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BF6499">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BF6499">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11E2AAF6"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ins w:id="3" w:author="Josh Madin" w:date="2016-03-24T12:47:00Z">
        <w:r w:rsidR="004737F5">
          <w:rPr>
            <w:rFonts w:ascii="Times New Roman" w:eastAsia="Times New Roman" w:hAnsi="Times New Roman"/>
            <w:sz w:val="20"/>
            <w:szCs w:val="20"/>
            <w:lang w:eastAsia="de-DE"/>
          </w:rPr>
          <w:t>and</w:t>
        </w:r>
      </w:ins>
      <w:del w:id="4" w:author="Josh Madin" w:date="2016-03-24T12:48:00Z">
        <w:r w:rsidR="00D350EC" w:rsidRPr="00CC30E1" w:rsidDel="004737F5">
          <w:rPr>
            <w:rFonts w:ascii="Times New Roman" w:eastAsia="Times New Roman" w:hAnsi="Times New Roman"/>
            <w:sz w:val="20"/>
            <w:szCs w:val="20"/>
            <w:lang w:eastAsia="de-DE"/>
          </w:rPr>
          <w:delText>or</w:delText>
        </w:r>
      </w:del>
      <w:r w:rsidR="00D350EC" w:rsidRPr="00CC30E1">
        <w:rPr>
          <w:rFonts w:ascii="Times New Roman" w:eastAsia="Times New Roman" w:hAnsi="Times New Roman"/>
          <w:sz w:val="20"/>
          <w:szCs w:val="20"/>
          <w:lang w:eastAsia="de-DE"/>
        </w:rPr>
        <w:t xml:space="preserve"> changing environments. A review of the literature identified </w:t>
      </w:r>
      <w:ins w:id="5" w:author="Rachael Maree Woods" w:date="2016-02-16T14:27:00Z">
        <w:r w:rsidR="000A3CCD" w:rsidRPr="00CC30E1">
          <w:rPr>
            <w:rFonts w:ascii="Times New Roman" w:eastAsia="Times New Roman" w:hAnsi="Times New Roman"/>
            <w:sz w:val="20"/>
            <w:szCs w:val="20"/>
            <w:lang w:eastAsia="de-DE"/>
          </w:rPr>
          <w:t xml:space="preserve">that levels of </w:t>
        </w:r>
      </w:ins>
      <w:del w:id="6"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w:t>
      </w:r>
      <w:del w:id="7" w:author="Rachael Maree Woods" w:date="2016-03-29T17:36:00Z">
        <w:r w:rsidR="00D350EC" w:rsidRPr="00CC30E1" w:rsidDel="00AC2111">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and heavy metals</w:t>
      </w:r>
      <w:ins w:id="8"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ins w:id="9" w:author="Josh Madin" w:date="2016-03-24T12:48:00Z">
        <w:r w:rsidR="004737F5">
          <w:rPr>
            <w:rFonts w:ascii="Times New Roman" w:eastAsia="Times New Roman" w:hAnsi="Times New Roman"/>
            <w:sz w:val="20"/>
            <w:szCs w:val="20"/>
            <w:lang w:eastAsia="de-DE"/>
          </w:rPr>
          <w:t xml:space="preserve"> to various degrees</w:t>
        </w:r>
      </w:ins>
      <w:r w:rsidR="00D350EC" w:rsidRPr="00CC30E1">
        <w:rPr>
          <w:rFonts w:ascii="Times New Roman" w:eastAsia="Times New Roman" w:hAnsi="Times New Roman"/>
          <w:sz w:val="20"/>
          <w:szCs w:val="20"/>
          <w:lang w:eastAsia="de-DE"/>
        </w:rPr>
        <w:t xml:space="preserve">. </w:t>
      </w:r>
      <w:ins w:id="10" w:author="Josh Madin" w:date="2016-03-24T12:53:00Z">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w:t>
        </w:r>
      </w:ins>
      <w:ins w:id="11" w:author="Josh Madin" w:date="2016-03-24T12:51:00Z">
        <w:r w:rsidR="004737F5">
          <w:rPr>
            <w:rFonts w:ascii="Times New Roman" w:eastAsia="Times New Roman" w:hAnsi="Times New Roman"/>
            <w:sz w:val="20"/>
            <w:szCs w:val="20"/>
            <w:lang w:eastAsia="de-DE"/>
          </w:rPr>
          <w:t xml:space="preserve">n order to determine the relative importance of seawater properties </w:t>
        </w:r>
      </w:ins>
      <w:ins w:id="12" w:author="Josh Madin" w:date="2016-03-24T12:52:00Z">
        <w:r w:rsidR="004737F5">
          <w:rPr>
            <w:rFonts w:ascii="Times New Roman" w:eastAsia="Times New Roman" w:hAnsi="Times New Roman"/>
            <w:sz w:val="20"/>
            <w:szCs w:val="20"/>
            <w:lang w:eastAsia="de-DE"/>
          </w:rPr>
          <w:t xml:space="preserve">for </w:t>
        </w:r>
        <w:r w:rsidR="004737F5" w:rsidRPr="00CC30E1">
          <w:rPr>
            <w:rFonts w:ascii="Times New Roman" w:eastAsia="Times New Roman" w:hAnsi="Times New Roman"/>
            <w:sz w:val="20"/>
            <w:szCs w:val="20"/>
            <w:lang w:eastAsia="de-DE"/>
          </w:rPr>
          <w:t>coral fertilisation and larval survivorship probabilities</w:t>
        </w:r>
      </w:ins>
      <w:del w:id="13" w:author="Josh Madin" w:date="2016-03-24T12:52:00Z">
        <w:r w:rsidR="00D350EC" w:rsidRPr="00CC30E1" w:rsidDel="004737F5">
          <w:rPr>
            <w:rFonts w:ascii="Times New Roman" w:eastAsia="Times New Roman" w:hAnsi="Times New Roman"/>
            <w:sz w:val="20"/>
            <w:szCs w:val="20"/>
            <w:lang w:eastAsia="de-DE"/>
          </w:rPr>
          <w:delText>Using</w:delText>
        </w:r>
      </w:del>
      <w:del w:id="14" w:author="Josh Madin" w:date="2016-03-24T12:53:00Z">
        <w:r w:rsidR="00D350EC" w:rsidRPr="00CC30E1" w:rsidDel="004737F5">
          <w:rPr>
            <w:rFonts w:ascii="Times New Roman" w:eastAsia="Times New Roman" w:hAnsi="Times New Roman"/>
            <w:sz w:val="20"/>
            <w:szCs w:val="20"/>
            <w:lang w:eastAsia="de-DE"/>
          </w:rPr>
          <w:delText xml:space="preserve"> published experimental data</w:delText>
        </w:r>
      </w:del>
      <w:del w:id="15" w:author="Josh Madin" w:date="2016-03-24T12:52:00Z">
        <w:r w:rsidR="00D350EC" w:rsidRPr="00CC30E1" w:rsidDel="004737F5">
          <w:rPr>
            <w:rFonts w:ascii="Times New Roman" w:eastAsia="Times New Roman" w:hAnsi="Times New Roman"/>
            <w:sz w:val="20"/>
            <w:szCs w:val="20"/>
            <w:lang w:eastAsia="de-DE"/>
          </w:rPr>
          <w:delText xml:space="preserve">, </w:delText>
        </w:r>
      </w:del>
      <w:del w:id="16" w:author="Josh Madin" w:date="2016-03-24T12:50:00Z">
        <w:r w:rsidR="00D350EC" w:rsidRPr="00CC30E1" w:rsidDel="004737F5">
          <w:rPr>
            <w:rFonts w:ascii="Times New Roman" w:eastAsia="Times New Roman" w:hAnsi="Times New Roman"/>
            <w:sz w:val="20"/>
            <w:szCs w:val="20"/>
            <w:lang w:eastAsia="de-DE"/>
          </w:rPr>
          <w:delText>this study</w:delText>
        </w:r>
      </w:del>
      <w:del w:id="17" w:author="Josh Madin" w:date="2016-03-24T12:52:00Z">
        <w:r w:rsidR="00D350EC" w:rsidRPr="00CC30E1" w:rsidDel="004737F5">
          <w:rPr>
            <w:rFonts w:ascii="Times New Roman" w:eastAsia="Times New Roman" w:hAnsi="Times New Roman"/>
            <w:sz w:val="20"/>
            <w:szCs w:val="20"/>
            <w:lang w:eastAsia="de-DE"/>
          </w:rPr>
          <w:delText xml:space="preserve"> </w:delText>
        </w:r>
        <w:r w:rsidR="00866F64" w:rsidRPr="00CC30E1" w:rsidDel="004737F5">
          <w:rPr>
            <w:rFonts w:ascii="Times New Roman" w:eastAsia="Times New Roman" w:hAnsi="Times New Roman"/>
            <w:sz w:val="20"/>
            <w:szCs w:val="20"/>
            <w:lang w:eastAsia="de-DE"/>
          </w:rPr>
          <w:delText>quantified</w:delText>
        </w:r>
        <w:r w:rsidR="00D350EC" w:rsidRPr="00CC30E1" w:rsidDel="004737F5">
          <w:rPr>
            <w:rFonts w:ascii="Times New Roman" w:eastAsia="Times New Roman" w:hAnsi="Times New Roman"/>
            <w:sz w:val="20"/>
            <w:szCs w:val="20"/>
            <w:lang w:eastAsia="de-DE"/>
          </w:rPr>
          <w:delText xml:space="preserve"> the influence of seawater properties on </w:delText>
        </w:r>
        <w:r w:rsidR="00BA277E" w:rsidRPr="00CC30E1" w:rsidDel="004737F5">
          <w:rPr>
            <w:rFonts w:ascii="Times New Roman" w:eastAsia="Times New Roman" w:hAnsi="Times New Roman"/>
            <w:sz w:val="20"/>
            <w:szCs w:val="20"/>
            <w:lang w:eastAsia="de-DE"/>
          </w:rPr>
          <w:delText xml:space="preserve">coral </w:delText>
        </w:r>
        <w:r w:rsidR="00D350EC" w:rsidRPr="00CC30E1" w:rsidDel="004737F5">
          <w:rPr>
            <w:rFonts w:ascii="Times New Roman" w:eastAsia="Times New Roman" w:hAnsi="Times New Roman"/>
            <w:sz w:val="20"/>
            <w:szCs w:val="20"/>
            <w:lang w:eastAsia="de-DE"/>
          </w:rPr>
          <w:delText>fertilisation and larval survivorship probabilities</w:delText>
        </w:r>
      </w:del>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del w:id="18" w:author="Josh Madin" w:date="2016-03-24T12:54:00Z">
        <w:r w:rsidR="008B5C0E" w:rsidRPr="00CC30E1" w:rsidDel="004737F5">
          <w:rPr>
            <w:rFonts w:ascii="Times New Roman" w:eastAsia="Times New Roman" w:hAnsi="Times New Roman"/>
            <w:sz w:val="20"/>
            <w:szCs w:val="20"/>
            <w:lang w:eastAsia="de-DE"/>
          </w:rPr>
          <w:delText xml:space="preserve">highly </w:delText>
        </w:r>
      </w:del>
      <w:ins w:id="19" w:author="Josh Madin" w:date="2016-03-24T12:54:00Z">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ins>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20"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21" w:author="Rachael Maree Woods" w:date="2016-02-17T10:12:00Z">
        <w:r w:rsidR="00DE3BDE" w:rsidRPr="00CC30E1">
          <w:rPr>
            <w:rFonts w:ascii="Times New Roman" w:eastAsia="Times New Roman" w:hAnsi="Times New Roman"/>
            <w:sz w:val="20"/>
            <w:szCs w:val="20"/>
            <w:lang w:eastAsia="de-DE"/>
          </w:rPr>
          <w:t>phosphate</w:t>
        </w:r>
      </w:ins>
      <w:ins w:id="22" w:author="Rachael Maree Woods" w:date="2016-02-16T14:29:00Z">
        <w:r w:rsidR="000A3CCD" w:rsidRPr="00CC30E1">
          <w:rPr>
            <w:rFonts w:ascii="Times New Roman" w:eastAsia="Times New Roman" w:hAnsi="Times New Roman"/>
            <w:sz w:val="20"/>
            <w:szCs w:val="20"/>
            <w:lang w:eastAsia="de-DE"/>
          </w:rPr>
          <w:t xml:space="preserve"> and ammonium.</w:t>
        </w:r>
      </w:ins>
      <w:del w:id="23"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24" w:author="Rachael Maree Woods" w:date="2016-02-16T14:30:00Z">
        <w:r w:rsidR="00D350EC" w:rsidRPr="00CC30E1" w:rsidDel="000A3CCD">
          <w:rPr>
            <w:rFonts w:ascii="Times New Roman" w:eastAsia="Times New Roman" w:hAnsi="Times New Roman"/>
            <w:sz w:val="20"/>
            <w:szCs w:val="20"/>
            <w:lang w:eastAsia="de-DE"/>
          </w:rPr>
          <w:delText>temperature</w:delText>
        </w:r>
      </w:del>
      <w:ins w:id="25"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26"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del w:id="27" w:author="Josh Madin" w:date="2016-03-24T12:54:00Z">
        <w:r w:rsidR="007B765C" w:rsidDel="004737F5">
          <w:rPr>
            <w:rFonts w:ascii="Times New Roman" w:eastAsia="Times New Roman" w:hAnsi="Times New Roman"/>
            <w:sz w:val="20"/>
            <w:szCs w:val="20"/>
            <w:lang w:eastAsia="de-DE"/>
          </w:rPr>
          <w:delText xml:space="preserve"> </w:delText>
        </w:r>
      </w:del>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ins w:id="28" w:author="Rachael Maree Woods" w:date="2016-03-25T09:35:00Z">
        <w:r w:rsidR="00220722">
          <w:rPr>
            <w:rFonts w:ascii="Times New Roman" w:eastAsia="Times New Roman" w:hAnsi="Times New Roman"/>
            <w:sz w:val="20"/>
            <w:szCs w:val="20"/>
            <w:lang w:eastAsia="de-DE"/>
          </w:rPr>
          <w:t>,</w:t>
        </w:r>
      </w:ins>
      <w:r w:rsidR="007B765C">
        <w:rPr>
          <w:rFonts w:ascii="Times New Roman" w:eastAsia="Times New Roman" w:hAnsi="Times New Roman"/>
          <w:sz w:val="20"/>
          <w:szCs w:val="20"/>
          <w:lang w:eastAsia="de-DE"/>
        </w:rPr>
        <w:t xml:space="preserve"> to estimate the likelihood of larvae surviving through </w:t>
      </w:r>
      <w:del w:id="29" w:author="Josh Madin" w:date="2016-03-24T12:55:00Z">
        <w:r w:rsidR="007B765C" w:rsidDel="004737F5">
          <w:rPr>
            <w:rFonts w:ascii="Times New Roman" w:eastAsia="Times New Roman" w:hAnsi="Times New Roman"/>
            <w:sz w:val="20"/>
            <w:szCs w:val="20"/>
            <w:lang w:eastAsia="de-DE"/>
          </w:rPr>
          <w:delText xml:space="preserve">each </w:delText>
        </w:r>
      </w:del>
      <w:ins w:id="30" w:author="Josh Madin" w:date="2016-03-24T12:55:00Z">
        <w:r w:rsidR="004737F5">
          <w:rPr>
            <w:rFonts w:ascii="Times New Roman" w:eastAsia="Times New Roman" w:hAnsi="Times New Roman"/>
            <w:sz w:val="20"/>
            <w:szCs w:val="20"/>
            <w:lang w:eastAsia="de-DE"/>
          </w:rPr>
          <w:t xml:space="preserve">both </w:t>
        </w:r>
      </w:ins>
      <w:r w:rsidR="007B765C">
        <w:rPr>
          <w:rFonts w:ascii="Times New Roman" w:eastAsia="Times New Roman" w:hAnsi="Times New Roman"/>
          <w:sz w:val="20"/>
          <w:szCs w:val="20"/>
          <w:lang w:eastAsia="de-DE"/>
        </w:rPr>
        <w:t>stage</w:t>
      </w:r>
      <w:ins w:id="31" w:author="Josh Madin" w:date="2016-03-24T12:55:00Z">
        <w:r w:rsidR="004737F5">
          <w:rPr>
            <w:rFonts w:ascii="Times New Roman" w:eastAsia="Times New Roman" w:hAnsi="Times New Roman"/>
            <w:sz w:val="20"/>
            <w:szCs w:val="20"/>
            <w:lang w:eastAsia="de-DE"/>
          </w:rPr>
          <w:t>s</w:t>
        </w:r>
      </w:ins>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del w:id="32"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33" w:author="Rachael Maree Woods" w:date="2016-02-16T14:31:00Z">
        <w:del w:id="34" w:author="Josh Madin" w:date="2016-03-24T12:55:00Z">
          <w:r w:rsidR="000A3CCD" w:rsidRPr="00CC30E1" w:rsidDel="004737F5">
            <w:rPr>
              <w:rFonts w:ascii="Times New Roman" w:eastAsia="Times New Roman" w:hAnsi="Times New Roman"/>
              <w:sz w:val="20"/>
              <w:szCs w:val="20"/>
              <w:lang w:eastAsia="de-DE"/>
            </w:rPr>
            <w:delText>This</w:delText>
          </w:r>
        </w:del>
      </w:ins>
      <w:ins w:id="35" w:author="Josh Madin" w:date="2016-03-24T12:55:00Z">
        <w:r w:rsidR="004737F5">
          <w:rPr>
            <w:rFonts w:ascii="Times New Roman" w:eastAsia="Times New Roman" w:hAnsi="Times New Roman"/>
            <w:sz w:val="20"/>
            <w:szCs w:val="20"/>
            <w:lang w:eastAsia="de-DE"/>
          </w:rPr>
          <w:t>Our</w:t>
        </w:r>
      </w:ins>
      <w:ins w:id="36" w:author="Rachael Maree Woods" w:date="2016-02-16T14:31:00Z">
        <w:r w:rsidR="000A3CCD" w:rsidRPr="00CC30E1">
          <w:rPr>
            <w:rFonts w:ascii="Times New Roman" w:eastAsia="Times New Roman" w:hAnsi="Times New Roman"/>
            <w:sz w:val="20"/>
            <w:szCs w:val="20"/>
            <w:lang w:eastAsia="de-DE"/>
          </w:rPr>
          <w:t xml:space="preserve">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37"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38"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r w:rsidRPr="00CC30E1">
        <w:rPr>
          <w:rFonts w:ascii="Times New Roman" w:hAnsi="Times New Roman"/>
          <w:lang w:val="en-AU"/>
        </w:rPr>
        <w:t>I</w:t>
      </w:r>
      <w:r w:rsidR="00B21654" w:rsidRPr="00CC30E1">
        <w:rPr>
          <w:rFonts w:ascii="Times New Roman" w:hAnsi="Times New Roman"/>
          <w:lang w:val="en-AU"/>
        </w:rPr>
        <w:t>ntroduction</w:t>
      </w:r>
    </w:p>
    <w:p w14:paraId="3A13A641" w14:textId="7A5DD065" w:rsidR="009604BC" w:rsidRPr="00CC30E1" w:rsidRDefault="009604BC" w:rsidP="009219E1">
      <w:pPr>
        <w:spacing w:line="480" w:lineRule="auto"/>
        <w:rPr>
          <w:lang w:val="en-AU"/>
        </w:rPr>
      </w:pPr>
      <w:r w:rsidRPr="00CC30E1">
        <w:rPr>
          <w:lang w:val="en-AU"/>
        </w:rPr>
        <w:t xml:space="preserve">Anthropogenic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39" w:author="Rachael Maree Woods" w:date="2016-03-16T14:26:00Z">
            <w:rPr/>
          </w:rPrChange>
        </w:rPr>
        <w:instrText xml:space="preserve"> HYPERLINK \l "_ENREF_64" \o "Tilman, 2001 #59" </w:instrText>
      </w:r>
      <w:r w:rsidR="00E71073" w:rsidRPr="00492DC6">
        <w:rPr>
          <w:lang w:val="en-AU"/>
        </w:rPr>
        <w:fldChar w:fldCharType="separate"/>
      </w:r>
      <w:r w:rsidR="00196F2F" w:rsidRPr="00CC30E1">
        <w:rPr>
          <w:lang w:val="en-AU"/>
        </w:rPr>
        <w:t>Tilman and Lehman 2001</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0" w:author="Rachael Maree Woods" w:date="2016-03-16T14:26:00Z">
            <w:rPr/>
          </w:rPrChange>
        </w:rPr>
        <w:instrText xml:space="preserve"> HYPERLINK \l "_ENREF_30" \o "Harley, 2006 #41" </w:instrText>
      </w:r>
      <w:r w:rsidR="00E71073" w:rsidRPr="00492DC6">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1" w:author="Rachael Maree Woods" w:date="2016-03-16T14:26:00Z">
            <w:rPr/>
          </w:rPrChange>
        </w:rPr>
        <w:instrText xml:space="preserve"> HYPERLINK \l "_ENREF_28" \o "Halpern, 2008 #40" </w:instrText>
      </w:r>
      <w:r w:rsidR="00E71073" w:rsidRPr="00492DC6">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del w:id="42" w:author="Rachael Maree Woods" w:date="2016-03-02T09:41:00Z">
        <w:r w:rsidRPr="00CC30E1" w:rsidDel="00506AAF">
          <w:rPr>
            <w:lang w:val="en-AU"/>
          </w:rPr>
          <w:delText xml:space="preserve">eutrophication </w:delText>
        </w:r>
      </w:del>
      <w:ins w:id="43" w:author="Rachael Maree Woods" w:date="2016-03-02T09:41:00Z">
        <w:r w:rsidR="00506AAF" w:rsidRPr="00CC30E1">
          <w:rPr>
            <w:lang w:val="en-AU"/>
          </w:rPr>
          <w:t xml:space="preserve">pollution </w:t>
        </w:r>
      </w:ins>
      <w:r w:rsidRPr="00CC30E1">
        <w:rPr>
          <w:lang w:val="en-AU"/>
        </w:rPr>
        <w:t>in th</w:t>
      </w:r>
      <w:r w:rsidR="00521ACB" w:rsidRPr="00CC30E1">
        <w:rPr>
          <w:lang w:val="en-AU"/>
        </w:rPr>
        <w:t xml:space="preserve">e form of nitrogen and </w:t>
      </w:r>
      <w:ins w:id="44" w:author="Rachael Maree Woods" w:date="2016-02-17T10:12:00Z">
        <w:r w:rsidR="00DE3BDE" w:rsidRPr="00CC30E1">
          <w:rPr>
            <w:lang w:val="en-AU"/>
          </w:rPr>
          <w:t xml:space="preserve">phosphate </w:t>
        </w:r>
      </w:ins>
      <w:del w:id="45"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46" w:author="Rachael Maree Woods" w:date="2016-03-16T14:26:00Z">
            <w:rPr/>
          </w:rPrChange>
        </w:rPr>
        <w:instrText xml:space="preserve"> HYPERLINK \l "_ENREF_17" \o "De-Bashan, 2004 #16" </w:instrText>
      </w:r>
      <w:r w:rsidR="00E71073" w:rsidRPr="00492DC6">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del w:id="47" w:author="Rachael Maree Woods" w:date="2016-03-02T09:41:00Z">
        <w:r w:rsidRPr="00CC30E1" w:rsidDel="00506AAF">
          <w:rPr>
            <w:lang w:val="en-AU"/>
          </w:rPr>
          <w:delText xml:space="preserve">pollutants </w:delText>
        </w:r>
      </w:del>
      <w:r w:rsidR="00506AAF" w:rsidRPr="00CC30E1">
        <w:rPr>
          <w:lang w:val="en-AU"/>
        </w:rPr>
        <w:t xml:space="preserve">contaminants </w:t>
      </w:r>
      <w:r w:rsidRPr="00CC30E1">
        <w:rPr>
          <w:lang w:val="en-AU"/>
        </w:rPr>
        <w:t>in higher</w:t>
      </w:r>
      <w:ins w:id="48"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del w:id="49"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50" w:author="Rachael Maree Woods" w:date="2016-03-16T14:26:00Z">
            <w:rPr/>
          </w:rPrChange>
        </w:rPr>
        <w:instrText xml:space="preserve"> HYPERLINK \l "_ENREF_34" \o "Howarth, 2006 #45" </w:instrText>
      </w:r>
      <w:r w:rsidR="00E71073" w:rsidRPr="00BF6499">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51" w:author="Rachael Maree Woods" w:date="2016-03-16T14:26:00Z">
            <w:rPr/>
          </w:rPrChange>
        </w:rPr>
        <w:instrText xml:space="preserve"> HYPERLINK \l "_ENREF_14" \o "Copat, 2012 #28" </w:instrText>
      </w:r>
      <w:r w:rsidR="00E71073" w:rsidRPr="00BF6499">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52" w:author="Rachael Maree Woods" w:date="2016-03-22T08:23:00Z">
        <w:r w:rsidR="007B765C">
          <w:rPr>
            <w:lang w:val="en-AU"/>
          </w:rPr>
          <w:t xml:space="preserve"> c</w:t>
        </w:r>
      </w:ins>
      <w:ins w:id="53" w:author="Rachael Maree Woods" w:date="2016-03-22T08:24:00Z">
        <w:r w:rsidR="007B765C">
          <w:rPr>
            <w:lang w:val="en-AU"/>
          </w:rPr>
          <w:t>an,</w:t>
        </w:r>
      </w:ins>
      <w:del w:id="54" w:author="Rachael Maree Woods" w:date="2016-03-02T09:45:00Z">
        <w:r w:rsidR="00CF2247" w:rsidRPr="00CC30E1" w:rsidDel="00506AAF">
          <w:rPr>
            <w:lang w:val="en-AU"/>
          </w:rPr>
          <w:delText>,</w:delText>
        </w:r>
      </w:del>
      <w:r w:rsidR="00CF2247" w:rsidRPr="00CC30E1">
        <w:rPr>
          <w:lang w:val="en-AU"/>
        </w:rPr>
        <w:t xml:space="preserve"> when accompanied by decreases in herbivory, </w:t>
      </w:r>
      <w:del w:id="55" w:author="Rachael Maree Woods" w:date="2016-03-22T08:24:00Z">
        <w:r w:rsidRPr="00CC30E1" w:rsidDel="007B765C">
          <w:rPr>
            <w:lang w:val="en-AU"/>
          </w:rPr>
          <w:delText xml:space="preserve">can </w:delText>
        </w:r>
      </w:del>
      <w:del w:id="56" w:author="Rachael Maree Woods" w:date="2016-03-02T09:45:00Z">
        <w:r w:rsidRPr="00CC30E1" w:rsidDel="00506AAF">
          <w:rPr>
            <w:lang w:val="en-AU"/>
          </w:rPr>
          <w:delText xml:space="preserve">cause </w:delText>
        </w:r>
      </w:del>
      <w:ins w:id="57" w:author="Rachael Maree Woods" w:date="2016-03-02T09:45:00Z">
        <w:r w:rsidR="00506AAF" w:rsidRPr="00CC30E1">
          <w:rPr>
            <w:lang w:val="en-AU"/>
          </w:rPr>
          <w:t xml:space="preserve">lead to </w:t>
        </w:r>
      </w:ins>
      <w:r w:rsidRPr="00CC30E1">
        <w:rPr>
          <w:lang w:val="en-AU"/>
        </w:rPr>
        <w:t xml:space="preserve">changes </w:t>
      </w:r>
      <w:del w:id="58" w:author="Rachael Maree Woods" w:date="2016-03-02T09:45:00Z">
        <w:r w:rsidR="001C521C" w:rsidRPr="00CC30E1" w:rsidDel="00506AAF">
          <w:rPr>
            <w:lang w:val="en-AU"/>
          </w:rPr>
          <w:delText xml:space="preserve">to </w:delText>
        </w:r>
      </w:del>
      <w:ins w:id="59"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del w:id="60" w:author="Rachael Maree Woods" w:date="2016-03-02T09:45:00Z">
        <w:r w:rsidR="001C521C" w:rsidRPr="00CC30E1" w:rsidDel="00506AAF">
          <w:rPr>
            <w:lang w:val="en-AU"/>
          </w:rPr>
          <w:delText>changes</w:delText>
        </w:r>
      </w:del>
      <w:ins w:id="61" w:author="Rachael Maree Woods" w:date="2016-03-02T09:45:00Z">
        <w:del w:id="62" w:author="Josh Madin" w:date="2016-03-18T14:39:00Z">
          <w:r w:rsidR="00506AAF" w:rsidRPr="00CC30E1" w:rsidDel="00A46A40">
            <w:rPr>
              <w:lang w:val="en-AU"/>
            </w:rPr>
            <w:delText>fluctuations</w:delText>
          </w:r>
        </w:del>
      </w:ins>
      <w:del w:id="63" w:author="Josh Madin" w:date="2016-03-18T14:39:00Z">
        <w:r w:rsidR="00A940D7" w:rsidRPr="00CC30E1" w:rsidDel="00A46A40">
          <w:rPr>
            <w:lang w:val="en-AU"/>
          </w:rPr>
          <w:delText xml:space="preserve"> to alternative</w:delText>
        </w:r>
      </w:del>
      <w:ins w:id="64" w:author="Rachael Maree Woods" w:date="2016-03-02T09:46:00Z">
        <w:del w:id="65" w:author="Josh Madin" w:date="2016-03-18T14:39:00Z">
          <w:r w:rsidR="00506AAF" w:rsidRPr="00CC30E1" w:rsidDel="00A46A40">
            <w:rPr>
              <w:lang w:val="en-AU"/>
            </w:rPr>
            <w:delText>in the current</w:delText>
          </w:r>
        </w:del>
      </w:ins>
      <w:del w:id="66" w:author="Josh Madin" w:date="2016-03-18T14:39:00Z">
        <w:r w:rsidR="00A940D7" w:rsidRPr="00CC30E1" w:rsidDel="00A46A40">
          <w:rPr>
            <w:lang w:val="en-AU"/>
          </w:rPr>
          <w:delText xml:space="preserve"> stable state</w:delText>
        </w:r>
        <w:r w:rsidR="001C521C" w:rsidRPr="00CC30E1" w:rsidDel="00A46A40">
          <w:rPr>
            <w:lang w:val="en-AU"/>
          </w:rPr>
          <w:delText>s</w:delText>
        </w:r>
      </w:del>
      <w:ins w:id="67" w:author="Josh Madin" w:date="2016-03-18T14:39:00Z">
        <w:r w:rsidR="00A46A40">
          <w:rPr>
            <w:lang w:val="en-AU"/>
          </w:rPr>
          <w:t>phase shifts</w:t>
        </w:r>
      </w:ins>
      <w:r w:rsidR="00A940D7" w:rsidRPr="00CC30E1">
        <w:rPr>
          <w:lang w:val="en-AU"/>
        </w:rPr>
        <w:t xml:space="preserve"> </w:t>
      </w:r>
      <w:r w:rsidR="001C521C" w:rsidRPr="00CC30E1">
        <w:rPr>
          <w:lang w:val="en-AU"/>
        </w:rPr>
        <w:t>that</w:t>
      </w:r>
      <w:ins w:id="68" w:author="Rachael Maree Woods" w:date="2016-03-30T10:26:00Z">
        <w:r w:rsidR="0000007A">
          <w:rPr>
            <w:lang w:val="en-AU"/>
          </w:rPr>
          <w:t xml:space="preserve"> </w:t>
        </w:r>
      </w:ins>
      <w:del w:id="69" w:author="Rachael Maree Woods" w:date="2016-03-30T10:26:00Z">
        <w:r w:rsidRPr="00CC30E1" w:rsidDel="0000007A">
          <w:rPr>
            <w:lang w:val="en-AU"/>
          </w:rPr>
          <w:delText xml:space="preserve"> </w:delText>
        </w:r>
      </w:del>
      <w:del w:id="70" w:author="Josh Madin" w:date="2016-03-24T12:56:00Z">
        <w:r w:rsidRPr="00CC30E1" w:rsidDel="00D20082">
          <w:rPr>
            <w:lang w:val="en-AU"/>
          </w:rPr>
          <w:delText>greatly</w:delText>
        </w:r>
      </w:del>
      <w:del w:id="71" w:author="Rachael Maree Woods" w:date="2016-03-30T10:26:00Z">
        <w:r w:rsidRPr="00CC30E1" w:rsidDel="0000007A">
          <w:rPr>
            <w:lang w:val="en-AU"/>
          </w:rPr>
          <w:delText xml:space="preserve"> </w:delText>
        </w:r>
      </w:del>
      <w:r w:rsidRPr="00CC30E1">
        <w:rPr>
          <w:lang w:val="en-AU"/>
        </w:rPr>
        <w:t xml:space="preserve">affect </w:t>
      </w:r>
      <w:del w:id="72" w:author="Josh Madin" w:date="2016-03-24T12:56:00Z">
        <w:r w:rsidRPr="00CC30E1" w:rsidDel="00D20082">
          <w:rPr>
            <w:lang w:val="en-AU"/>
          </w:rPr>
          <w:delText xml:space="preserve">the </w:delText>
        </w:r>
      </w:del>
      <w:r w:rsidRPr="00CC30E1">
        <w:rPr>
          <w:lang w:val="en-AU"/>
        </w:rPr>
        <w:t>entire food web</w:t>
      </w:r>
      <w:ins w:id="73" w:author="Josh Madin" w:date="2016-03-24T12:56:00Z">
        <w:r w:rsidR="00D20082">
          <w:rPr>
            <w:lang w:val="en-AU"/>
          </w:rPr>
          <w:t>s</w:t>
        </w:r>
      </w:ins>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del w:id="74" w:author="Josh Madin" w:date="2016-03-24T12:56:00Z">
        <w:r w:rsidRPr="00CC30E1" w:rsidDel="00D20082">
          <w:rPr>
            <w:lang w:val="en-AU"/>
          </w:rPr>
          <w:delText xml:space="preserve">the </w:delText>
        </w:r>
      </w:del>
      <w:r w:rsidRPr="00CC30E1">
        <w:rPr>
          <w:lang w:val="en-AU"/>
        </w:rPr>
        <w:t>tropic</w:t>
      </w:r>
      <w:ins w:id="75" w:author="Josh Madin" w:date="2016-03-24T12:56:00Z">
        <w:r w:rsidR="00D20082">
          <w:rPr>
            <w:lang w:val="en-AU"/>
          </w:rPr>
          <w:t>al ecosystems</w:t>
        </w:r>
      </w:ins>
      <w:del w:id="76" w:author="Josh Madin" w:date="2016-03-24T12:56:00Z">
        <w:r w:rsidRPr="00CC30E1" w:rsidDel="00D20082">
          <w:rPr>
            <w:lang w:val="en-AU"/>
          </w:rPr>
          <w:delText>s</w:delText>
        </w:r>
      </w:del>
      <w:r w:rsidR="009252E0" w:rsidRPr="00CC30E1">
        <w:rPr>
          <w:lang w:val="en-AU"/>
        </w:rPr>
        <w:t>. I</w:t>
      </w:r>
      <w:r w:rsidRPr="00CC30E1">
        <w:rPr>
          <w:lang w:val="en-AU"/>
        </w:rPr>
        <w:t>ncreased sea</w:t>
      </w:r>
      <w:r w:rsidR="00764C24" w:rsidRPr="00CC30E1">
        <w:rPr>
          <w:lang w:val="en-AU"/>
        </w:rPr>
        <w:t xml:space="preserve"> surface temperatures </w:t>
      </w:r>
      <w:del w:id="77"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78" w:author="Rachael Maree Woods" w:date="2016-02-17T09:22:00Z">
        <w:r w:rsidR="008F16DB" w:rsidRPr="00CC30E1" w:rsidDel="00863F3E">
          <w:rPr>
            <w:lang w:val="en-AU"/>
          </w:rPr>
          <w:delText>leading to</w:delText>
        </w:r>
      </w:del>
      <w:ins w:id="79" w:author="Rachael Maree Woods" w:date="2016-02-17T09:22:00Z">
        <w:r w:rsidR="00863F3E" w:rsidRPr="00CC30E1">
          <w:rPr>
            <w:lang w:val="en-AU"/>
          </w:rPr>
          <w:t>associated with</w:t>
        </w:r>
      </w:ins>
      <w:r w:rsidR="008F16DB" w:rsidRPr="00CC30E1">
        <w:rPr>
          <w:lang w:val="en-AU"/>
        </w:rPr>
        <w:t xml:space="preserve"> large scale bleaching events (</w:t>
      </w:r>
      <w:r w:rsidR="00AC2111" w:rsidRPr="00CC30E1">
        <w:rPr>
          <w:lang w:val="en-AU"/>
        </w:rPr>
        <w:t>Hoegh-Guldberg 1999</w:t>
      </w:r>
      <w:r w:rsidR="00AC2111">
        <w:rPr>
          <w:lang w:val="en-AU"/>
        </w:rPr>
        <w:t xml:space="preserve">; </w:t>
      </w:r>
      <w:r w:rsidR="007B765C" w:rsidRPr="00CC30E1">
        <w:rPr>
          <w:lang w:val="en-AU"/>
        </w:rPr>
        <w:t>Hughes et al 2003</w:t>
      </w:r>
      <w:r w:rsidR="008F16DB" w:rsidRPr="00CC30E1">
        <w:rPr>
          <w:lang w:val="en-AU"/>
        </w:rPr>
        <w:t xml:space="preserve">). Ocean acidification </w:t>
      </w:r>
      <w:del w:id="80" w:author="Josh Madin" w:date="2016-03-24T12:57:00Z">
        <w:r w:rsidR="008F16DB" w:rsidRPr="00CC30E1" w:rsidDel="00D20082">
          <w:rPr>
            <w:lang w:val="en-AU"/>
          </w:rPr>
          <w:delText>also poses a threat</w:delText>
        </w:r>
      </w:del>
      <w:ins w:id="81" w:author="Josh Madin" w:date="2016-03-24T12:57:00Z">
        <w:r w:rsidR="00D20082">
          <w:rPr>
            <w:lang w:val="en-AU"/>
          </w:rPr>
          <w:t>reduces the ability</w:t>
        </w:r>
      </w:ins>
      <w:r w:rsidR="008F16DB" w:rsidRPr="00CC30E1">
        <w:rPr>
          <w:lang w:val="en-AU"/>
        </w:rPr>
        <w:t xml:space="preserve"> </w:t>
      </w:r>
      <w:del w:id="82" w:author="Josh Madin" w:date="2016-03-24T12:57:00Z">
        <w:r w:rsidR="008F16DB" w:rsidRPr="00CC30E1" w:rsidDel="00D20082">
          <w:rPr>
            <w:lang w:val="en-AU"/>
          </w:rPr>
          <w:delText xml:space="preserve">to </w:delText>
        </w:r>
      </w:del>
      <w:ins w:id="83" w:author="Josh Madin" w:date="2016-03-24T12:57:00Z">
        <w:r w:rsidR="00D20082">
          <w:rPr>
            <w:lang w:val="en-AU"/>
          </w:rPr>
          <w:t>of</w:t>
        </w:r>
        <w:r w:rsidR="00D20082" w:rsidRPr="00CC30E1">
          <w:rPr>
            <w:lang w:val="en-AU"/>
          </w:rPr>
          <w:t xml:space="preserve"> </w:t>
        </w:r>
      </w:ins>
      <w:r w:rsidR="001627DE" w:rsidRPr="00CC30E1">
        <w:rPr>
          <w:lang w:val="en-AU"/>
        </w:rPr>
        <w:t>s</w:t>
      </w:r>
      <w:r w:rsidR="008F16DB" w:rsidRPr="00CC30E1">
        <w:rPr>
          <w:lang w:val="en-AU"/>
        </w:rPr>
        <w:t>cleractinian corals</w:t>
      </w:r>
      <w:r w:rsidR="0079228A" w:rsidRPr="00CC30E1">
        <w:rPr>
          <w:lang w:val="en-AU"/>
        </w:rPr>
        <w:t xml:space="preserve"> </w:t>
      </w:r>
      <w:del w:id="84" w:author="Josh Madin" w:date="2016-03-24T12:57:00Z">
        <w:r w:rsidR="0079228A" w:rsidRPr="00CC30E1" w:rsidDel="00D20082">
          <w:rPr>
            <w:lang w:val="en-AU"/>
          </w:rPr>
          <w:delText>(Chua et al. 2013</w:delText>
        </w:r>
        <w:r w:rsidR="00CD04D3" w:rsidRPr="00CC30E1" w:rsidDel="00D20082">
          <w:rPr>
            <w:lang w:val="en-AU"/>
          </w:rPr>
          <w:delText>)</w:delText>
        </w:r>
        <w:r w:rsidR="008F16DB" w:rsidRPr="00CC30E1" w:rsidDel="00D20082">
          <w:rPr>
            <w:lang w:val="en-AU"/>
          </w:rPr>
          <w:delText>, reducing their ability</w:delText>
        </w:r>
      </w:del>
      <w:ins w:id="85" w:author="Josh Madin" w:date="2016-03-24T12:57:00Z">
        <w:r w:rsidR="00D20082">
          <w:rPr>
            <w:lang w:val="en-AU"/>
          </w:rPr>
          <w:t>to</w:t>
        </w:r>
      </w:ins>
      <w:r w:rsidR="008F16DB" w:rsidRPr="00CC30E1">
        <w:rPr>
          <w:lang w:val="en-AU"/>
        </w:rPr>
        <w:t xml:space="preserve"> accrete and grow </w:t>
      </w:r>
      <w:r w:rsidR="00D20082" w:rsidRPr="00CC30E1">
        <w:rPr>
          <w:lang w:val="en-AU"/>
        </w:rPr>
        <w:t>(</w:t>
      </w:r>
      <w:r w:rsidR="00AC2111" w:rsidRPr="00CC30E1">
        <w:rPr>
          <w:lang w:val="en-AU"/>
        </w:rPr>
        <w:t>Anthony 2008</w:t>
      </w:r>
      <w:r w:rsidR="00AC2111">
        <w:rPr>
          <w:lang w:val="en-AU"/>
        </w:rPr>
        <w:t xml:space="preserve">; </w:t>
      </w:r>
      <w:r w:rsidR="00D20082" w:rsidRPr="00CC30E1">
        <w:rPr>
          <w:lang w:val="en-AU"/>
        </w:rPr>
        <w:t>Chua et al. 2013</w:t>
      </w:r>
      <w:r w:rsidR="008F16DB" w:rsidRPr="00CC30E1">
        <w:rPr>
          <w:lang w:val="en-AU"/>
        </w:rPr>
        <w:t xml:space="preserve">).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ins w:id="86" w:author="Josh Madin" w:date="2016-03-24T12:58:00Z">
        <w:r w:rsidR="00685E76">
          <w:rPr>
            <w:lang w:val="en-AU"/>
          </w:rPr>
          <w:t xml:space="preserve">large </w:t>
        </w:r>
      </w:ins>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del w:id="87" w:author="Josh Madin" w:date="2016-03-24T12:59:00Z">
        <w:r w:rsidR="00400135" w:rsidRPr="00CC30E1" w:rsidDel="00685E76">
          <w:rPr>
            <w:lang w:val="en-AU"/>
          </w:rPr>
          <w:delText xml:space="preserve">their </w:delText>
        </w:r>
      </w:del>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13BCFC50" w:rsidR="009604BC" w:rsidRPr="00CC30E1" w:rsidRDefault="009604BC" w:rsidP="009219E1">
      <w:pPr>
        <w:spacing w:line="480" w:lineRule="auto"/>
        <w:rPr>
          <w:lang w:val="en-AU"/>
        </w:rPr>
      </w:pPr>
      <w:r w:rsidRPr="00CC30E1">
        <w:rPr>
          <w:lang w:val="en-AU"/>
        </w:rPr>
        <w:t xml:space="preserve">The success of early life history stages of plants and animals </w:t>
      </w:r>
      <w:del w:id="88" w:author="Josh Madin" w:date="2016-03-24T12:59:00Z">
        <w:r w:rsidRPr="00CC30E1" w:rsidDel="00E63355">
          <w:rPr>
            <w:lang w:val="en-AU"/>
          </w:rPr>
          <w:delText>is a</w:delText>
        </w:r>
      </w:del>
      <w:ins w:id="89" w:author="Josh Madin" w:date="2016-03-24T12:59:00Z">
        <w:r w:rsidR="00E63355">
          <w:rPr>
            <w:lang w:val="en-AU"/>
          </w:rPr>
          <w:t>are</w:t>
        </w:r>
      </w:ins>
      <w:r w:rsidRPr="00CC30E1">
        <w:rPr>
          <w:lang w:val="en-AU"/>
        </w:rPr>
        <w:t xml:space="preserve"> fundamental determinant</w:t>
      </w:r>
      <w:ins w:id="90" w:author="Josh Madin" w:date="2016-03-24T12:59:00Z">
        <w:r w:rsidR="00E63355">
          <w:rPr>
            <w:lang w:val="en-AU"/>
          </w:rPr>
          <w:t>s</w:t>
        </w:r>
      </w:ins>
      <w:r w:rsidRPr="00CC30E1">
        <w:rPr>
          <w:lang w:val="en-AU"/>
        </w:rPr>
        <w:t xml:space="preserve"> </w:t>
      </w:r>
      <w:ins w:id="91" w:author="Rachael Maree Woods" w:date="2016-03-25T09:37:00Z">
        <w:r w:rsidR="00220722">
          <w:rPr>
            <w:lang w:val="en-AU"/>
          </w:rPr>
          <w:t xml:space="preserve">to </w:t>
        </w:r>
      </w:ins>
      <w:del w:id="92" w:author="Josh Madin" w:date="2016-03-24T12:59:00Z">
        <w:r w:rsidRPr="00CC30E1" w:rsidDel="00E63355">
          <w:rPr>
            <w:lang w:val="en-AU"/>
          </w:rPr>
          <w:delText xml:space="preserve">of </w:delText>
        </w:r>
      </w:del>
      <w:r w:rsidRPr="00CC30E1">
        <w:rPr>
          <w:lang w:val="en-AU"/>
        </w:rPr>
        <w:t>species’ abundances and distributions</w:t>
      </w:r>
      <w:r w:rsidR="001C4343" w:rsidRPr="00CC30E1">
        <w:rPr>
          <w:lang w:val="en-AU"/>
        </w:rPr>
        <w:t xml:space="preserve">. </w:t>
      </w:r>
      <w:del w:id="93" w:author="Josh Madin" w:date="2016-03-18T14:48:00Z">
        <w:r w:rsidRPr="00CC30E1" w:rsidDel="000E6773">
          <w:rPr>
            <w:lang w:val="en-AU"/>
          </w:rPr>
          <w:delText>This is</w:delText>
        </w:r>
      </w:del>
      <w:ins w:id="94" w:author="Josh Madin" w:date="2016-03-18T14:48:00Z">
        <w:r w:rsidR="000E6773">
          <w:rPr>
            <w:lang w:val="en-AU"/>
          </w:rPr>
          <w:t>These stages are</w:t>
        </w:r>
      </w:ins>
      <w:r w:rsidRPr="00CC30E1">
        <w:rPr>
          <w:lang w:val="en-AU"/>
        </w:rPr>
        <w:t xml:space="preserve"> especially </w:t>
      </w:r>
      <w:del w:id="95" w:author="Josh Madin" w:date="2016-03-18T14:48:00Z">
        <w:r w:rsidRPr="00CC30E1" w:rsidDel="000E6773">
          <w:rPr>
            <w:lang w:val="en-AU"/>
          </w:rPr>
          <w:delText>the case</w:delText>
        </w:r>
      </w:del>
      <w:ins w:id="96"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97" w:author="Rachael Maree Woods" w:date="2016-03-16T14:26:00Z">
            <w:rPr/>
          </w:rPrChange>
        </w:rPr>
        <w:instrText xml:space="preserve"> HYPERLINK \l "_ENREF_27" \o "Grantham, 2003 #37" </w:instrText>
      </w:r>
      <w:r w:rsidR="00E71073" w:rsidRPr="00BF6499">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w:t>
      </w:r>
      <w:del w:id="98" w:author="Rachael Maree Woods" w:date="2016-05-04T10:14:00Z">
        <w:r w:rsidR="00F04B20" w:rsidRPr="00CC30E1" w:rsidDel="001024E8">
          <w:rPr>
            <w:lang w:val="en-AU"/>
          </w:rPr>
          <w:delText>form</w:delText>
        </w:r>
      </w:del>
      <w:ins w:id="99" w:author="Rachael Maree Woods" w:date="2016-05-04T10:14:00Z">
        <w:r w:rsidR="001024E8">
          <w:rPr>
            <w:lang w:val="en-AU"/>
          </w:rPr>
          <w:t>form</w:t>
        </w:r>
      </w:ins>
      <w:ins w:id="100" w:author="Rachael Maree Woods" w:date="2016-05-04T10:13:00Z">
        <w:r w:rsidR="001024E8">
          <w:rPr>
            <w:lang w:val="en-AU"/>
          </w:rPr>
          <w:t xml:space="preserve"> </w:t>
        </w:r>
      </w:ins>
      <w:ins w:id="101" w:author="Rachael Maree Woods" w:date="2016-05-04T10:14:00Z">
        <w:r w:rsidR="001024E8">
          <w:rPr>
            <w:lang w:val="en-AU"/>
          </w:rPr>
          <w:t xml:space="preserve">such is the case in </w:t>
        </w:r>
      </w:ins>
      <w:ins w:id="102" w:author="Rachael Maree Woods" w:date="2016-05-04T10:13:00Z">
        <w:r w:rsidR="001024E8">
          <w:rPr>
            <w:lang w:val="en-AU"/>
          </w:rPr>
          <w:t xml:space="preserve">hydroids, </w:t>
        </w:r>
      </w:ins>
      <w:ins w:id="103" w:author="Rachael Maree Woods" w:date="2016-05-04T10:14:00Z">
        <w:r w:rsidR="001024E8">
          <w:rPr>
            <w:lang w:val="en-AU"/>
          </w:rPr>
          <w:t>bryozoans</w:t>
        </w:r>
      </w:ins>
      <w:ins w:id="104" w:author="Rachael Maree Woods" w:date="2016-05-04T10:13:00Z">
        <w:r w:rsidR="001024E8">
          <w:rPr>
            <w:lang w:val="en-AU"/>
          </w:rPr>
          <w:t>, ascidians as well as corals</w:t>
        </w:r>
      </w:ins>
      <w:r w:rsidR="00F04B20" w:rsidRPr="00CC30E1">
        <w:rPr>
          <w:lang w:val="en-AU"/>
        </w:rPr>
        <w:t xml:space="preserve">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05" w:author="Rachael Maree Woods" w:date="2016-03-16T14:26:00Z">
            <w:rPr/>
          </w:rPrChange>
        </w:rPr>
        <w:instrText xml:space="preserve"> HYPERLINK \l "_ENREF_36" \o "Jackson, 1986 #47" </w:instrText>
      </w:r>
      <w:r w:rsidR="00E71073" w:rsidRPr="00BF6499">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106" w:author="Rachael Maree Woods" w:date="2016-03-16T14:26:00Z">
            <w:rPr/>
          </w:rPrChange>
        </w:rPr>
        <w:instrText xml:space="preserve"> HYPERLINK \l "_ENREF_16" \o "Cowen, 2009 #29" </w:instrText>
      </w:r>
      <w:r w:rsidR="00E71073" w:rsidRPr="00492DC6">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del w:id="107" w:author="Rachael Maree Woods" w:date="2016-05-04T10:14:00Z">
        <w:r w:rsidRPr="00CC30E1" w:rsidDel="00F100C4">
          <w:rPr>
            <w:lang w:val="en-AU"/>
          </w:rPr>
          <w:delText>Larval dispersal</w:delText>
        </w:r>
      </w:del>
      <w:ins w:id="108" w:author="Rachael Maree Woods" w:date="2016-05-04T10:14:00Z">
        <w:r w:rsidR="00F100C4">
          <w:rPr>
            <w:lang w:val="en-AU"/>
          </w:rPr>
          <w:t>Dispersal in the larva</w:t>
        </w:r>
      </w:ins>
      <w:ins w:id="109" w:author="Rachael Maree Woods" w:date="2016-05-04T10:15:00Z">
        <w:r w:rsidR="00F100C4">
          <w:rPr>
            <w:lang w:val="en-AU"/>
          </w:rPr>
          <w:t>l</w:t>
        </w:r>
      </w:ins>
      <w:ins w:id="110" w:author="Rachael Maree Woods" w:date="2016-05-04T10:14:00Z">
        <w:r w:rsidR="00F100C4">
          <w:rPr>
            <w:lang w:val="en-AU"/>
          </w:rPr>
          <w:t xml:space="preserve"> stage however, </w:t>
        </w:r>
      </w:ins>
      <w:r w:rsidRPr="00CC30E1">
        <w:rPr>
          <w:lang w:val="en-AU"/>
        </w:rPr>
        <w:t xml:space="preserve">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1" w:author="Rachael Maree Woods" w:date="2016-03-16T14:26:00Z">
            <w:rPr/>
          </w:rPrChange>
        </w:rPr>
        <w:instrText xml:space="preserve"> HYPERLINK \l "_ENREF_23" \o "Gaylord, 2013 #35" </w:instrText>
      </w:r>
      <w:r w:rsidR="00E71073" w:rsidRPr="00BF6499">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w:t>
      </w:r>
      <w:r w:rsidRPr="00CC30E1">
        <w:rPr>
          <w:lang w:val="en-AU"/>
        </w:rPr>
        <w:lastRenderedPageBreak/>
        <w:t xml:space="preserve">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2" w:author="Rachael Maree Woods" w:date="2016-03-16T14:26:00Z">
            <w:rPr/>
          </w:rPrChange>
        </w:rPr>
        <w:instrText xml:space="preserve"> HYPERLINK \l "_ENREF_32" \o "Hédouin, 2013 #81" </w:instrText>
      </w:r>
      <w:r w:rsidR="00E71073" w:rsidRPr="00BF6499">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ins w:id="113" w:author="Josh Madin" w:date="2016-03-24T14:02:00Z">
        <w:r w:rsidR="00445B51">
          <w:rPr>
            <w:lang w:val="en-AU"/>
          </w:rPr>
          <w:t xml:space="preserve"> </w:t>
        </w:r>
      </w:ins>
    </w:p>
    <w:p w14:paraId="1CBB91F1" w14:textId="77777777" w:rsidR="009604BC" w:rsidRPr="00CC30E1" w:rsidRDefault="009604BC" w:rsidP="009219E1">
      <w:pPr>
        <w:spacing w:line="480" w:lineRule="auto"/>
        <w:rPr>
          <w:lang w:val="en-AU"/>
        </w:rPr>
      </w:pPr>
    </w:p>
    <w:p w14:paraId="62DA9EFE" w14:textId="1308FB0D" w:rsidR="009604BC" w:rsidRPr="00CC30E1" w:rsidRDefault="007768FB" w:rsidP="009219E1">
      <w:pPr>
        <w:spacing w:line="480" w:lineRule="auto"/>
        <w:rPr>
          <w:ins w:id="114"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115" w:author="Josh Madin" w:date="2016-03-18T14:49:00Z">
        <w:r w:rsidR="009604BC" w:rsidRPr="00CC30E1" w:rsidDel="000E6773">
          <w:rPr>
            <w:lang w:val="en-AU"/>
          </w:rPr>
          <w:delText xml:space="preserve">the </w:delText>
        </w:r>
      </w:del>
      <w:ins w:id="116"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117"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8" w:author="Rachael Maree Woods" w:date="2016-03-16T14:26:00Z">
            <w:rPr/>
          </w:rPrChange>
        </w:rPr>
        <w:instrText xml:space="preserve"> HYPERLINK \l "_ENREF_20" \o "Erwin, 2010 #32" </w:instrText>
      </w:r>
      <w:r w:rsidR="00E71073" w:rsidRPr="00BF6499">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ins w:id="119" w:author="Rachael Maree Woods" w:date="2016-05-04T10:16:00Z">
        <w:r w:rsidR="00C62FB8">
          <w:rPr>
            <w:lang w:val="en-AU"/>
          </w:rPr>
          <w:t xml:space="preserve">These cues are highly species specific and can </w:t>
        </w:r>
        <w:r w:rsidR="00981F03">
          <w:rPr>
            <w:lang w:val="en-AU"/>
          </w:rPr>
          <w:t xml:space="preserve">range from </w:t>
        </w:r>
      </w:ins>
      <w:ins w:id="120" w:author="Rachael Maree Woods" w:date="2016-05-04T10:18:00Z">
        <w:r w:rsidR="00E718EB">
          <w:rPr>
            <w:lang w:val="en-AU"/>
          </w:rPr>
          <w:t xml:space="preserve">the presence of coral rubble </w:t>
        </w:r>
        <w:r w:rsidR="00E718EB">
          <w:rPr>
            <w:szCs w:val="24"/>
          </w:rPr>
          <w:t xml:space="preserve">(Baird and Morse, 2004) to </w:t>
        </w:r>
      </w:ins>
      <w:ins w:id="121" w:author="Rachael Maree Woods" w:date="2016-05-04T10:20:00Z">
        <w:r w:rsidR="00E718EB">
          <w:rPr>
            <w:szCs w:val="24"/>
          </w:rPr>
          <w:t>bacteria</w:t>
        </w:r>
      </w:ins>
      <w:ins w:id="122" w:author="Rachael Maree Woods" w:date="2016-05-04T10:18:00Z">
        <w:r w:rsidR="00E718EB">
          <w:rPr>
            <w:szCs w:val="24"/>
          </w:rPr>
          <w:t xml:space="preserve"> found within a biofilm </w:t>
        </w:r>
      </w:ins>
      <w:ins w:id="123" w:author="Rachael Maree Woods" w:date="2016-05-04T10:19:00Z">
        <w:r w:rsidR="00E718EB">
          <w:rPr>
            <w:szCs w:val="24"/>
          </w:rPr>
          <w:t>(</w:t>
        </w:r>
        <w:r w:rsidR="00E718EB" w:rsidRPr="00E93695">
          <w:rPr>
            <w:szCs w:val="24"/>
          </w:rPr>
          <w:t>Slattery et al., 1999; Tebben et al., 2011</w:t>
        </w:r>
        <w:r w:rsidR="00E718EB">
          <w:rPr>
            <w:szCs w:val="24"/>
          </w:rPr>
          <w:t>)</w:t>
        </w:r>
      </w:ins>
      <w:ins w:id="124" w:author="Rachael Maree Woods" w:date="2016-05-04T10:20:00Z">
        <w:r w:rsidR="00297947">
          <w:rPr>
            <w:szCs w:val="24"/>
          </w:rPr>
          <w:t xml:space="preserve"> and </w:t>
        </w:r>
        <w:r w:rsidR="006F05E1">
          <w:rPr>
            <w:szCs w:val="24"/>
          </w:rPr>
          <w:t xml:space="preserve">encourage larvae to develop as well as eventually settle onto the reef. </w:t>
        </w:r>
      </w:ins>
      <w:ins w:id="125" w:author="Rachael Maree Woods" w:date="2016-05-04T10:19:00Z">
        <w:r w:rsidR="00E718EB">
          <w:rPr>
            <w:szCs w:val="24"/>
          </w:rPr>
          <w:t xml:space="preserve"> </w:t>
        </w:r>
      </w:ins>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126" w:author="Rachael Maree Woods" w:date="2016-02-17T09:23:00Z">
        <w:r w:rsidR="002B799F" w:rsidRPr="00CC30E1" w:rsidDel="00863F3E">
          <w:rPr>
            <w:lang w:val="en-AU"/>
          </w:rPr>
          <w:delText>load</w:delText>
        </w:r>
      </w:del>
      <w:ins w:id="127"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BF6499">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128" w:author="Rachael Maree Woods" w:date="2016-03-16T14:26:00Z">
            <w:rPr/>
          </w:rPrChange>
        </w:rPr>
        <w:instrText xml:space="preserve"> HYPERLINK \l "_ENREF_65" \o "Victor, 2005 #60" </w:instrText>
      </w:r>
      <w:r w:rsidR="00E71073" w:rsidRPr="00BF6499">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129" w:author="Rachael Maree Woods" w:date="2016-03-16T14:26:00Z">
            <w:rPr/>
          </w:rPrChange>
        </w:rPr>
        <w:instrText xml:space="preserve"> HYPERLINK \l "_ENREF_35" \o "Humphrey, 2008 #46" </w:instrText>
      </w:r>
      <w:r w:rsidR="00E71073" w:rsidRPr="00BF6499">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130" w:author="Josh Madin" w:date="2016-03-18T14:50:00Z">
        <w:r w:rsidR="000E6773">
          <w:rPr>
            <w:lang w:val="en-AU"/>
          </w:rPr>
          <w:t>,</w:t>
        </w:r>
      </w:ins>
      <w:r w:rsidR="00254DBA" w:rsidRPr="00CC30E1">
        <w:rPr>
          <w:lang w:val="en-AU"/>
        </w:rPr>
        <w:t xml:space="preserve"> </w:t>
      </w:r>
      <w:ins w:id="131" w:author="Rachael Maree Woods" w:date="2016-03-02T09:48:00Z">
        <w:r w:rsidR="00506AAF" w:rsidRPr="00CC30E1">
          <w:rPr>
            <w:lang w:val="en-AU"/>
          </w:rPr>
          <w:t xml:space="preserve">which are naturally found </w:t>
        </w:r>
        <w:del w:id="132" w:author="Josh Madin" w:date="2016-03-18T14:50:00Z">
          <w:r w:rsidR="00506AAF" w:rsidRPr="00CC30E1" w:rsidDel="000E6773">
            <w:rPr>
              <w:lang w:val="en-AU"/>
            </w:rPr>
            <w:delText>with</w:delText>
          </w:r>
        </w:del>
      </w:ins>
      <w:ins w:id="133" w:author="Rachael Maree Woods" w:date="2016-03-02T09:49:00Z">
        <w:del w:id="134" w:author="Josh Madin" w:date="2016-03-18T14:50:00Z">
          <w:r w:rsidR="00506AAF" w:rsidRPr="00CC30E1" w:rsidDel="000E6773">
            <w:rPr>
              <w:lang w:val="en-AU"/>
            </w:rPr>
            <w:delText>in the oceans</w:delText>
          </w:r>
        </w:del>
      </w:ins>
      <w:ins w:id="135" w:author="Josh Madin" w:date="2016-03-18T14:50:00Z">
        <w:r w:rsidR="000E6773">
          <w:rPr>
            <w:lang w:val="en-AU"/>
          </w:rPr>
          <w:t>in seawater,</w:t>
        </w:r>
      </w:ins>
      <w:ins w:id="136" w:author="Rachael Maree Woods" w:date="2016-03-02T09:49:00Z">
        <w:r w:rsidR="00506AAF" w:rsidRPr="00CC30E1">
          <w:rPr>
            <w:lang w:val="en-AU"/>
          </w:rPr>
          <w:t xml:space="preserve"> have increased in concentrations </w:t>
        </w:r>
      </w:ins>
      <w:ins w:id="137" w:author="Rachael Maree Woods" w:date="2016-03-16T11:08:00Z">
        <w:r w:rsidR="00CA4A92" w:rsidRPr="00CC30E1">
          <w:rPr>
            <w:lang w:val="en-AU"/>
          </w:rPr>
          <w:t xml:space="preserve">as a </w:t>
        </w:r>
      </w:ins>
      <w:del w:id="138" w:author="Rachael Maree Woods" w:date="2016-03-02T09:49:00Z">
        <w:r w:rsidR="00254DBA" w:rsidRPr="00CC30E1" w:rsidDel="00506AAF">
          <w:rPr>
            <w:lang w:val="en-AU"/>
          </w:rPr>
          <w:delText xml:space="preserve">have been found within the ocean as a </w:delText>
        </w:r>
      </w:del>
      <w:r w:rsidR="00254DBA" w:rsidRPr="00CC30E1">
        <w:rPr>
          <w:lang w:val="en-AU"/>
        </w:rPr>
        <w:t xml:space="preserve">result of </w:t>
      </w:r>
      <w:del w:id="139" w:author="Rachael Maree Woods" w:date="2016-03-25T09:38:00Z">
        <w:r w:rsidR="00254DBA" w:rsidRPr="00CC30E1" w:rsidDel="00BD72D0">
          <w:rPr>
            <w:lang w:val="en-AU"/>
          </w:rPr>
          <w:delText xml:space="preserve">the </w:delText>
        </w:r>
      </w:del>
      <w:r w:rsidR="00254DBA" w:rsidRPr="00CC30E1">
        <w:rPr>
          <w:lang w:val="en-AU"/>
        </w:rPr>
        <w:t xml:space="preserve">mining and manufacturing </w:t>
      </w:r>
      <w:del w:id="140" w:author="Josh Madin" w:date="2016-03-18T14:51:00Z">
        <w:r w:rsidR="00254DBA" w:rsidRPr="00CC30E1" w:rsidDel="000E6773">
          <w:rPr>
            <w:lang w:val="en-AU"/>
          </w:rPr>
          <w:delText>sectors</w:delText>
        </w:r>
        <w:r w:rsidR="00782115" w:rsidRPr="00CC30E1" w:rsidDel="000E6773">
          <w:rPr>
            <w:lang w:val="en-AU"/>
          </w:rPr>
          <w:delText xml:space="preserve"> </w:delText>
        </w:r>
      </w:del>
      <w:r w:rsidR="00782115" w:rsidRPr="00CC30E1">
        <w:rPr>
          <w:lang w:val="en-AU"/>
        </w:rPr>
        <w:t>(</w:t>
      </w:r>
      <w:r w:rsidR="00E71073" w:rsidRPr="00BF6499">
        <w:rPr>
          <w:lang w:val="en-AU"/>
        </w:rPr>
        <w:fldChar w:fldCharType="begin"/>
      </w:r>
      <w:r w:rsidR="00E71073" w:rsidRPr="00CC30E1">
        <w:rPr>
          <w:lang w:val="en-AU"/>
          <w:rPrChange w:id="141" w:author="Rachael Maree Woods" w:date="2016-03-16T14:26:00Z">
            <w:rPr/>
          </w:rPrChange>
        </w:rPr>
        <w:instrText xml:space="preserve"> HYPERLINK \l "_ENREF_39" \o "Howarth, 2006 #45" </w:instrText>
      </w:r>
      <w:r w:rsidR="00E71073" w:rsidRPr="00BF6499">
        <w:rPr>
          <w:lang w:val="en-AU"/>
        </w:rPr>
        <w:fldChar w:fldCharType="separate"/>
      </w:r>
      <w:r w:rsidR="00782115" w:rsidRPr="00CC30E1">
        <w:rPr>
          <w:lang w:val="en-AU"/>
        </w:rPr>
        <w:t>Howarth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142" w:author="Rachael Maree Woods" w:date="2016-03-16T14:26:00Z">
            <w:rPr/>
          </w:rPrChange>
        </w:rPr>
        <w:instrText xml:space="preserve"> HYPERLINK \l "_ENREF_16" \o "Copat, 2012 #28" </w:instrText>
      </w:r>
      <w:r w:rsidR="00E71073" w:rsidRPr="00BF6499">
        <w:rPr>
          <w:lang w:val="en-AU"/>
        </w:rPr>
        <w:fldChar w:fldCharType="separate"/>
      </w:r>
      <w:r w:rsidR="00782115" w:rsidRPr="00CC30E1">
        <w:rPr>
          <w:lang w:val="en-AU"/>
        </w:rPr>
        <w:t>Copat et al. 2012</w:t>
      </w:r>
      <w:r w:rsidR="00E71073" w:rsidRPr="00BF6499">
        <w:rPr>
          <w:lang w:val="en-AU"/>
        </w:rPr>
        <w:fldChar w:fldCharType="end"/>
      </w:r>
      <w:r w:rsidR="00782115" w:rsidRPr="00CC30E1">
        <w:rPr>
          <w:lang w:val="en-AU"/>
        </w:rPr>
        <w:t>)</w:t>
      </w:r>
      <w:r w:rsidR="00254DBA" w:rsidRPr="00CC30E1">
        <w:rPr>
          <w:lang w:val="en-AU"/>
        </w:rPr>
        <w:t xml:space="preserve">. </w:t>
      </w:r>
      <w:r w:rsidR="00641A37" w:rsidRPr="00CC30E1">
        <w:rPr>
          <w:lang w:val="en-AU"/>
        </w:rPr>
        <w:t>Pollutants in the form of increase</w:t>
      </w:r>
      <w:r w:rsidR="00254DBA" w:rsidRPr="00CC30E1">
        <w:rPr>
          <w:lang w:val="en-AU"/>
        </w:rPr>
        <w:t>d</w:t>
      </w:r>
      <w:r w:rsidR="00641A37" w:rsidRPr="00CC30E1">
        <w:rPr>
          <w:lang w:val="en-AU"/>
        </w:rPr>
        <w:t xml:space="preserve"> nutrients</w:t>
      </w:r>
      <w:ins w:id="143"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144" w:author="Rachael Maree Woods" w:date="2016-02-17T10:12:00Z">
        <w:r w:rsidR="00DE3BDE" w:rsidRPr="00CC30E1">
          <w:rPr>
            <w:lang w:val="en-AU"/>
          </w:rPr>
          <w:t xml:space="preserve">phosphate </w:t>
        </w:r>
      </w:ins>
      <w:del w:id="145"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46" w:author="Josh Madin" w:date="2016-03-18T14:51:00Z">
        <w:r w:rsidR="000E6773">
          <w:rPr>
            <w:lang w:val="en-AU"/>
          </w:rPr>
          <w:t>,</w:t>
        </w:r>
      </w:ins>
      <w:r w:rsidR="00641A37" w:rsidRPr="00CC30E1">
        <w:rPr>
          <w:lang w:val="en-AU"/>
        </w:rPr>
        <w:t xml:space="preserve"> </w:t>
      </w:r>
      <w:ins w:id="147" w:author="Rachael Maree Woods" w:date="2016-03-16T11:08:00Z">
        <w:r w:rsidR="00CA4A92" w:rsidRPr="00CC30E1">
          <w:rPr>
            <w:lang w:val="en-AU"/>
          </w:rPr>
          <w:t xml:space="preserve">can </w:t>
        </w:r>
      </w:ins>
      <w:r w:rsidR="00254DBA" w:rsidRPr="00CC30E1">
        <w:rPr>
          <w:lang w:val="en-AU"/>
        </w:rPr>
        <w:t>enter waterways and the ocean as run-off from agriculture</w:t>
      </w:r>
      <w:del w:id="148" w:author="Josh Madin" w:date="2016-03-18T14:51:00Z">
        <w:r w:rsidR="00254DBA" w:rsidRPr="00CC30E1" w:rsidDel="000E6773">
          <w:rPr>
            <w:lang w:val="en-AU"/>
          </w:rPr>
          <w:delText>,</w:delText>
        </w:r>
      </w:del>
      <w:r w:rsidR="00254DBA" w:rsidRPr="00CC30E1">
        <w:rPr>
          <w:lang w:val="en-AU"/>
        </w:rPr>
        <w:t xml:space="preserve"> </w:t>
      </w:r>
      <w:del w:id="149"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50" w:author="Rachael Maree Woods" w:date="2016-03-16T14:26:00Z">
            <w:rPr/>
          </w:rPrChange>
        </w:rPr>
        <w:instrText xml:space="preserve"> HYPERLINK \l "_ENREF_17" \o "De-Bashan, 2004 #16" </w:instrText>
      </w:r>
      <w:r w:rsidR="00E71073" w:rsidRPr="00BF6499">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del w:id="151" w:author="Rachael Maree Woods" w:date="2016-05-04T10:21:00Z">
        <w:r w:rsidR="00254DBA" w:rsidRPr="00CC30E1" w:rsidDel="000F0595">
          <w:rPr>
            <w:lang w:val="en-AU"/>
          </w:rPr>
          <w:delText xml:space="preserve">also </w:delText>
        </w:r>
        <w:r w:rsidR="00561C2B" w:rsidRPr="00CC30E1" w:rsidDel="000F0595">
          <w:rPr>
            <w:lang w:val="en-AU"/>
          </w:rPr>
          <w:delText>been linked to</w:delText>
        </w:r>
        <w:r w:rsidR="00254DBA" w:rsidRPr="00CC30E1" w:rsidDel="000F0595">
          <w:rPr>
            <w:lang w:val="en-AU"/>
          </w:rPr>
          <w:delText xml:space="preserve"> </w:delText>
        </w:r>
        <w:r w:rsidR="00561C2B" w:rsidRPr="00CC30E1" w:rsidDel="000F0595">
          <w:rPr>
            <w:lang w:val="en-AU"/>
          </w:rPr>
          <w:delText>human-</w:delText>
        </w:r>
        <w:r w:rsidR="00254DBA" w:rsidRPr="00CC30E1" w:rsidDel="000F0595">
          <w:rPr>
            <w:lang w:val="en-AU"/>
          </w:rPr>
          <w:delText>induced</w:delText>
        </w:r>
      </w:del>
      <w:ins w:id="152" w:author="Rachael Maree Woods" w:date="2016-05-04T10:21:00Z">
        <w:r w:rsidR="000F0595">
          <w:rPr>
            <w:lang w:val="en-AU"/>
          </w:rPr>
          <w:t>resulted from human-induced</w:t>
        </w:r>
      </w:ins>
      <w:r w:rsidR="00254DBA" w:rsidRPr="00CC30E1">
        <w:rPr>
          <w:lang w:val="en-AU"/>
        </w:rPr>
        <w:t xml:space="preserve">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ins w:id="153" w:author="Rachael Maree Woods" w:date="2016-03-02T09:51:00Z">
        <w:r w:rsidR="00506AAF" w:rsidRPr="00CC30E1">
          <w:rPr>
            <w:lang w:val="en-AU"/>
          </w:rPr>
          <w:t xml:space="preserve">greater </w:t>
        </w:r>
      </w:ins>
      <w:r w:rsidR="00D05699" w:rsidRPr="00CC30E1">
        <w:rPr>
          <w:lang w:val="en-AU"/>
        </w:rPr>
        <w:t xml:space="preserve">freshwater </w:t>
      </w:r>
      <w:del w:id="154" w:author="Rachael Maree Woods" w:date="2016-03-02T09:51:00Z">
        <w:r w:rsidR="00D05699" w:rsidRPr="00CC30E1" w:rsidDel="00506AAF">
          <w:rPr>
            <w:lang w:val="en-AU"/>
          </w:rPr>
          <w:delText>influxes</w:delText>
        </w:r>
      </w:del>
      <w:ins w:id="155" w:author="Rachael Maree Woods" w:date="2016-03-02T09:51:00Z">
        <w:r w:rsidR="00506AAF" w:rsidRPr="00CC30E1">
          <w:rPr>
            <w:lang w:val="en-AU"/>
          </w:rPr>
          <w:t>flows</w:t>
        </w:r>
      </w:ins>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56" w:author="Josh Madin" w:date="2016-03-18T14:52:00Z">
        <w:r w:rsidR="000E6773">
          <w:rPr>
            <w:lang w:val="en-AU"/>
          </w:rPr>
          <w:t xml:space="preserve">abnormal </w:t>
        </w:r>
      </w:ins>
      <w:r w:rsidR="00254DBA" w:rsidRPr="00CC30E1">
        <w:rPr>
          <w:lang w:val="en-AU"/>
        </w:rPr>
        <w:t xml:space="preserve">changes in sea surface </w:t>
      </w:r>
      <w:r w:rsidR="00254DBA" w:rsidRPr="00CC30E1">
        <w:rPr>
          <w:lang w:val="en-AU"/>
        </w:rPr>
        <w:lastRenderedPageBreak/>
        <w:t xml:space="preserve">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ins w:id="157" w:author="Rachael Maree Woods" w:date="2016-05-04T10:23:00Z">
        <w:r w:rsidR="005752D3">
          <w:rPr>
            <w:lang w:val="en-AU"/>
          </w:rPr>
          <w:t xml:space="preserve"> (</w:t>
        </w:r>
        <w:r w:rsidR="005752D3" w:rsidRPr="00BF6499">
          <w:rPr>
            <w:lang w:val="en-AU"/>
          </w:rPr>
          <w:fldChar w:fldCharType="begin"/>
        </w:r>
        <w:r w:rsidR="005752D3" w:rsidRPr="004E5C70">
          <w:rPr>
            <w:lang w:val="en-AU"/>
          </w:rPr>
          <w:instrText xml:space="preserve"> HYPERLINK \l "_ENREF_38" \o "Kurihara, 2008 #12" </w:instrText>
        </w:r>
        <w:r w:rsidR="005752D3" w:rsidRPr="00BF6499">
          <w:rPr>
            <w:lang w:val="en-AU"/>
          </w:rPr>
          <w:fldChar w:fldCharType="separate"/>
        </w:r>
        <w:r w:rsidR="005752D3" w:rsidRPr="00CC30E1">
          <w:rPr>
            <w:lang w:val="en-AU"/>
          </w:rPr>
          <w:t>Kurihara 2008</w:t>
        </w:r>
        <w:r w:rsidR="005752D3" w:rsidRPr="00BF6499">
          <w:rPr>
            <w:lang w:val="en-AU"/>
          </w:rPr>
          <w:fldChar w:fldCharType="end"/>
        </w:r>
        <w:r w:rsidR="005752D3">
          <w:rPr>
            <w:lang w:val="en-AU"/>
          </w:rPr>
          <w:t>)</w:t>
        </w:r>
      </w:ins>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r w:rsidR="00E71073" w:rsidRPr="00BF6499">
        <w:rPr>
          <w:lang w:val="en-AU"/>
        </w:rPr>
        <w:fldChar w:fldCharType="begin"/>
      </w:r>
      <w:r w:rsidR="00E71073" w:rsidRPr="00CC30E1">
        <w:rPr>
          <w:lang w:val="en-AU"/>
          <w:rPrChange w:id="158" w:author="Rachael Maree Woods" w:date="2016-03-16T14:26:00Z">
            <w:rPr/>
          </w:rPrChange>
        </w:rPr>
        <w:instrText xml:space="preserve"> HYPERLINK \l "_ENREF_25" \o "Gopalakrishnan, 2008 #36" </w:instrText>
      </w:r>
      <w:r w:rsidR="00E71073" w:rsidRPr="00BF6499">
        <w:rPr>
          <w:lang w:val="en-AU"/>
        </w:rPr>
        <w:fldChar w:fldCharType="separate"/>
      </w:r>
      <w:r w:rsidR="00085260" w:rsidRPr="00CC30E1">
        <w:rPr>
          <w:lang w:val="en-AU"/>
        </w:rPr>
        <w:t>Gopalakrishnan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r w:rsidR="00E71073" w:rsidRPr="00BF6499">
        <w:rPr>
          <w:lang w:val="en-AU"/>
        </w:rPr>
        <w:fldChar w:fldCharType="begin"/>
      </w:r>
      <w:r w:rsidR="00E71073" w:rsidRPr="00CC30E1">
        <w:rPr>
          <w:lang w:val="en-AU"/>
          <w:rPrChange w:id="159" w:author="Rachael Maree Woods" w:date="2016-03-16T14:26:00Z">
            <w:rPr/>
          </w:rPrChange>
        </w:rPr>
        <w:instrText xml:space="preserve"> HYPERLINK \l "_ENREF_33" \o "Heslinga, 1976 #44" </w:instrText>
      </w:r>
      <w:r w:rsidR="00E71073" w:rsidRPr="00BF6499">
        <w:rPr>
          <w:lang w:val="en-AU"/>
        </w:rPr>
        <w:fldChar w:fldCharType="separate"/>
      </w:r>
      <w:r w:rsidR="00085260" w:rsidRPr="00CC30E1">
        <w:rPr>
          <w:lang w:val="en-AU"/>
        </w:rPr>
        <w:t>Heslinga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60" w:author="Rachael Maree Woods" w:date="2016-03-16T14:26:00Z">
            <w:rPr/>
          </w:rPrChange>
        </w:rPr>
        <w:instrText xml:space="preserve"> HYPERLINK \l "_ENREF_57" \o "Schlegel, 2012 #78" </w:instrText>
      </w:r>
      <w:r w:rsidR="00E71073" w:rsidRPr="00BF6499">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61" w:author="Rachael Maree Woods" w:date="2016-03-16T14:26:00Z">
            <w:rPr/>
          </w:rPrChange>
        </w:rPr>
        <w:instrText xml:space="preserve"> HYPERLINK \l "_ENREF_11" \o "Calabrese, 1977 #9" </w:instrText>
      </w:r>
      <w:r w:rsidR="00E71073" w:rsidRPr="00BF6499">
        <w:rPr>
          <w:lang w:val="en-AU"/>
        </w:rPr>
        <w:fldChar w:fldCharType="separate"/>
      </w:r>
      <w:r w:rsidR="00085260" w:rsidRPr="00CC30E1">
        <w:rPr>
          <w:lang w:val="en-AU"/>
        </w:rPr>
        <w:t>Calabrese et al. 1977</w:t>
      </w:r>
      <w:r w:rsidR="00E71073" w:rsidRPr="00BF6499">
        <w:rPr>
          <w:lang w:val="en-AU"/>
        </w:rPr>
        <w:fldChar w:fldCharType="end"/>
      </w:r>
      <w:del w:id="162" w:author="Rachael Maree Woods" w:date="2016-05-04T10:23:00Z">
        <w:r w:rsidR="00085260" w:rsidRPr="00CC30E1" w:rsidDel="005752D3">
          <w:rPr>
            <w:lang w:val="en-AU"/>
          </w:rPr>
          <w:delText xml:space="preserve">; </w:delText>
        </w:r>
        <w:r w:rsidR="00E71073" w:rsidRPr="00BF6499" w:rsidDel="005752D3">
          <w:rPr>
            <w:lang w:val="en-AU"/>
          </w:rPr>
          <w:fldChar w:fldCharType="begin"/>
        </w:r>
        <w:r w:rsidR="00E71073" w:rsidRPr="00CC30E1" w:rsidDel="005752D3">
          <w:rPr>
            <w:lang w:val="en-AU"/>
            <w:rPrChange w:id="163" w:author="Rachael Maree Woods" w:date="2016-03-16T14:26:00Z">
              <w:rPr/>
            </w:rPrChange>
          </w:rPr>
          <w:delInstrText xml:space="preserve"> HYPERLINK \l "_ENREF_38" \o "Kurihara, 2008 #12" </w:delInstrText>
        </w:r>
        <w:r w:rsidR="00E71073" w:rsidRPr="00BF6499" w:rsidDel="005752D3">
          <w:rPr>
            <w:lang w:val="en-AU"/>
          </w:rPr>
          <w:fldChar w:fldCharType="separate"/>
        </w:r>
        <w:r w:rsidR="00085260" w:rsidRPr="00CC30E1" w:rsidDel="005752D3">
          <w:rPr>
            <w:lang w:val="en-AU"/>
          </w:rPr>
          <w:delText>Kurihara 2008</w:delText>
        </w:r>
        <w:r w:rsidR="00E71073" w:rsidRPr="00BF6499" w:rsidDel="005752D3">
          <w:rPr>
            <w:lang w:val="en-AU"/>
          </w:rPr>
          <w:fldChar w:fldCharType="end"/>
        </w:r>
        <w:r w:rsidR="00E32052" w:rsidRPr="00CC30E1" w:rsidDel="005752D3">
          <w:rPr>
            <w:lang w:val="en-AU"/>
          </w:rPr>
          <w:delText>)</w:delText>
        </w:r>
      </w:del>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64" w:author="Rachael Maree Woods" w:date="2016-03-16T14:26:00Z">
            <w:rPr/>
          </w:rPrChange>
        </w:rPr>
        <w:instrText xml:space="preserve"> HYPERLINK \l "_ENREF_52" \o "Reichelt-Brushett, 2005 #56" </w:instrText>
      </w:r>
      <w:r w:rsidR="00E71073" w:rsidRPr="00BF6499">
        <w:rPr>
          <w:lang w:val="en-AU"/>
        </w:rPr>
        <w:fldChar w:fldCharType="separate"/>
      </w:r>
      <w:r w:rsidR="00196F2F" w:rsidRPr="00CC30E1">
        <w:rPr>
          <w:lang w:val="en-AU"/>
        </w:rPr>
        <w:t>Reichelt-Brushett and Harrison 2005</w:t>
      </w:r>
      <w:r w:rsidR="00E71073" w:rsidRPr="00BF6499">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5" w:author="Rachael Maree Woods" w:date="2016-03-16T14:26:00Z">
            <w:rPr/>
          </w:rPrChange>
        </w:rPr>
        <w:instrText xml:space="preserve"> HYPERLINK \l "_ENREF_65" \o "Victor, 2005 #60" </w:instrText>
      </w:r>
      <w:r w:rsidR="00E71073" w:rsidRPr="00A46A40">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6" w:author="Rachael Maree Woods" w:date="2016-03-16T14:26:00Z">
            <w:rPr/>
          </w:rPrChange>
        </w:rPr>
        <w:instrText xml:space="preserve"> HYPERLINK \l "_ENREF_48" \o "Randall, 2009 #82" </w:instrText>
      </w:r>
      <w:r w:rsidR="00E71073" w:rsidRPr="00A46A40">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67" w:author="Rachael Maree Woods" w:date="2016-03-02T09:52:00Z"/>
          <w:lang w:val="en-AU"/>
        </w:rPr>
      </w:pPr>
    </w:p>
    <w:p w14:paraId="357941AF" w14:textId="0241A977" w:rsidR="005A3EDE" w:rsidRPr="00CC30E1" w:rsidDel="000671F3" w:rsidRDefault="000671F3" w:rsidP="009219E1">
      <w:pPr>
        <w:spacing w:line="480" w:lineRule="auto"/>
        <w:rPr>
          <w:del w:id="168" w:author="Josh Madin" w:date="2016-03-18T15:00:00Z"/>
          <w:lang w:val="en-AU"/>
        </w:rPr>
      </w:pPr>
      <w:ins w:id="169" w:author="Josh Madin" w:date="2016-03-18T14:57:00Z">
        <w:r>
          <w:rPr>
            <w:lang w:val="en-AU"/>
          </w:rPr>
          <w:t xml:space="preserve">Studies quantifying the influence of </w:t>
        </w:r>
      </w:ins>
      <w:ins w:id="170" w:author="Rachael Maree Woods" w:date="2016-03-02T09:52:00Z">
        <w:del w:id="171" w:author="Josh Madin" w:date="2016-03-18T14:55:00Z">
          <w:r w:rsidR="00506AAF" w:rsidRPr="00CC30E1" w:rsidDel="000E6773">
            <w:rPr>
              <w:lang w:val="en-AU"/>
            </w:rPr>
            <w:delText>A broad range of</w:delText>
          </w:r>
        </w:del>
        <w:del w:id="172" w:author="Josh Madin" w:date="2016-03-18T14:57:00Z">
          <w:r w:rsidR="00506AAF" w:rsidRPr="00CC30E1" w:rsidDel="000671F3">
            <w:rPr>
              <w:lang w:val="en-AU"/>
            </w:rPr>
            <w:delText xml:space="preserve"> </w:delText>
          </w:r>
        </w:del>
      </w:ins>
      <w:ins w:id="173" w:author="Josh Madin" w:date="2016-03-18T14:56:00Z">
        <w:r>
          <w:rPr>
            <w:lang w:val="en-AU"/>
          </w:rPr>
          <w:t xml:space="preserve"> </w:t>
        </w:r>
      </w:ins>
      <w:ins w:id="174" w:author="Josh Madin" w:date="2016-03-18T14:55:00Z">
        <w:r w:rsidR="000E6773">
          <w:rPr>
            <w:lang w:val="en-AU"/>
          </w:rPr>
          <w:t xml:space="preserve">environmental </w:t>
        </w:r>
      </w:ins>
      <w:ins w:id="175" w:author="Rachael Maree Woods" w:date="2016-03-02T09:52:00Z">
        <w:r w:rsidR="00506AAF" w:rsidRPr="00CC30E1">
          <w:rPr>
            <w:lang w:val="en-AU"/>
          </w:rPr>
          <w:t xml:space="preserve">factors </w:t>
        </w:r>
      </w:ins>
      <w:ins w:id="176" w:author="Josh Madin" w:date="2016-03-18T14:57:00Z">
        <w:r>
          <w:rPr>
            <w:lang w:val="en-AU"/>
          </w:rPr>
          <w:t>on</w:t>
        </w:r>
      </w:ins>
      <w:ins w:id="177" w:author="Josh Madin" w:date="2016-03-18T14:55:00Z">
        <w:r w:rsidR="000E6773" w:rsidRPr="00CC30E1">
          <w:rPr>
            <w:lang w:val="en-AU"/>
          </w:rPr>
          <w:t xml:space="preserve"> </w:t>
        </w:r>
      </w:ins>
      <w:ins w:id="178" w:author="Josh Madin" w:date="2016-03-18T14:56:00Z">
        <w:r>
          <w:rPr>
            <w:lang w:val="en-AU"/>
          </w:rPr>
          <w:t xml:space="preserve">the </w:t>
        </w:r>
      </w:ins>
      <w:ins w:id="179" w:author="Josh Madin" w:date="2016-03-18T14:55:00Z">
        <w:r w:rsidR="000E6773" w:rsidRPr="00CC30E1">
          <w:rPr>
            <w:lang w:val="en-AU"/>
          </w:rPr>
          <w:t xml:space="preserve">early life stages in corals </w:t>
        </w:r>
      </w:ins>
      <w:ins w:id="180" w:author="Josh Madin" w:date="2016-03-18T14:57:00Z">
        <w:r>
          <w:rPr>
            <w:lang w:val="en-AU"/>
          </w:rPr>
          <w:t xml:space="preserve">tend to focus on one or two factors at a time. However, </w:t>
        </w:r>
      </w:ins>
      <w:ins w:id="181" w:author="Josh Madin" w:date="2016-03-18T14:58:00Z">
        <w:r>
          <w:rPr>
            <w:lang w:val="en-AU"/>
          </w:rPr>
          <w:t xml:space="preserve">the success of these stages </w:t>
        </w:r>
      </w:ins>
      <w:ins w:id="182" w:author="Josh Madin" w:date="2016-03-24T13:02:00Z">
        <w:r w:rsidR="003C38A4">
          <w:rPr>
            <w:lang w:val="en-AU"/>
          </w:rPr>
          <w:t>depends on numerous</w:t>
        </w:r>
      </w:ins>
      <w:ins w:id="183" w:author="Josh Madin" w:date="2016-03-18T14:58:00Z">
        <w:r>
          <w:rPr>
            <w:lang w:val="en-AU"/>
          </w:rPr>
          <w:t xml:space="preserve"> </w:t>
        </w:r>
      </w:ins>
      <w:ins w:id="184" w:author="Josh Madin" w:date="2016-03-24T13:02:00Z">
        <w:r w:rsidR="003C38A4">
          <w:rPr>
            <w:lang w:val="en-AU"/>
          </w:rPr>
          <w:t xml:space="preserve">variables, and the relative importance of these variables </w:t>
        </w:r>
      </w:ins>
      <w:ins w:id="185" w:author="Josh Madin" w:date="2016-03-18T14:59:00Z">
        <w:r>
          <w:rPr>
            <w:lang w:val="en-AU"/>
          </w:rPr>
          <w:t xml:space="preserve">needs to be </w:t>
        </w:r>
      </w:ins>
      <w:ins w:id="186" w:author="Josh Madin" w:date="2016-03-24T13:02:00Z">
        <w:r w:rsidR="003C38A4">
          <w:rPr>
            <w:lang w:val="en-AU"/>
          </w:rPr>
          <w:t>quantified</w:t>
        </w:r>
      </w:ins>
      <w:ins w:id="187" w:author="Josh Madin" w:date="2016-03-18T14:59:00Z">
        <w:r>
          <w:rPr>
            <w:lang w:val="en-AU"/>
          </w:rPr>
          <w:t xml:space="preserve"> if we are to understand and predict success in different environments</w:t>
        </w:r>
      </w:ins>
      <w:ins w:id="188" w:author="Josh Madin" w:date="2016-03-18T14:58:00Z">
        <w:r>
          <w:rPr>
            <w:lang w:val="en-AU"/>
          </w:rPr>
          <w:t xml:space="preserve">. </w:t>
        </w:r>
      </w:ins>
      <w:ins w:id="189" w:author="Rachael Maree Woods" w:date="2016-03-02T09:52:00Z">
        <w:del w:id="190" w:author="Josh Madin" w:date="2016-03-18T14:55:00Z">
          <w:r w:rsidR="00506AAF" w:rsidRPr="00CC30E1" w:rsidDel="000E6773">
            <w:rPr>
              <w:lang w:val="en-AU"/>
            </w:rPr>
            <w:delText>including</w:delText>
          </w:r>
        </w:del>
        <w:del w:id="191" w:author="Josh Madin" w:date="2016-03-18T14:57:00Z">
          <w:r w:rsidR="00506AAF" w:rsidRPr="00CC30E1" w:rsidDel="000671F3">
            <w:rPr>
              <w:lang w:val="en-AU"/>
            </w:rPr>
            <w:delText xml:space="preserve"> heavy metals, </w:delText>
          </w:r>
        </w:del>
      </w:ins>
      <w:ins w:id="192" w:author="Rachael Maree Woods" w:date="2016-03-02T09:53:00Z">
        <w:del w:id="193" w:author="Josh Madin" w:date="2016-03-18T14:57:00Z">
          <w:r w:rsidR="00506AAF" w:rsidRPr="00CC30E1" w:rsidDel="000671F3">
            <w:rPr>
              <w:lang w:val="en-AU"/>
            </w:rPr>
            <w:delText>nutrients and changes in ocean chemistry</w:delText>
          </w:r>
        </w:del>
        <w:del w:id="194" w:author="Josh Madin" w:date="2016-03-18T14:59:00Z">
          <w:r w:rsidR="00506AAF" w:rsidRPr="00CC30E1" w:rsidDel="000671F3">
            <w:rPr>
              <w:lang w:val="en-AU"/>
            </w:rPr>
            <w:delText xml:space="preserve"> are </w:delText>
          </w:r>
        </w:del>
        <w:del w:id="195" w:author="Josh Madin" w:date="2016-03-18T14:56:00Z">
          <w:r w:rsidR="00506AAF" w:rsidRPr="00CC30E1" w:rsidDel="000E6773">
            <w:rPr>
              <w:lang w:val="en-AU"/>
            </w:rPr>
            <w:delText>known to</w:delText>
          </w:r>
        </w:del>
        <w:del w:id="196" w:author="Josh Madin" w:date="2016-03-18T14:55:00Z">
          <w:r w:rsidR="00506AAF" w:rsidRPr="00CC30E1" w:rsidDel="000E6773">
            <w:rPr>
              <w:lang w:val="en-AU"/>
            </w:rPr>
            <w:delText xml:space="preserve"> affect early life stages in corals</w:delText>
          </w:r>
        </w:del>
        <w:del w:id="197" w:author="Josh Madin" w:date="2016-03-18T14:56:00Z">
          <w:r w:rsidR="00506AAF" w:rsidRPr="00CC30E1" w:rsidDel="000E6773">
            <w:rPr>
              <w:lang w:val="en-AU"/>
            </w:rPr>
            <w:delText xml:space="preserve">, however mitigating these factors is </w:delText>
          </w:r>
        </w:del>
      </w:ins>
      <w:ins w:id="198" w:author="Rachael Maree Woods" w:date="2016-03-02T10:33:00Z">
        <w:del w:id="199" w:author="Josh Madin" w:date="2016-03-18T14:56:00Z">
          <w:r w:rsidR="00123AA4" w:rsidRPr="00CC30E1" w:rsidDel="000E6773">
            <w:rPr>
              <w:lang w:val="en-AU"/>
            </w:rPr>
            <w:delText>difficult</w:delText>
          </w:r>
        </w:del>
      </w:ins>
      <w:ins w:id="200" w:author="Rachael Maree Woods" w:date="2016-03-02T09:53:00Z">
        <w:del w:id="201" w:author="Josh Madin" w:date="2016-03-18T14:56:00Z">
          <w:r w:rsidR="00506AAF" w:rsidRPr="00CC30E1" w:rsidDel="000E6773">
            <w:rPr>
              <w:lang w:val="en-AU"/>
            </w:rPr>
            <w:delText xml:space="preserve"> </w:delText>
          </w:r>
        </w:del>
      </w:ins>
      <w:ins w:id="202" w:author="Rachael Maree Woods" w:date="2016-03-02T09:54:00Z">
        <w:del w:id="203" w:author="Josh Madin" w:date="2016-03-18T14:56:00Z">
          <w:r w:rsidR="00506AAF" w:rsidRPr="00CC30E1" w:rsidDel="000E6773">
            <w:rPr>
              <w:lang w:val="en-AU"/>
            </w:rPr>
            <w:delText xml:space="preserve">as they are </w:delText>
          </w:r>
        </w:del>
        <w:del w:id="204" w:author="Josh Madin" w:date="2016-03-18T14:59:00Z">
          <w:r w:rsidR="00506AAF" w:rsidRPr="00CC30E1" w:rsidDel="000671F3">
            <w:rPr>
              <w:lang w:val="en-AU"/>
            </w:rPr>
            <w:delText xml:space="preserve">diverse in </w:delText>
          </w:r>
        </w:del>
      </w:ins>
      <w:ins w:id="205" w:author="Rachael Maree Woods" w:date="2016-03-02T10:33:00Z">
        <w:del w:id="206" w:author="Josh Madin" w:date="2016-03-18T14:59:00Z">
          <w:r w:rsidR="00123AA4" w:rsidRPr="00CC30E1" w:rsidDel="000671F3">
            <w:rPr>
              <w:lang w:val="en-AU"/>
            </w:rPr>
            <w:delText>origin</w:delText>
          </w:r>
        </w:del>
      </w:ins>
      <w:ins w:id="207" w:author="Rachael Maree Woods" w:date="2016-03-02T09:54:00Z">
        <w:del w:id="208" w:author="Josh Madin" w:date="2016-03-18T14:59:00Z">
          <w:r w:rsidR="00506AAF" w:rsidRPr="00CC30E1" w:rsidDel="000671F3">
            <w:rPr>
              <w:lang w:val="en-AU"/>
            </w:rPr>
            <w:delText>.</w:delText>
          </w:r>
        </w:del>
        <w:r w:rsidR="00506AAF" w:rsidRPr="00CC30E1">
          <w:rPr>
            <w:lang w:val="en-AU"/>
          </w:rPr>
          <w:t xml:space="preserve"> </w:t>
        </w:r>
      </w:ins>
      <w:ins w:id="209" w:author="Rachael Maree Woods" w:date="2016-03-02T11:10:00Z">
        <w:del w:id="210"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211" w:author="Rachael Maree Woods" w:date="2016-03-16T14:12:00Z">
        <w:del w:id="212" w:author="Josh Madin" w:date="2016-03-18T15:00:00Z">
          <w:r w:rsidR="00705133" w:rsidRPr="00CC30E1" w:rsidDel="000671F3">
            <w:rPr>
              <w:lang w:val="en-AU"/>
            </w:rPr>
            <w:delText>ly</w:delText>
          </w:r>
        </w:del>
      </w:ins>
      <w:ins w:id="213" w:author="Rachael Maree Woods" w:date="2016-03-02T11:10:00Z">
        <w:del w:id="214" w:author="Josh Madin" w:date="2016-03-18T15:00:00Z">
          <w:r w:rsidR="00EE7EA7" w:rsidRPr="00CC30E1" w:rsidDel="000671F3">
            <w:rPr>
              <w:lang w:val="en-AU"/>
            </w:rPr>
            <w:delText xml:space="preserve"> common to review the current state of a field</w:delText>
          </w:r>
        </w:del>
      </w:ins>
      <w:ins w:id="215" w:author="Rachael Maree Woods" w:date="2016-03-02T11:11:00Z">
        <w:del w:id="216"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217" w:author="Rachael Maree Woods" w:date="2016-03-16T14:13:00Z">
        <w:del w:id="218" w:author="Josh Madin" w:date="2016-03-18T15:00:00Z">
          <w:r w:rsidR="00705133" w:rsidRPr="00CC30E1" w:rsidDel="000671F3">
            <w:rPr>
              <w:lang w:val="en-AU"/>
            </w:rPr>
            <w:delText>s</w:delText>
          </w:r>
        </w:del>
      </w:ins>
      <w:ins w:id="219" w:author="Rachael Maree Woods" w:date="2016-03-02T14:03:00Z">
        <w:del w:id="220" w:author="Josh Madin" w:date="2016-03-18T15:00:00Z">
          <w:r w:rsidR="00873D80" w:rsidRPr="00CC30E1" w:rsidDel="000671F3">
            <w:rPr>
              <w:lang w:val="en-AU"/>
            </w:rPr>
            <w:delText>,</w:delText>
          </w:r>
        </w:del>
      </w:ins>
      <w:ins w:id="221" w:author="Rachael Maree Woods" w:date="2016-03-02T11:11:00Z">
        <w:del w:id="222" w:author="Josh Madin" w:date="2016-03-18T15:00:00Z">
          <w:r w:rsidR="00EE7EA7" w:rsidRPr="00CC30E1" w:rsidDel="000671F3">
            <w:rPr>
              <w:lang w:val="en-AU"/>
            </w:rPr>
            <w:delText xml:space="preserve"> allow </w:delText>
          </w:r>
        </w:del>
      </w:ins>
      <w:ins w:id="223" w:author="Rachael Maree Woods" w:date="2016-03-02T11:12:00Z">
        <w:del w:id="224" w:author="Josh Madin" w:date="2016-03-18T15:00:00Z">
          <w:r w:rsidR="00EE7EA7" w:rsidRPr="00CC30E1" w:rsidDel="000671F3">
            <w:rPr>
              <w:lang w:val="en-AU"/>
            </w:rPr>
            <w:delText xml:space="preserve">for the use of response variables </w:delText>
          </w:r>
        </w:del>
      </w:ins>
      <w:ins w:id="225" w:author="Rachael Maree Woods" w:date="2016-03-02T14:03:00Z">
        <w:del w:id="226" w:author="Josh Madin" w:date="2016-03-18T15:00:00Z">
          <w:r w:rsidR="00873D80" w:rsidRPr="00CC30E1" w:rsidDel="000671F3">
            <w:rPr>
              <w:lang w:val="en-AU"/>
            </w:rPr>
            <w:delText>with</w:delText>
          </w:r>
        </w:del>
      </w:ins>
      <w:ins w:id="227" w:author="Rachael Maree Woods" w:date="2016-03-02T11:12:00Z">
        <w:del w:id="228" w:author="Josh Madin" w:date="2016-03-18T15:00:00Z">
          <w:r w:rsidR="00EE7EA7" w:rsidRPr="00CC30E1" w:rsidDel="000671F3">
            <w:rPr>
              <w:lang w:val="en-AU"/>
            </w:rPr>
            <w:delText xml:space="preserve"> different distributions </w:delText>
          </w:r>
        </w:del>
      </w:ins>
      <w:ins w:id="229" w:author="Rachael Maree Woods" w:date="2016-03-02T11:13:00Z">
        <w:del w:id="230"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231" w:author="Rachael Maree Woods" w:date="2016-03-02T11:12:00Z">
        <w:del w:id="232" w:author="Josh Madin" w:date="2016-03-18T15:00:00Z">
          <w:r w:rsidR="00EE7EA7" w:rsidRPr="00CC30E1" w:rsidDel="000671F3">
            <w:rPr>
              <w:lang w:val="en-AU"/>
            </w:rPr>
            <w:delText xml:space="preserve">. </w:delText>
          </w:r>
        </w:del>
      </w:ins>
      <w:ins w:id="233" w:author="Rachael Maree Woods" w:date="2016-03-02T11:28:00Z">
        <w:del w:id="234" w:author="Josh Madin" w:date="2016-03-18T15:00:00Z">
          <w:r w:rsidR="00FB3D5B" w:rsidRPr="00CC30E1" w:rsidDel="000671F3">
            <w:rPr>
              <w:lang w:val="en-AU"/>
            </w:rPr>
            <w:delText>Within ecology</w:delText>
          </w:r>
        </w:del>
      </w:ins>
      <w:ins w:id="235" w:author="Rachael Maree Woods" w:date="2016-03-02T11:30:00Z">
        <w:del w:id="236" w:author="Josh Madin" w:date="2016-03-18T15:00:00Z">
          <w:r w:rsidR="00FB3D5B" w:rsidRPr="00CC30E1" w:rsidDel="000671F3">
            <w:rPr>
              <w:lang w:val="en-AU"/>
            </w:rPr>
            <w:delText xml:space="preserve"> and the marine fields</w:delText>
          </w:r>
        </w:del>
      </w:ins>
      <w:ins w:id="237" w:author="Rachael Maree Woods" w:date="2016-03-02T11:28:00Z">
        <w:del w:id="238" w:author="Josh Madin" w:date="2016-03-18T15:00:00Z">
          <w:r w:rsidR="00FB3D5B" w:rsidRPr="00CC30E1" w:rsidDel="000671F3">
            <w:rPr>
              <w:lang w:val="en-AU"/>
            </w:rPr>
            <w:delText xml:space="preserve"> these techniq</w:delText>
          </w:r>
        </w:del>
      </w:ins>
      <w:ins w:id="239" w:author="Rachael Maree Woods" w:date="2016-03-02T11:29:00Z">
        <w:del w:id="240" w:author="Josh Madin" w:date="2016-03-18T15:00:00Z">
          <w:r w:rsidR="00FB3D5B" w:rsidRPr="00CC30E1" w:rsidDel="000671F3">
            <w:rPr>
              <w:lang w:val="en-AU"/>
            </w:rPr>
            <w:delText>ues are often used to understand large topics and answer broad scale questions (</w:delText>
          </w:r>
        </w:del>
      </w:ins>
      <w:ins w:id="241" w:author="Rachael Maree Woods" w:date="2016-03-02T11:30:00Z">
        <w:del w:id="242" w:author="Josh Madin" w:date="2016-03-18T15:00:00Z">
          <w:r w:rsidR="00FB3D5B" w:rsidRPr="00CC30E1" w:rsidDel="000671F3">
            <w:rPr>
              <w:lang w:val="en-AU"/>
            </w:rPr>
            <w:delText>Collie et al., 2000;</w:delText>
          </w:r>
        </w:del>
      </w:ins>
      <w:ins w:id="243" w:author="Rachael Maree Woods" w:date="2016-03-02T11:31:00Z">
        <w:del w:id="244"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245" w:author="Josh Madin" w:date="2016-03-18T15:00:00Z"/>
          <w:lang w:val="en-AU"/>
        </w:rPr>
      </w:pPr>
    </w:p>
    <w:p w14:paraId="75ABAB42" w14:textId="439F66B6" w:rsidR="009604BC" w:rsidRPr="00CC30E1" w:rsidRDefault="007600C2" w:rsidP="000671F3">
      <w:pPr>
        <w:spacing w:line="480" w:lineRule="auto"/>
        <w:rPr>
          <w:lang w:val="en-AU"/>
        </w:rPr>
      </w:pPr>
      <w:del w:id="246" w:author="Josh Madin" w:date="2016-03-18T15:00:00Z">
        <w:r w:rsidRPr="00CC30E1" w:rsidDel="000671F3">
          <w:rPr>
            <w:lang w:val="en-AU"/>
          </w:rPr>
          <w:delText>I</w:delText>
        </w:r>
      </w:del>
      <w:ins w:id="247"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248" w:author="Josh Madin" w:date="2016-03-18T15:00:00Z">
        <w:r w:rsidR="000671F3">
          <w:rPr>
            <w:lang w:val="en-AU"/>
          </w:rPr>
          <w:t>ied</w:t>
        </w:r>
      </w:ins>
      <w:del w:id="249"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250"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51" w:author="Josh Madin" w:date="2016-03-18T15:01:00Z">
        <w:r w:rsidR="00C65F62" w:rsidRPr="00CC30E1" w:rsidDel="000671F3">
          <w:rPr>
            <w:lang w:val="en-AU"/>
          </w:rPr>
          <w:delText xml:space="preserve">number </w:delText>
        </w:r>
      </w:del>
      <w:ins w:id="252" w:author="Josh Madin" w:date="2016-03-18T15:01:00Z">
        <w:r w:rsidR="000671F3">
          <w:rPr>
            <w:lang w:val="en-AU"/>
          </w:rPr>
          <w:t>multiple</w:t>
        </w:r>
      </w:ins>
      <w:del w:id="253"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54" w:author="Rachael Maree Woods" w:date="2016-03-02T10:34:00Z">
        <w:r w:rsidR="005A3EDE" w:rsidRPr="00CC30E1">
          <w:rPr>
            <w:lang w:val="en-AU"/>
          </w:rPr>
          <w:t xml:space="preserve"> using generalised linear mixed effects model</w:t>
        </w:r>
      </w:ins>
      <w:ins w:id="255"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del w:id="256" w:author="Josh Madin" w:date="2016-03-24T13:05:00Z">
        <w:r w:rsidR="00687CEB" w:rsidRPr="00CC30E1" w:rsidDel="003C38A4">
          <w:rPr>
            <w:lang w:val="en-AU"/>
          </w:rPr>
          <w:delText>relative importance</w:delText>
        </w:r>
      </w:del>
      <w:ins w:id="257" w:author="Josh Madin" w:date="2016-03-24T13:05:00Z">
        <w:del w:id="258" w:author="Rachael Maree Woods" w:date="2016-03-25T09:40:00Z">
          <w:r w:rsidR="003C38A4" w:rsidDel="00BD72D0">
            <w:rPr>
              <w:lang w:val="en-AU"/>
            </w:rPr>
            <w:delText xml:space="preserve">the </w:delText>
          </w:r>
        </w:del>
        <w:r w:rsidR="003C38A4">
          <w:rPr>
            <w:lang w:val="en-AU"/>
          </w:rPr>
          <w:t>relationships</w:t>
        </w:r>
      </w:ins>
      <w:r w:rsidR="00687CEB" w:rsidRPr="00CC30E1">
        <w:rPr>
          <w:lang w:val="en-AU"/>
        </w:rPr>
        <w:t xml:space="preserve"> </w:t>
      </w:r>
      <w:ins w:id="259" w:author="Josh Madin" w:date="2016-03-24T13:05:00Z">
        <w:r w:rsidR="003C38A4">
          <w:rPr>
            <w:lang w:val="en-AU"/>
          </w:rPr>
          <w:t>between a</w:t>
        </w:r>
      </w:ins>
      <w:del w:id="260" w:author="Josh Madin" w:date="2016-03-24T13:05:00Z">
        <w:r w:rsidR="00687CEB" w:rsidRPr="00CC30E1" w:rsidDel="003C38A4">
          <w:rPr>
            <w:lang w:val="en-AU"/>
          </w:rPr>
          <w:delText xml:space="preserve">of </w:delText>
        </w:r>
      </w:del>
      <w:ins w:id="261" w:author="Josh Madin" w:date="2016-03-24T13:03:00Z">
        <w:r w:rsidR="003C38A4">
          <w:rPr>
            <w:lang w:val="en-AU"/>
          </w:rPr>
          <w:t xml:space="preserve"> range of </w:t>
        </w:r>
      </w:ins>
      <w:r w:rsidR="00687CEB" w:rsidRPr="00CC30E1">
        <w:rPr>
          <w:lang w:val="en-AU"/>
        </w:rPr>
        <w:t>nutrient</w:t>
      </w:r>
      <w:del w:id="262" w:author="Josh Madin" w:date="2016-03-24T13:05:00Z">
        <w:r w:rsidR="00687CEB" w:rsidRPr="00CC30E1" w:rsidDel="003C38A4">
          <w:rPr>
            <w:lang w:val="en-AU"/>
          </w:rPr>
          <w:delText>s</w:delText>
        </w:r>
      </w:del>
      <w:r w:rsidR="00687CEB" w:rsidRPr="00CC30E1">
        <w:rPr>
          <w:lang w:val="en-AU"/>
        </w:rPr>
        <w:t>, heavy metal</w:t>
      </w:r>
      <w:del w:id="263" w:author="Josh Madin" w:date="2016-03-24T13:05:00Z">
        <w:r w:rsidR="00687CEB" w:rsidRPr="00CC30E1" w:rsidDel="003C38A4">
          <w:rPr>
            <w:lang w:val="en-AU"/>
          </w:rPr>
          <w:delText>s</w:delText>
        </w:r>
      </w:del>
      <w:r w:rsidR="00687CEB" w:rsidRPr="00CC30E1">
        <w:rPr>
          <w:lang w:val="en-AU"/>
        </w:rPr>
        <w:t xml:space="preserve"> and </w:t>
      </w:r>
      <w:ins w:id="264" w:author="Josh Madin" w:date="2016-03-24T13:03:00Z">
        <w:r w:rsidR="003C38A4">
          <w:rPr>
            <w:lang w:val="en-AU"/>
          </w:rPr>
          <w:t xml:space="preserve">other </w:t>
        </w:r>
      </w:ins>
      <w:ins w:id="265" w:author="Josh Madin" w:date="2016-03-24T13:05:00Z">
        <w:r w:rsidR="003C38A4">
          <w:rPr>
            <w:lang w:val="en-AU"/>
          </w:rPr>
          <w:t>sea</w:t>
        </w:r>
      </w:ins>
      <w:r w:rsidR="00687CEB" w:rsidRPr="00CC30E1">
        <w:rPr>
          <w:lang w:val="en-AU"/>
        </w:rPr>
        <w:t xml:space="preserve">water </w:t>
      </w:r>
      <w:ins w:id="266" w:author="Josh Madin" w:date="2016-03-24T13:03:00Z">
        <w:r w:rsidR="003C38A4">
          <w:rPr>
            <w:lang w:val="en-AU"/>
          </w:rPr>
          <w:t>properties</w:t>
        </w:r>
      </w:ins>
      <w:del w:id="267" w:author="Josh Madin" w:date="2016-03-24T13:03:00Z">
        <w:r w:rsidR="00687CEB" w:rsidRPr="00CC30E1" w:rsidDel="003C38A4">
          <w:rPr>
            <w:lang w:val="en-AU"/>
          </w:rPr>
          <w:delText>chemistry</w:delText>
        </w:r>
      </w:del>
      <w:r w:rsidR="009604BC" w:rsidRPr="00CC30E1">
        <w:rPr>
          <w:lang w:val="en-AU"/>
        </w:rPr>
        <w:t xml:space="preserve"> </w:t>
      </w:r>
      <w:ins w:id="268" w:author="Josh Madin" w:date="2016-03-24T13:05:00Z">
        <w:del w:id="269" w:author="Rachael Maree Woods" w:date="2016-03-25T09:40:00Z">
          <w:r w:rsidR="003C38A4" w:rsidDel="00BD72D0">
            <w:rPr>
              <w:lang w:val="en-AU"/>
            </w:rPr>
            <w:delText>and</w:delText>
          </w:r>
        </w:del>
      </w:ins>
      <w:ins w:id="270" w:author="Rachael Maree Woods" w:date="2016-03-25T09:40:00Z">
        <w:r w:rsidR="00BD72D0">
          <w:rPr>
            <w:lang w:val="en-AU"/>
          </w:rPr>
          <w:t>on</w:t>
        </w:r>
      </w:ins>
      <w:ins w:id="271" w:author="Josh Madin" w:date="2016-03-24T13:04:00Z">
        <w:r w:rsidR="003C38A4">
          <w:rPr>
            <w:lang w:val="en-AU"/>
          </w:rPr>
          <w:t xml:space="preserve"> fertilisation</w:t>
        </w:r>
      </w:ins>
      <w:ins w:id="272" w:author="Josh Madin" w:date="2016-03-24T13:06:00Z">
        <w:r w:rsidR="003C38A4">
          <w:rPr>
            <w:lang w:val="en-AU"/>
          </w:rPr>
          <w:t xml:space="preserve"> and larval</w:t>
        </w:r>
      </w:ins>
      <w:ins w:id="273" w:author="Josh Madin" w:date="2016-03-24T13:04:00Z">
        <w:r w:rsidR="003C38A4">
          <w:rPr>
            <w:lang w:val="en-AU"/>
          </w:rPr>
          <w:t xml:space="preserve"> success</w:t>
        </w:r>
      </w:ins>
      <w:del w:id="274" w:author="Josh Madin" w:date="2016-03-24T13:04:00Z">
        <w:r w:rsidR="00687CEB" w:rsidRPr="00CC30E1" w:rsidDel="003C38A4">
          <w:rPr>
            <w:lang w:val="en-AU"/>
          </w:rPr>
          <w:delText>in</w:delText>
        </w:r>
        <w:r w:rsidR="009604BC" w:rsidRPr="00CC30E1" w:rsidDel="003C38A4">
          <w:rPr>
            <w:lang w:val="en-AU"/>
          </w:rPr>
          <w:delText xml:space="preserve"> surviving to settlement competency</w:delText>
        </w:r>
      </w:del>
      <w:r w:rsidR="001A3DAF" w:rsidRPr="00CC30E1">
        <w:rPr>
          <w:lang w:val="en-AU"/>
        </w:rPr>
        <w:t>.</w:t>
      </w:r>
      <w:r w:rsidR="005A3EDE" w:rsidRPr="00CC30E1">
        <w:rPr>
          <w:lang w:val="en-AU"/>
        </w:rPr>
        <w:t xml:space="preserve"> </w:t>
      </w:r>
      <w:ins w:id="275" w:author="Josh Madin" w:date="2016-03-18T15:02:00Z">
        <w:r w:rsidR="000671F3">
          <w:rPr>
            <w:lang w:val="en-AU"/>
          </w:rPr>
          <w:t xml:space="preserve">Finally, we develop </w:t>
        </w:r>
      </w:ins>
      <w:ins w:id="276" w:author="Josh Madin" w:date="2016-03-18T15:03:00Z">
        <w:r w:rsidR="000671F3">
          <w:rPr>
            <w:lang w:val="en-AU"/>
          </w:rPr>
          <w:t xml:space="preserve">and demonstrate </w:t>
        </w:r>
      </w:ins>
      <w:ins w:id="277" w:author="Josh Madin" w:date="2016-03-18T15:02:00Z">
        <w:r w:rsidR="000671F3">
          <w:rPr>
            <w:lang w:val="en-AU"/>
          </w:rPr>
          <w:t xml:space="preserve">a combined model to estimate </w:t>
        </w:r>
        <w:del w:id="278" w:author="Rachael Maree Woods" w:date="2016-03-22T08:26:00Z">
          <w:r w:rsidR="000671F3" w:rsidDel="007B765C">
            <w:rPr>
              <w:lang w:val="en-AU"/>
            </w:rPr>
            <w:delText>to</w:delText>
          </w:r>
        </w:del>
      </w:ins>
      <w:ins w:id="279" w:author="Rachael Maree Woods" w:date="2016-03-22T08:26:00Z">
        <w:r w:rsidR="007B765C">
          <w:rPr>
            <w:lang w:val="en-AU"/>
          </w:rPr>
          <w:t>the</w:t>
        </w:r>
      </w:ins>
      <w:ins w:id="280" w:author="Josh Madin" w:date="2016-03-18T15:02:00Z">
        <w:r w:rsidR="000671F3">
          <w:rPr>
            <w:lang w:val="en-AU"/>
          </w:rPr>
          <w:t xml:space="preserve"> </w:t>
        </w:r>
      </w:ins>
      <w:ins w:id="281" w:author="Josh Madin" w:date="2016-03-18T15:03:00Z">
        <w:r w:rsidR="000671F3">
          <w:rPr>
            <w:lang w:val="en-AU"/>
          </w:rPr>
          <w:t xml:space="preserve">joint </w:t>
        </w:r>
      </w:ins>
      <w:ins w:id="282" w:author="Josh Madin" w:date="2016-03-18T15:02:00Z">
        <w:r w:rsidR="000671F3">
          <w:rPr>
            <w:lang w:val="en-AU"/>
          </w:rPr>
          <w:t xml:space="preserve">probability of transitioning both </w:t>
        </w:r>
      </w:ins>
      <w:ins w:id="283" w:author="Josh Madin" w:date="2016-03-18T15:03:00Z">
        <w:r w:rsidR="000671F3">
          <w:rPr>
            <w:lang w:val="en-AU"/>
          </w:rPr>
          <w:t xml:space="preserve">early </w:t>
        </w:r>
      </w:ins>
      <w:ins w:id="284" w:author="Josh Madin" w:date="2016-03-18T15:02:00Z">
        <w:r w:rsidR="000671F3">
          <w:rPr>
            <w:lang w:val="en-AU"/>
          </w:rPr>
          <w:t xml:space="preserve">life history </w:t>
        </w:r>
      </w:ins>
      <w:ins w:id="285"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lastRenderedPageBreak/>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05C9C850"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del w:id="286" w:author="Rachael Maree Woods" w:date="2016-03-25T09:41:00Z">
        <w:r w:rsidR="00F62661" w:rsidRPr="00CC30E1" w:rsidDel="00BD72D0">
          <w:rPr>
            <w:lang w:val="en-AU"/>
          </w:rPr>
          <w:delText xml:space="preserve">for </w:delText>
        </w:r>
      </w:del>
      <w:ins w:id="287" w:author="Rachael Maree Woods" w:date="2016-03-25T09:41:00Z">
        <w:r w:rsidR="00BD72D0">
          <w:rPr>
            <w:lang w:val="en-AU"/>
          </w:rPr>
          <w:t>in</w:t>
        </w:r>
        <w:r w:rsidR="00BD72D0" w:rsidRPr="00CC30E1">
          <w:rPr>
            <w:lang w:val="en-AU"/>
          </w:rPr>
          <w:t xml:space="preserve"> </w:t>
        </w:r>
      </w:ins>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88"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ported the proportion of eggs fertilised within a 1</w:t>
      </w:r>
      <w:ins w:id="289" w:author="Josh Madin" w:date="2016-03-24T13:06:00Z">
        <w:del w:id="290" w:author="Rachael Maree Woods" w:date="2016-03-30T10:31:00Z">
          <w:r w:rsidR="00F81326" w:rsidDel="0000007A">
            <w:rPr>
              <w:lang w:val="en-AU"/>
            </w:rPr>
            <w:delText>-</w:delText>
          </w:r>
        </w:del>
      </w:ins>
      <w:del w:id="291" w:author="Rachael Maree Woods" w:date="2016-03-30T10:31:00Z">
        <w:r w:rsidRPr="00CC30E1" w:rsidDel="0000007A">
          <w:rPr>
            <w:lang w:val="en-AU"/>
          </w:rPr>
          <w:delText xml:space="preserve"> </w:delText>
        </w:r>
      </w:del>
      <w:ins w:id="292" w:author="Rachael Maree Woods" w:date="2016-03-30T10:31:00Z">
        <w:r w:rsidR="0000007A">
          <w:rPr>
            <w:lang w:val="en-AU"/>
          </w:rPr>
          <w:t xml:space="preserve"> </w:t>
        </w:r>
      </w:ins>
      <w:r w:rsidRPr="00CC30E1">
        <w:rPr>
          <w:lang w:val="en-AU"/>
        </w:rPr>
        <w:t>to 36</w:t>
      </w:r>
      <w:ins w:id="293" w:author="Josh Madin" w:date="2016-03-24T13:06:00Z">
        <w:r w:rsidR="00F81326">
          <w:rPr>
            <w:lang w:val="en-AU"/>
          </w:rPr>
          <w:t>-</w:t>
        </w:r>
      </w:ins>
      <w:del w:id="294" w:author="Josh Madin" w:date="2016-03-24T13:06:00Z">
        <w:r w:rsidRPr="00CC30E1" w:rsidDel="00F81326">
          <w:rPr>
            <w:lang w:val="en-AU"/>
          </w:rPr>
          <w:delText xml:space="preserve"> </w:delText>
        </w:r>
      </w:del>
      <w:r w:rsidRPr="00CC30E1">
        <w:rPr>
          <w:lang w:val="en-AU"/>
        </w:rPr>
        <w:t>hour period in seawater</w:t>
      </w:r>
      <w:r w:rsidR="008E7616" w:rsidRPr="00CC30E1">
        <w:rPr>
          <w:lang w:val="en-AU"/>
        </w:rPr>
        <w:t>. In these studies, l</w:t>
      </w:r>
      <w:r w:rsidR="00521ACB" w:rsidRPr="00CC30E1">
        <w:rPr>
          <w:lang w:val="en-AU"/>
        </w:rPr>
        <w:t>evels of ammonium, phosph</w:t>
      </w:r>
      <w:ins w:id="295" w:author="Rachael Maree Woods" w:date="2016-02-17T10:10:00Z">
        <w:r w:rsidR="00DE3BDE" w:rsidRPr="00CC30E1">
          <w:rPr>
            <w:lang w:val="en-AU"/>
          </w:rPr>
          <w:t>ate</w:t>
        </w:r>
      </w:ins>
      <w:del w:id="296"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97" w:author="Rachael Maree Woods" w:date="2016-02-17T10:41:00Z">
        <w:r w:rsidRPr="00CC30E1" w:rsidDel="00705141">
          <w:rPr>
            <w:lang w:val="en-AU"/>
          </w:rPr>
          <w:delText xml:space="preserve">acidification </w:delText>
        </w:r>
      </w:del>
      <w:ins w:id="298" w:author="Rachael Maree Woods" w:date="2016-02-17T10:41:00Z">
        <w:r w:rsidR="00705141" w:rsidRPr="00CC30E1">
          <w:rPr>
            <w:lang w:val="en-AU"/>
          </w:rPr>
          <w:t xml:space="preserve">pH </w:t>
        </w:r>
      </w:ins>
      <w:r w:rsidRPr="00CC30E1">
        <w:rPr>
          <w:lang w:val="en-AU"/>
        </w:rPr>
        <w:t xml:space="preserve">or temperature had been experimentally manipulated (Table </w:t>
      </w:r>
      <w:del w:id="299" w:author="Rachael Maree Woods" w:date="2016-03-25T09:42:00Z">
        <w:r w:rsidRPr="00CC30E1" w:rsidDel="00BD72D0">
          <w:rPr>
            <w:lang w:val="en-AU"/>
          </w:rPr>
          <w:delText>S1</w:delText>
        </w:r>
      </w:del>
      <w:ins w:id="300" w:author="Rachael Maree Woods" w:date="2016-03-25T09:42:00Z">
        <w:r w:rsidR="00BD72D0">
          <w:rPr>
            <w:lang w:val="en-AU"/>
          </w:rPr>
          <w:t>1</w:t>
        </w:r>
      </w:ins>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301" w:author="Rachael Maree Woods" w:date="2016-03-02T14:04:00Z">
        <w:r w:rsidRPr="00CC30E1" w:rsidDel="00C90DD5">
          <w:rPr>
            <w:lang w:val="en-AU"/>
          </w:rPr>
          <w:delText xml:space="preserve">acidification </w:delText>
        </w:r>
      </w:del>
      <w:ins w:id="302" w:author="Rachael Maree Woods" w:date="2016-03-02T14:04:00Z">
        <w:r w:rsidR="00C90DD5" w:rsidRPr="00CC30E1">
          <w:rPr>
            <w:lang w:val="en-AU"/>
          </w:rPr>
          <w:t>p</w:t>
        </w:r>
      </w:ins>
      <w:ins w:id="303" w:author="Rachael Maree Woods" w:date="2016-03-02T14:06:00Z">
        <w:r w:rsidR="00C90DD5" w:rsidRPr="00CC30E1">
          <w:rPr>
            <w:lang w:val="en-AU"/>
          </w:rPr>
          <w:t>H</w:t>
        </w:r>
      </w:ins>
      <w:ins w:id="304"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w:t>
      </w:r>
      <w:ins w:id="305" w:author="Rachael Maree Woods" w:date="2016-03-25T09:42:00Z">
        <w:r w:rsidR="00BD72D0">
          <w:rPr>
            <w:lang w:val="en-AU"/>
          </w:rPr>
          <w:t>S</w:t>
        </w:r>
      </w:ins>
      <w:del w:id="306" w:author="Rachael Maree Woods" w:date="2016-03-25T09:42:00Z">
        <w:r w:rsidR="008E7616" w:rsidRPr="00CC30E1" w:rsidDel="00BD72D0">
          <w:rPr>
            <w:lang w:val="en-AU"/>
          </w:rPr>
          <w:delText>S</w:delText>
        </w:r>
      </w:del>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307" w:author="Rachael Maree Woods" w:date="2016-03-16T14:15:00Z">
        <w:r w:rsidR="002A3B31" w:rsidRPr="00CC30E1" w:rsidDel="00705133">
          <w:rPr>
            <w:lang w:val="en-AU"/>
          </w:rPr>
          <w:delText xml:space="preserve">commonly </w:delText>
        </w:r>
      </w:del>
      <w:ins w:id="308"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392A5556" w:rsidR="00EB4628" w:rsidRPr="00BF6499" w:rsidRDefault="006659A6">
      <w:pPr>
        <w:spacing w:line="480" w:lineRule="auto"/>
        <w:rPr>
          <w:ins w:id="309" w:author="Rachael Maree Woods" w:date="2016-03-01T12:37:00Z"/>
        </w:rPr>
        <w:pPrChange w:id="310" w:author="Rachael Maree Woods" w:date="2016-03-01T12:37:00Z">
          <w:pPr>
            <w:pStyle w:val="NoSpacing"/>
            <w:numPr>
              <w:numId w:val="5"/>
            </w:numPr>
            <w:ind w:left="720" w:hanging="360"/>
          </w:pPr>
        </w:pPrChange>
      </w:pPr>
      <w:r w:rsidRPr="00CC30E1">
        <w:rPr>
          <w:lang w:val="en-AU"/>
          <w:rPrChange w:id="311" w:author="Rachael Maree Woods" w:date="2016-03-16T14:26:00Z">
            <w:rPr/>
          </w:rPrChange>
        </w:rPr>
        <w:t xml:space="preserve">Because studies </w:t>
      </w:r>
      <w:ins w:id="312" w:author="Josh Madin" w:date="2016-03-18T15:11:00Z">
        <w:r w:rsidR="00D95A0D">
          <w:rPr>
            <w:lang w:val="en-AU"/>
          </w:rPr>
          <w:t>generally</w:t>
        </w:r>
      </w:ins>
      <w:ins w:id="313" w:author="Josh Madin" w:date="2016-03-18T15:05:00Z">
        <w:r w:rsidR="00E519EA">
          <w:rPr>
            <w:lang w:val="en-AU"/>
          </w:rPr>
          <w:t xml:space="preserve"> </w:t>
        </w:r>
      </w:ins>
      <w:del w:id="314" w:author="Josh Madin" w:date="2016-03-18T15:05:00Z">
        <w:r w:rsidRPr="00CC30E1" w:rsidDel="00E519EA">
          <w:rPr>
            <w:lang w:val="en-AU"/>
            <w:rPrChange w:id="315" w:author="Rachael Maree Woods" w:date="2016-03-16T14:26:00Z">
              <w:rPr/>
            </w:rPrChange>
          </w:rPr>
          <w:delText xml:space="preserve">focusing </w:delText>
        </w:r>
      </w:del>
      <w:ins w:id="316" w:author="Josh Madin" w:date="2016-03-18T15:05:00Z">
        <w:r w:rsidR="00E519EA" w:rsidRPr="00CC30E1">
          <w:rPr>
            <w:lang w:val="en-AU"/>
            <w:rPrChange w:id="317" w:author="Rachael Maree Woods" w:date="2016-03-16T14:26:00Z">
              <w:rPr/>
            </w:rPrChange>
          </w:rPr>
          <w:t>focus</w:t>
        </w:r>
        <w:r w:rsidR="00E519EA">
          <w:rPr>
            <w:lang w:val="en-AU"/>
          </w:rPr>
          <w:t>ed</w:t>
        </w:r>
        <w:r w:rsidR="00E519EA" w:rsidRPr="00CC30E1">
          <w:rPr>
            <w:lang w:val="en-AU"/>
            <w:rPrChange w:id="318" w:author="Rachael Maree Woods" w:date="2016-03-16T14:26:00Z">
              <w:rPr/>
            </w:rPrChange>
          </w:rPr>
          <w:t xml:space="preserve"> </w:t>
        </w:r>
      </w:ins>
      <w:r w:rsidRPr="00CC30E1">
        <w:rPr>
          <w:lang w:val="en-AU"/>
          <w:rPrChange w:id="319" w:author="Rachael Maree Woods" w:date="2016-03-16T14:26:00Z">
            <w:rPr/>
          </w:rPrChange>
        </w:rPr>
        <w:t xml:space="preserve">on </w:t>
      </w:r>
      <w:del w:id="320" w:author="Josh Madin" w:date="2016-03-18T15:05:00Z">
        <w:r w:rsidRPr="00CC30E1" w:rsidDel="00E519EA">
          <w:rPr>
            <w:lang w:val="en-AU"/>
            <w:rPrChange w:id="321" w:author="Rachael Maree Woods" w:date="2016-03-16T14:26:00Z">
              <w:rPr/>
            </w:rPrChange>
          </w:rPr>
          <w:delText>a given</w:delText>
        </w:r>
      </w:del>
      <w:ins w:id="322" w:author="Josh Madin" w:date="2016-03-18T15:05:00Z">
        <w:r w:rsidR="00E519EA">
          <w:rPr>
            <w:lang w:val="en-AU"/>
          </w:rPr>
          <w:t>one or two</w:t>
        </w:r>
      </w:ins>
      <w:r w:rsidRPr="00CC30E1">
        <w:rPr>
          <w:lang w:val="en-AU"/>
          <w:rPrChange w:id="323" w:author="Rachael Maree Woods" w:date="2016-03-16T14:26:00Z">
            <w:rPr/>
          </w:rPrChange>
        </w:rPr>
        <w:t xml:space="preserve"> </w:t>
      </w:r>
      <w:r w:rsidR="00007A13" w:rsidRPr="00CC30E1">
        <w:rPr>
          <w:lang w:val="en-AU"/>
          <w:rPrChange w:id="324" w:author="Rachael Maree Woods" w:date="2016-03-16T14:26:00Z">
            <w:rPr/>
          </w:rPrChange>
        </w:rPr>
        <w:t>environmental factor</w:t>
      </w:r>
      <w:ins w:id="325" w:author="Josh Madin" w:date="2016-03-18T15:05:00Z">
        <w:r w:rsidR="00E519EA">
          <w:rPr>
            <w:lang w:val="en-AU"/>
          </w:rPr>
          <w:t>s</w:t>
        </w:r>
      </w:ins>
      <w:ins w:id="326" w:author="Josh Madin" w:date="2016-03-18T15:07:00Z">
        <w:r w:rsidR="00D654B6">
          <w:rPr>
            <w:lang w:val="en-AU"/>
          </w:rPr>
          <w:t xml:space="preserve">, </w:t>
        </w:r>
      </w:ins>
      <w:del w:id="327" w:author="Josh Madin" w:date="2016-03-18T15:07:00Z">
        <w:r w:rsidR="00007A13" w:rsidRPr="00CC30E1" w:rsidDel="00D654B6">
          <w:rPr>
            <w:lang w:val="en-AU"/>
            <w:rPrChange w:id="328" w:author="Rachael Maree Woods" w:date="2016-03-16T14:26:00Z">
              <w:rPr/>
            </w:rPrChange>
          </w:rPr>
          <w:delText xml:space="preserve"> </w:delText>
        </w:r>
      </w:del>
      <w:ins w:id="329" w:author="Josh Madin" w:date="2016-03-18T15:05:00Z">
        <w:r w:rsidR="00E519EA">
          <w:rPr>
            <w:lang w:val="en-AU"/>
          </w:rPr>
          <w:t xml:space="preserve">and </w:t>
        </w:r>
      </w:ins>
      <w:ins w:id="330" w:author="Josh Madin" w:date="2016-03-18T15:09:00Z">
        <w:r w:rsidR="00D654B6">
          <w:rPr>
            <w:lang w:val="en-AU"/>
          </w:rPr>
          <w:t xml:space="preserve">tended </w:t>
        </w:r>
      </w:ins>
      <w:del w:id="331" w:author="Josh Madin" w:date="2016-03-18T15:09:00Z">
        <w:r w:rsidR="00007A13" w:rsidRPr="00CC30E1" w:rsidDel="00D654B6">
          <w:rPr>
            <w:lang w:val="en-AU"/>
            <w:rPrChange w:id="332" w:author="Rachael Maree Woods" w:date="2016-03-16T14:26:00Z">
              <w:rPr/>
            </w:rPrChange>
          </w:rPr>
          <w:delText xml:space="preserve">did </w:delText>
        </w:r>
      </w:del>
      <w:r w:rsidR="00007A13" w:rsidRPr="00CC30E1">
        <w:rPr>
          <w:lang w:val="en-AU"/>
          <w:rPrChange w:id="333" w:author="Rachael Maree Woods" w:date="2016-03-16T14:26:00Z">
            <w:rPr/>
          </w:rPrChange>
        </w:rPr>
        <w:t>not</w:t>
      </w:r>
      <w:del w:id="334" w:author="Josh Madin" w:date="2016-03-18T15:09:00Z">
        <w:r w:rsidR="00007A13" w:rsidRPr="00CC30E1" w:rsidDel="00D654B6">
          <w:rPr>
            <w:lang w:val="en-AU"/>
            <w:rPrChange w:id="335" w:author="Rachael Maree Woods" w:date="2016-03-16T14:26:00Z">
              <w:rPr/>
            </w:rPrChange>
          </w:rPr>
          <w:delText xml:space="preserve"> </w:delText>
        </w:r>
      </w:del>
      <w:ins w:id="336" w:author="Josh Madin" w:date="2016-03-18T15:07:00Z">
        <w:r w:rsidR="00D654B6">
          <w:rPr>
            <w:lang w:val="en-AU"/>
          </w:rPr>
          <w:t xml:space="preserve"> to </w:t>
        </w:r>
      </w:ins>
      <w:r w:rsidR="00007A13" w:rsidRPr="00CC30E1">
        <w:rPr>
          <w:lang w:val="en-AU"/>
          <w:rPrChange w:id="337" w:author="Rachael Maree Woods" w:date="2016-03-16T14:26:00Z">
            <w:rPr/>
          </w:rPrChange>
        </w:rPr>
        <w:t xml:space="preserve">report </w:t>
      </w:r>
      <w:ins w:id="338" w:author="Josh Madin" w:date="2016-03-18T15:08:00Z">
        <w:r w:rsidR="00D654B6">
          <w:rPr>
            <w:lang w:val="en-AU"/>
          </w:rPr>
          <w:t>non</w:t>
        </w:r>
      </w:ins>
      <w:ins w:id="339" w:author="Josh Madin" w:date="2016-03-18T15:09:00Z">
        <w:r w:rsidR="00D654B6">
          <w:rPr>
            <w:lang w:val="en-AU"/>
          </w:rPr>
          <w:t>-</w:t>
        </w:r>
      </w:ins>
      <w:del w:id="340" w:author="Josh Madin" w:date="2016-03-18T15:07:00Z">
        <w:r w:rsidR="00007A13" w:rsidRPr="00CC30E1" w:rsidDel="00D654B6">
          <w:rPr>
            <w:lang w:val="en-AU"/>
            <w:rPrChange w:id="341" w:author="Rachael Maree Woods" w:date="2016-03-16T14:26:00Z">
              <w:rPr/>
            </w:rPrChange>
          </w:rPr>
          <w:delText>all other factors</w:delText>
        </w:r>
      </w:del>
      <w:ins w:id="342" w:author="Josh Madin" w:date="2016-03-18T15:08:00Z">
        <w:r w:rsidR="00D654B6">
          <w:rPr>
            <w:lang w:val="en-AU"/>
          </w:rPr>
          <w:t xml:space="preserve">manipulated </w:t>
        </w:r>
      </w:ins>
      <w:ins w:id="343" w:author="Josh Madin" w:date="2016-03-18T15:07:00Z">
        <w:r w:rsidR="00D654B6">
          <w:rPr>
            <w:lang w:val="en-AU"/>
          </w:rPr>
          <w:t>factors</w:t>
        </w:r>
      </w:ins>
      <w:r w:rsidR="00007A13" w:rsidRPr="00CC30E1">
        <w:rPr>
          <w:lang w:val="en-AU"/>
          <w:rPrChange w:id="344" w:author="Rachael Maree Woods" w:date="2016-03-16T14:26:00Z">
            <w:rPr/>
          </w:rPrChange>
        </w:rPr>
        <w:t xml:space="preserve">, we </w:t>
      </w:r>
      <w:ins w:id="345" w:author="Josh Madin" w:date="2016-03-18T15:09:00Z">
        <w:r w:rsidR="00D654B6">
          <w:rPr>
            <w:lang w:val="en-AU"/>
          </w:rPr>
          <w:t xml:space="preserve">filled </w:t>
        </w:r>
      </w:ins>
      <w:ins w:id="346" w:author="Josh Madin" w:date="2016-03-24T13:08:00Z">
        <w:r w:rsidR="00F47157">
          <w:rPr>
            <w:lang w:val="en-AU"/>
          </w:rPr>
          <w:t xml:space="preserve">data </w:t>
        </w:r>
      </w:ins>
      <w:ins w:id="347" w:author="Josh Madin" w:date="2016-03-18T15:09:00Z">
        <w:r w:rsidR="00D654B6">
          <w:rPr>
            <w:lang w:val="en-AU"/>
          </w:rPr>
          <w:t xml:space="preserve">gaps </w:t>
        </w:r>
      </w:ins>
      <w:ins w:id="348" w:author="Josh Madin" w:date="2016-03-24T13:08:00Z">
        <w:r w:rsidR="00F47157">
          <w:rPr>
            <w:lang w:val="en-AU"/>
          </w:rPr>
          <w:t xml:space="preserve">in two different ways. For linear relationships (e.g., such as </w:t>
        </w:r>
      </w:ins>
      <w:ins w:id="349" w:author="Josh Madin" w:date="2016-03-24T13:09:00Z">
        <w:r w:rsidR="00F47157">
          <w:rPr>
            <w:lang w:val="en-AU"/>
          </w:rPr>
          <w:t>between</w:t>
        </w:r>
      </w:ins>
      <w:ins w:id="350" w:author="Josh Madin" w:date="2016-03-24T13:08:00Z">
        <w:r w:rsidR="00F47157">
          <w:rPr>
            <w:lang w:val="en-AU"/>
          </w:rPr>
          <w:t xml:space="preserve"> </w:t>
        </w:r>
      </w:ins>
      <w:ins w:id="351" w:author="Josh Madin" w:date="2016-03-24T13:09:00Z">
        <w:r w:rsidR="00F47157">
          <w:rPr>
            <w:lang w:val="en-AU"/>
          </w:rPr>
          <w:t xml:space="preserve">copper and success probability), </w:t>
        </w:r>
      </w:ins>
      <w:ins w:id="352" w:author="Rachael Maree Woods" w:date="2016-03-16T10:08:00Z">
        <w:del w:id="353" w:author="Josh Madin" w:date="2016-03-18T15:10:00Z">
          <w:r w:rsidR="00705133" w:rsidRPr="00CC30E1" w:rsidDel="00D654B6">
            <w:rPr>
              <w:lang w:val="en-AU"/>
              <w:rPrChange w:id="354" w:author="Rachael Maree Woods" w:date="2016-03-16T14:26:00Z">
                <w:rPr/>
              </w:rPrChange>
            </w:rPr>
            <w:delText>calculated the level of each factor</w:delText>
          </w:r>
          <w:r w:rsidR="00B05B6D" w:rsidRPr="00CC30E1" w:rsidDel="00D654B6">
            <w:rPr>
              <w:lang w:val="en-AU"/>
              <w:rPrChange w:id="355" w:author="Rachael Maree Woods" w:date="2016-03-16T14:26:00Z">
                <w:rPr/>
              </w:rPrChange>
            </w:rPr>
            <w:delText xml:space="preserve"> to be</w:delText>
          </w:r>
        </w:del>
      </w:ins>
      <w:ins w:id="356" w:author="Josh Madin" w:date="2016-03-24T13:10:00Z">
        <w:r w:rsidR="00F47157">
          <w:rPr>
            <w:lang w:val="en-AU"/>
          </w:rPr>
          <w:t>we used</w:t>
        </w:r>
      </w:ins>
      <w:ins w:id="357" w:author="Josh Madin" w:date="2016-03-18T15:10:00Z">
        <w:r w:rsidR="00D654B6">
          <w:rPr>
            <w:lang w:val="en-AU"/>
          </w:rPr>
          <w:t xml:space="preserve"> value</w:t>
        </w:r>
      </w:ins>
      <w:ins w:id="358" w:author="Josh Madin" w:date="2016-03-24T13:07:00Z">
        <w:r w:rsidR="00F81326">
          <w:rPr>
            <w:lang w:val="en-AU"/>
          </w:rPr>
          <w:t>s</w:t>
        </w:r>
      </w:ins>
      <w:ins w:id="359" w:author="Josh Madin" w:date="2016-03-18T15:10:00Z">
        <w:r w:rsidR="00D654B6">
          <w:rPr>
            <w:lang w:val="en-AU"/>
          </w:rPr>
          <w:t xml:space="preserve"> corresponding to</w:t>
        </w:r>
      </w:ins>
      <w:ins w:id="360" w:author="Rachael Maree Woods" w:date="2016-03-16T10:08:00Z">
        <w:r w:rsidR="00B05B6D" w:rsidRPr="00CC30E1">
          <w:rPr>
            <w:lang w:val="en-AU"/>
            <w:rPrChange w:id="361" w:author="Rachael Maree Woods" w:date="2016-03-16T14:26:00Z">
              <w:rPr/>
            </w:rPrChange>
          </w:rPr>
          <w:t xml:space="preserve"> one percent of the maximum</w:t>
        </w:r>
      </w:ins>
      <w:ins w:id="362" w:author="Rachael Maree Woods" w:date="2016-03-16T10:09:00Z">
        <w:r w:rsidR="00B05B6D" w:rsidRPr="00CC30E1">
          <w:rPr>
            <w:lang w:val="en-AU"/>
            <w:rPrChange w:id="363" w:author="Rachael Maree Woods" w:date="2016-03-16T14:26:00Z">
              <w:rPr/>
            </w:rPrChange>
          </w:rPr>
          <w:t xml:space="preserve"> </w:t>
        </w:r>
        <w:r w:rsidR="00B05B6D" w:rsidRPr="00CC30E1">
          <w:rPr>
            <w:lang w:val="en-AU"/>
            <w:rPrChange w:id="364" w:author="Rachael Maree Woods" w:date="2016-03-16T14:26:00Z">
              <w:rPr/>
            </w:rPrChange>
          </w:rPr>
          <w:lastRenderedPageBreak/>
          <w:t xml:space="preserve">pollutant </w:t>
        </w:r>
      </w:ins>
      <w:ins w:id="365" w:author="Josh Madin" w:date="2016-03-24T13:10:00Z">
        <w:r w:rsidR="00F47157">
          <w:rPr>
            <w:lang w:val="en-AU"/>
          </w:rPr>
          <w:t xml:space="preserve">treatment </w:t>
        </w:r>
      </w:ins>
      <w:ins w:id="366" w:author="Rachael Maree Woods" w:date="2016-03-16T10:09:00Z">
        <w:r w:rsidR="00B05B6D" w:rsidRPr="00CC30E1">
          <w:rPr>
            <w:lang w:val="en-AU"/>
            <w:rPrChange w:id="367" w:author="Rachael Maree Woods" w:date="2016-03-16T14:26:00Z">
              <w:rPr/>
            </w:rPrChange>
          </w:rPr>
          <w:t xml:space="preserve">level reported </w:t>
        </w:r>
        <w:del w:id="368" w:author="Josh Madin" w:date="2016-03-18T15:10:00Z">
          <w:r w:rsidR="00B05B6D" w:rsidRPr="00CC30E1" w:rsidDel="00D654B6">
            <w:rPr>
              <w:lang w:val="en-AU"/>
              <w:rPrChange w:id="369" w:author="Rachael Maree Woods" w:date="2016-03-16T14:26:00Z">
                <w:rPr/>
              </w:rPrChange>
            </w:rPr>
            <w:delText xml:space="preserve">within </w:delText>
          </w:r>
        </w:del>
      </w:ins>
      <w:ins w:id="370" w:author="Rachael Maree Woods" w:date="2016-03-16T14:17:00Z">
        <w:del w:id="371" w:author="Josh Madin" w:date="2016-03-18T15:10:00Z">
          <w:r w:rsidR="00705133" w:rsidRPr="00CC30E1" w:rsidDel="00D654B6">
            <w:rPr>
              <w:lang w:val="en-AU"/>
              <w:rPrChange w:id="372" w:author="Rachael Maree Woods" w:date="2016-03-16T14:26:00Z">
                <w:rPr/>
              </w:rPrChange>
            </w:rPr>
            <w:delText>each</w:delText>
          </w:r>
        </w:del>
      </w:ins>
      <w:ins w:id="373" w:author="Josh Madin" w:date="2016-03-18T15:10:00Z">
        <w:r w:rsidR="00D654B6">
          <w:rPr>
            <w:lang w:val="en-AU"/>
          </w:rPr>
          <w:t>across all</w:t>
        </w:r>
      </w:ins>
      <w:ins w:id="374" w:author="Rachael Maree Woods" w:date="2016-03-16T10:09:00Z">
        <w:r w:rsidR="00705133" w:rsidRPr="00CC30E1">
          <w:rPr>
            <w:lang w:val="en-AU"/>
            <w:rPrChange w:id="375" w:author="Rachael Maree Woods" w:date="2016-03-16T14:26:00Z">
              <w:rPr/>
            </w:rPrChange>
          </w:rPr>
          <w:t xml:space="preserve"> stud</w:t>
        </w:r>
        <w:del w:id="376" w:author="Josh Madin" w:date="2016-03-18T15:10:00Z">
          <w:r w:rsidR="00705133" w:rsidRPr="00CC30E1" w:rsidDel="00D654B6">
            <w:rPr>
              <w:lang w:val="en-AU"/>
              <w:rPrChange w:id="377" w:author="Rachael Maree Woods" w:date="2016-03-16T14:26:00Z">
                <w:rPr/>
              </w:rPrChange>
            </w:rPr>
            <w:delText>y</w:delText>
          </w:r>
          <w:r w:rsidR="00B05B6D" w:rsidRPr="00CC30E1" w:rsidDel="00D654B6">
            <w:rPr>
              <w:lang w:val="en-AU"/>
              <w:rPrChange w:id="378" w:author="Rachael Maree Woods" w:date="2016-03-16T14:26:00Z">
                <w:rPr/>
              </w:rPrChange>
            </w:rPr>
            <w:delText xml:space="preserve"> included in the model as paper</w:delText>
          </w:r>
        </w:del>
      </w:ins>
      <w:ins w:id="379" w:author="Rachael Maree Woods" w:date="2016-03-16T10:10:00Z">
        <w:del w:id="380" w:author="Josh Madin" w:date="2016-03-18T15:10:00Z">
          <w:r w:rsidR="00B05B6D" w:rsidRPr="00CC30E1" w:rsidDel="00D654B6">
            <w:rPr>
              <w:lang w:val="en-AU"/>
              <w:rPrChange w:id="381" w:author="Rachael Maree Woods" w:date="2016-03-16T14:26:00Z">
                <w:rPr/>
              </w:rPrChange>
            </w:rPr>
            <w:delText>s tended to</w:delText>
          </w:r>
        </w:del>
      </w:ins>
      <w:ins w:id="382" w:author="Rachael Maree Woods" w:date="2016-03-16T10:09:00Z">
        <w:del w:id="383" w:author="Josh Madin" w:date="2016-03-18T15:10:00Z">
          <w:r w:rsidR="00B05B6D" w:rsidRPr="00CC30E1" w:rsidDel="00D654B6">
            <w:rPr>
              <w:lang w:val="en-AU"/>
              <w:rPrChange w:id="384" w:author="Rachael Maree Woods" w:date="2016-03-16T14:26:00Z">
                <w:rPr/>
              </w:rPrChange>
            </w:rPr>
            <w:delText xml:space="preserve"> justified their maximum</w:delText>
          </w:r>
        </w:del>
      </w:ins>
      <w:ins w:id="385" w:author="Rachael Maree Woods" w:date="2016-03-16T10:10:00Z">
        <w:del w:id="386" w:author="Josh Madin" w:date="2016-03-18T15:10:00Z">
          <w:r w:rsidR="00B05B6D" w:rsidRPr="00CC30E1" w:rsidDel="00D654B6">
            <w:rPr>
              <w:lang w:val="en-AU"/>
              <w:rPrChange w:id="387" w:author="Rachael Maree Woods" w:date="2016-03-16T14:26:00Z">
                <w:rPr/>
              </w:rPrChange>
            </w:rPr>
            <w:delText xml:space="preserve"> level</w:delText>
          </w:r>
        </w:del>
      </w:ins>
      <w:ins w:id="388" w:author="Josh Madin" w:date="2016-03-18T15:10:00Z">
        <w:r w:rsidR="00D654B6">
          <w:rPr>
            <w:lang w:val="en-AU"/>
          </w:rPr>
          <w:t>ies</w:t>
        </w:r>
      </w:ins>
      <w:ins w:id="389" w:author="Rachael Maree Woods" w:date="2016-03-16T10:09:00Z">
        <w:r w:rsidR="00B05B6D" w:rsidRPr="00CC30E1">
          <w:rPr>
            <w:lang w:val="en-AU"/>
            <w:rPrChange w:id="390" w:author="Rachael Maree Woods" w:date="2016-03-16T14:26:00Z">
              <w:rPr/>
            </w:rPrChange>
          </w:rPr>
          <w:t xml:space="preserve">. </w:t>
        </w:r>
      </w:ins>
      <w:ins w:id="391" w:author="Josh Madin" w:date="2016-03-24T13:10:00Z">
        <w:r w:rsidR="00F47157">
          <w:rPr>
            <w:lang w:val="en-AU"/>
          </w:rPr>
          <w:t xml:space="preserve">For hump-shaped </w:t>
        </w:r>
      </w:ins>
      <w:ins w:id="392" w:author="Josh Madin" w:date="2016-03-24T13:11:00Z">
        <w:r w:rsidR="00F47157">
          <w:rPr>
            <w:lang w:val="en-AU"/>
          </w:rPr>
          <w:t>relationship</w:t>
        </w:r>
      </w:ins>
      <w:ins w:id="393" w:author="Josh Madin" w:date="2016-03-24T13:10:00Z">
        <w:r w:rsidR="00F47157">
          <w:rPr>
            <w:lang w:val="en-AU"/>
          </w:rPr>
          <w:t xml:space="preserve"> (e.g., such as between salinity and success probability), we fit </w:t>
        </w:r>
      </w:ins>
      <w:ins w:id="394" w:author="Josh Madin" w:date="2016-03-24T13:11:00Z">
        <w:r w:rsidR="00F47157">
          <w:rPr>
            <w:lang w:val="en-AU"/>
          </w:rPr>
          <w:t>quadratic models and identifie</w:t>
        </w:r>
      </w:ins>
      <w:ins w:id="395" w:author="Rachael Maree Woods" w:date="2016-03-25T09:43:00Z">
        <w:r w:rsidR="00BD72D0">
          <w:rPr>
            <w:lang w:val="en-AU"/>
          </w:rPr>
          <w:t>d the</w:t>
        </w:r>
      </w:ins>
      <w:ins w:id="396" w:author="Josh Madin" w:date="2016-03-24T13:11:00Z">
        <w:del w:id="397" w:author="Rachael Maree Woods" w:date="2016-03-25T09:43:00Z">
          <w:r w:rsidR="00F47157" w:rsidDel="00BD72D0">
            <w:rPr>
              <w:lang w:val="en-AU"/>
            </w:rPr>
            <w:delText>s</w:delText>
          </w:r>
        </w:del>
        <w:r w:rsidR="00F47157">
          <w:rPr>
            <w:lang w:val="en-AU"/>
          </w:rPr>
          <w:t xml:space="preserve"> peak probability (e.g., the salinity-success relationship </w:t>
        </w:r>
      </w:ins>
      <w:ins w:id="398" w:author="Josh Madin" w:date="2016-03-24T13:14:00Z">
        <w:r w:rsidR="00F47157">
          <w:rPr>
            <w:lang w:val="en-AU"/>
          </w:rPr>
          <w:t xml:space="preserve">for fertilisation </w:t>
        </w:r>
      </w:ins>
      <w:ins w:id="399" w:author="Josh Madin" w:date="2016-03-24T13:11:00Z">
        <w:r w:rsidR="00F47157">
          <w:rPr>
            <w:lang w:val="en-AU"/>
          </w:rPr>
          <w:t xml:space="preserve">peaked at </w:t>
        </w:r>
      </w:ins>
      <w:ins w:id="400" w:author="Josh Madin" w:date="2016-03-24T13:12:00Z">
        <w:r w:rsidR="00F47157">
          <w:rPr>
            <w:lang w:val="en-AU"/>
          </w:rPr>
          <w:t>approximately</w:t>
        </w:r>
      </w:ins>
      <w:ins w:id="401" w:author="Josh Madin" w:date="2016-03-24T13:11:00Z">
        <w:r w:rsidR="00F47157">
          <w:rPr>
            <w:lang w:val="en-AU"/>
          </w:rPr>
          <w:t xml:space="preserve"> </w:t>
        </w:r>
      </w:ins>
      <w:ins w:id="402" w:author="Josh Madin" w:date="2016-03-24T13:12:00Z">
        <w:r w:rsidR="00F47157">
          <w:rPr>
            <w:lang w:val="en-AU"/>
          </w:rPr>
          <w:t xml:space="preserve">34 psu). </w:t>
        </w:r>
      </w:ins>
      <w:del w:id="403" w:author="Rachael Maree Woods" w:date="2016-03-16T10:09:00Z">
        <w:r w:rsidR="00007A13" w:rsidRPr="00CC30E1" w:rsidDel="00B05B6D">
          <w:rPr>
            <w:lang w:val="en-AU"/>
            <w:rPrChange w:id="404" w:author="Rachael Maree Woods" w:date="2016-03-16T14:26:00Z">
              <w:rPr/>
            </w:rPrChange>
          </w:rPr>
          <w:delText>assume</w:delText>
        </w:r>
        <w:r w:rsidR="00287738" w:rsidRPr="00CC30E1" w:rsidDel="00B05B6D">
          <w:rPr>
            <w:lang w:val="en-AU"/>
            <w:rPrChange w:id="405" w:author="Rachael Maree Woods" w:date="2016-03-16T14:26:00Z">
              <w:rPr/>
            </w:rPrChange>
          </w:rPr>
          <w:delText>d</w:delText>
        </w:r>
        <w:r w:rsidR="00007A13" w:rsidRPr="00CC30E1" w:rsidDel="00B05B6D">
          <w:rPr>
            <w:lang w:val="en-AU"/>
            <w:rPrChange w:id="406" w:author="Rachael Maree Woods" w:date="2016-03-16T14:26:00Z">
              <w:rPr/>
            </w:rPrChange>
          </w:rPr>
          <w:delText xml:space="preserve"> they w</w:delText>
        </w:r>
        <w:r w:rsidR="005346CA" w:rsidRPr="00CC30E1" w:rsidDel="00B05B6D">
          <w:rPr>
            <w:lang w:val="en-AU"/>
            <w:rPrChange w:id="407" w:author="Rachael Maree Woods" w:date="2016-03-16T14:26:00Z">
              <w:rPr/>
            </w:rPrChange>
          </w:rPr>
          <w:delText xml:space="preserve">ere at levels </w:delText>
        </w:r>
        <w:r w:rsidR="00175F4E" w:rsidRPr="00CC30E1" w:rsidDel="00B05B6D">
          <w:rPr>
            <w:lang w:val="en-AU"/>
            <w:rPrChange w:id="408" w:author="Rachael Maree Woods" w:date="2016-03-16T14:26:00Z">
              <w:rPr/>
            </w:rPrChange>
          </w:rPr>
          <w:delText>characteristic</w:delText>
        </w:r>
        <w:r w:rsidR="005346CA" w:rsidRPr="00CC30E1" w:rsidDel="00B05B6D">
          <w:rPr>
            <w:lang w:val="en-AU"/>
            <w:rPrChange w:id="409" w:author="Rachael Maree Woods" w:date="2016-03-16T14:26:00Z">
              <w:rPr/>
            </w:rPrChange>
          </w:rPr>
          <w:delText xml:space="preserve"> of typical seawater (Table 1)</w:delText>
        </w:r>
        <w:r w:rsidR="00E24402" w:rsidRPr="00CC30E1" w:rsidDel="00B05B6D">
          <w:rPr>
            <w:lang w:val="en-AU"/>
            <w:rPrChange w:id="410" w:author="Rachael Maree Woods" w:date="2016-03-16T14:26:00Z">
              <w:rPr/>
            </w:rPrChange>
          </w:rPr>
          <w:delText xml:space="preserve">. </w:delText>
        </w:r>
      </w:del>
      <w:del w:id="411" w:author="Josh Madin" w:date="2016-03-24T13:10:00Z">
        <w:r w:rsidR="0099663D" w:rsidRPr="00CC30E1" w:rsidDel="00F47157">
          <w:rPr>
            <w:lang w:val="en-AU"/>
            <w:rPrChange w:id="412" w:author="Rachael Maree Woods" w:date="2016-03-16T14:26:00Z">
              <w:rPr/>
            </w:rPrChange>
          </w:rPr>
          <w:delText>As</w:delText>
        </w:r>
      </w:del>
      <w:ins w:id="413" w:author="Josh Madin" w:date="2016-03-24T13:10:00Z">
        <w:r w:rsidR="00F47157">
          <w:rPr>
            <w:lang w:val="en-AU"/>
          </w:rPr>
          <w:t>Because</w:t>
        </w:r>
      </w:ins>
      <w:r w:rsidR="00E24402" w:rsidRPr="00CC30E1">
        <w:rPr>
          <w:lang w:val="en-AU"/>
          <w:rPrChange w:id="414" w:author="Rachael Maree Woods" w:date="2016-03-16T14:26:00Z">
            <w:rPr/>
          </w:rPrChange>
        </w:rPr>
        <w:t xml:space="preserve"> experimental treatments tended to be large for a given factor</w:t>
      </w:r>
      <w:ins w:id="415" w:author="Rachael Maree Woods" w:date="2016-03-02T14:07:00Z">
        <w:r w:rsidR="00F73C87" w:rsidRPr="00CC30E1">
          <w:rPr>
            <w:lang w:val="en-AU"/>
            <w:rPrChange w:id="416" w:author="Rachael Maree Woods" w:date="2016-03-16T14:26:00Z">
              <w:rPr/>
            </w:rPrChange>
          </w:rPr>
          <w:t xml:space="preserve"> (</w:t>
        </w:r>
      </w:ins>
      <w:ins w:id="417" w:author="Rachael Maree Woods" w:date="2016-03-02T14:09:00Z">
        <w:r w:rsidR="00F73C87" w:rsidRPr="00CC30E1">
          <w:rPr>
            <w:lang w:val="en-AU"/>
            <w:rPrChange w:id="418" w:author="Rachael Maree Woods" w:date="2016-03-16T14:26:00Z">
              <w:rPr/>
            </w:rPrChange>
          </w:rPr>
          <w:t xml:space="preserve">e.g., </w:t>
        </w:r>
      </w:ins>
      <w:ins w:id="419" w:author="Rachael Maree Woods" w:date="2016-03-02T14:11:00Z">
        <w:r w:rsidR="00F73C87" w:rsidRPr="00CC30E1">
          <w:rPr>
            <w:lang w:val="en-AU"/>
            <w:rPrChange w:id="420" w:author="Rachael Maree Woods" w:date="2016-03-16T14:26:00Z">
              <w:rPr/>
            </w:rPrChange>
          </w:rPr>
          <w:t>cadmium ranged from 0 to 1000 µg/L)</w:t>
        </w:r>
      </w:ins>
      <w:r w:rsidR="005346CA" w:rsidRPr="00CC30E1">
        <w:rPr>
          <w:lang w:val="en-AU"/>
          <w:rPrChange w:id="421" w:author="Rachael Maree Woods" w:date="2016-03-16T14:26:00Z">
            <w:rPr/>
          </w:rPrChange>
        </w:rPr>
        <w:t xml:space="preserve">, </w:t>
      </w:r>
      <w:r w:rsidR="00E24402" w:rsidRPr="00CC30E1">
        <w:rPr>
          <w:lang w:val="en-AU"/>
          <w:rPrChange w:id="422" w:author="Rachael Maree Woods" w:date="2016-03-16T14:26:00Z">
            <w:rPr/>
          </w:rPrChange>
        </w:rPr>
        <w:t xml:space="preserve">variation in </w:t>
      </w:r>
      <w:del w:id="423" w:author="Rachael Maree Woods" w:date="2016-03-16T10:10:00Z">
        <w:r w:rsidR="00E24402" w:rsidRPr="00CC30E1" w:rsidDel="00B05B6D">
          <w:rPr>
            <w:lang w:val="en-AU"/>
            <w:rPrChange w:id="424" w:author="Rachael Maree Woods" w:date="2016-03-16T14:26:00Z">
              <w:rPr/>
            </w:rPrChange>
          </w:rPr>
          <w:delText xml:space="preserve">typical </w:delText>
        </w:r>
      </w:del>
      <w:ins w:id="425" w:author="Rachael Maree Woods" w:date="2016-03-16T10:10:00Z">
        <w:del w:id="426" w:author="Josh Madin" w:date="2016-03-24T13:14:00Z">
          <w:r w:rsidR="00B05B6D" w:rsidRPr="00CC30E1" w:rsidDel="00F47157">
            <w:rPr>
              <w:lang w:val="en-AU"/>
              <w:rPrChange w:id="427" w:author="Rachael Maree Woods" w:date="2016-03-16T14:26:00Z">
                <w:rPr/>
              </w:rPrChange>
            </w:rPr>
            <w:delText>standard</w:delText>
          </w:r>
        </w:del>
      </w:ins>
      <w:ins w:id="428" w:author="Josh Madin" w:date="2016-03-24T13:14:00Z">
        <w:r w:rsidR="00F47157">
          <w:rPr>
            <w:lang w:val="en-AU"/>
          </w:rPr>
          <w:t>the filled-in</w:t>
        </w:r>
      </w:ins>
      <w:ins w:id="429" w:author="Rachael Maree Woods" w:date="2016-03-16T10:10:00Z">
        <w:r w:rsidR="00B05B6D" w:rsidRPr="00CC30E1">
          <w:rPr>
            <w:lang w:val="en-AU"/>
            <w:rPrChange w:id="430" w:author="Rachael Maree Woods" w:date="2016-03-16T14:26:00Z">
              <w:rPr/>
            </w:rPrChange>
          </w:rPr>
          <w:t xml:space="preserve"> </w:t>
        </w:r>
      </w:ins>
      <w:r w:rsidR="00E24402" w:rsidRPr="00CC30E1">
        <w:rPr>
          <w:lang w:val="en-AU"/>
          <w:rPrChange w:id="431" w:author="Rachael Maree Woods" w:date="2016-03-16T14:26:00Z">
            <w:rPr/>
          </w:rPrChange>
        </w:rPr>
        <w:t>water properties tended to have</w:t>
      </w:r>
      <w:r w:rsidR="00134457" w:rsidRPr="00CC30E1">
        <w:rPr>
          <w:lang w:val="en-AU"/>
          <w:rPrChange w:id="432" w:author="Rachael Maree Woods" w:date="2016-03-16T14:26:00Z">
            <w:rPr/>
          </w:rPrChange>
        </w:rPr>
        <w:t xml:space="preserve"> negligible effects on the final model</w:t>
      </w:r>
      <w:r w:rsidR="00E24402" w:rsidRPr="00CC30E1">
        <w:rPr>
          <w:lang w:val="en-AU"/>
          <w:rPrChange w:id="433" w:author="Rachael Maree Woods" w:date="2016-03-16T14:26:00Z">
            <w:rPr/>
          </w:rPrChange>
        </w:rPr>
        <w:t xml:space="preserve">, with the exception of </w:t>
      </w:r>
      <w:r w:rsidR="00A865C0" w:rsidRPr="00CC30E1">
        <w:rPr>
          <w:lang w:val="en-AU"/>
          <w:rPrChange w:id="434" w:author="Rachael Maree Woods" w:date="2016-03-16T14:26:00Z">
            <w:rPr/>
          </w:rPrChange>
        </w:rPr>
        <w:t>factors expected to cause hump-shaped responses</w:t>
      </w:r>
      <w:r w:rsidR="002C1E95" w:rsidRPr="00CC30E1">
        <w:rPr>
          <w:lang w:val="en-AU"/>
          <w:rPrChange w:id="435" w:author="Rachael Maree Woods" w:date="2016-03-16T14:26:00Z">
            <w:rPr/>
          </w:rPrChange>
        </w:rPr>
        <w:t xml:space="preserve"> in fertilisation and larvae survivorship</w:t>
      </w:r>
      <w:r w:rsidR="00A865C0" w:rsidRPr="00CC30E1">
        <w:rPr>
          <w:lang w:val="en-AU"/>
          <w:rPrChange w:id="436" w:author="Rachael Maree Woods" w:date="2016-03-16T14:26:00Z">
            <w:rPr/>
          </w:rPrChange>
        </w:rPr>
        <w:t xml:space="preserve"> (i.e., </w:t>
      </w:r>
      <w:r w:rsidR="00E24402" w:rsidRPr="00CC30E1">
        <w:rPr>
          <w:lang w:val="en-AU"/>
          <w:rPrChange w:id="437" w:author="Rachael Maree Woods" w:date="2016-03-16T14:26:00Z">
            <w:rPr/>
          </w:rPrChange>
        </w:rPr>
        <w:t>temperature</w:t>
      </w:r>
      <w:r w:rsidR="00A865C0" w:rsidRPr="00CC30E1">
        <w:rPr>
          <w:lang w:val="en-AU"/>
          <w:rPrChange w:id="438" w:author="Rachael Maree Woods" w:date="2016-03-16T14:26:00Z">
            <w:rPr/>
          </w:rPrChange>
        </w:rPr>
        <w:t>, pH</w:t>
      </w:r>
      <w:r w:rsidR="00E24402" w:rsidRPr="00CC30E1">
        <w:rPr>
          <w:lang w:val="en-AU"/>
          <w:rPrChange w:id="439" w:author="Rachael Maree Woods" w:date="2016-03-16T14:26:00Z">
            <w:rPr/>
          </w:rPrChange>
        </w:rPr>
        <w:t xml:space="preserve"> and salinity</w:t>
      </w:r>
      <w:r w:rsidR="0099663D" w:rsidRPr="00CC30E1">
        <w:rPr>
          <w:lang w:val="en-AU"/>
          <w:rPrChange w:id="440" w:author="Rachael Maree Woods" w:date="2016-03-16T14:26:00Z">
            <w:rPr/>
          </w:rPrChange>
        </w:rPr>
        <w:t>)</w:t>
      </w:r>
      <w:r w:rsidR="00134457" w:rsidRPr="00CC30E1">
        <w:rPr>
          <w:lang w:val="en-AU"/>
          <w:rPrChange w:id="441" w:author="Rachael Maree Woods" w:date="2016-03-16T14:26:00Z">
            <w:rPr/>
          </w:rPrChange>
        </w:rPr>
        <w:t xml:space="preserve">. </w:t>
      </w:r>
      <w:del w:id="442" w:author="Rachael Maree Woods" w:date="2016-03-16T14:17:00Z">
        <w:r w:rsidR="009E2CF9" w:rsidRPr="00CC30E1" w:rsidDel="00F2559E">
          <w:rPr>
            <w:lang w:val="en-AU"/>
            <w:rPrChange w:id="443" w:author="Rachael Maree Woods" w:date="2016-03-16T14:26:00Z">
              <w:rPr/>
            </w:rPrChange>
          </w:rPr>
          <w:delText>Typically</w:delText>
        </w:r>
        <w:r w:rsidR="005924A2" w:rsidRPr="00CC30E1" w:rsidDel="00F2559E">
          <w:rPr>
            <w:lang w:val="en-AU"/>
            <w:rPrChange w:id="444" w:author="Rachael Maree Woods" w:date="2016-03-16T14:26:00Z">
              <w:rPr/>
            </w:rPrChange>
          </w:rPr>
          <w:delText xml:space="preserve"> </w:delText>
        </w:r>
      </w:del>
      <w:del w:id="445" w:author="Rachael Maree Woods" w:date="2016-03-22T08:27:00Z">
        <w:r w:rsidR="005924A2" w:rsidRPr="00CC30E1" w:rsidDel="007B765C">
          <w:rPr>
            <w:lang w:val="en-AU"/>
            <w:rPrChange w:id="446" w:author="Rachael Maree Woods" w:date="2016-03-16T14:26:00Z">
              <w:rPr/>
            </w:rPrChange>
          </w:rPr>
          <w:delText>s</w:delText>
        </w:r>
        <w:r w:rsidR="00134457" w:rsidRPr="00CC30E1" w:rsidDel="007B765C">
          <w:rPr>
            <w:lang w:val="en-AU"/>
            <w:rPrChange w:id="447" w:author="Rachael Maree Woods" w:date="2016-03-16T14:26:00Z">
              <w:rPr/>
            </w:rPrChange>
          </w:rPr>
          <w:delText xml:space="preserve">alinity, temperature and pH </w:delText>
        </w:r>
        <w:r w:rsidR="005924A2" w:rsidRPr="00CC30E1" w:rsidDel="007B765C">
          <w:rPr>
            <w:lang w:val="en-AU"/>
            <w:rPrChange w:id="448" w:author="Rachael Maree Woods" w:date="2016-03-16T14:26:00Z">
              <w:rPr/>
            </w:rPrChange>
          </w:rPr>
          <w:delText xml:space="preserve">levels for tropical seawater </w:delText>
        </w:r>
        <w:r w:rsidR="00134457" w:rsidRPr="00CC30E1" w:rsidDel="007B765C">
          <w:rPr>
            <w:lang w:val="en-AU"/>
            <w:rPrChange w:id="449" w:author="Rachael Maree Woods" w:date="2016-03-16T14:26:00Z">
              <w:rPr/>
            </w:rPrChange>
          </w:rPr>
          <w:delText xml:space="preserve">were </w:delText>
        </w:r>
        <w:r w:rsidR="005924A2" w:rsidRPr="00CC30E1" w:rsidDel="007B765C">
          <w:rPr>
            <w:lang w:val="en-AU"/>
            <w:rPrChange w:id="450" w:author="Rachael Maree Woods" w:date="2016-03-16T14:26:00Z">
              <w:rPr/>
            </w:rPrChange>
          </w:rPr>
          <w:delText>th</w:delText>
        </w:r>
        <w:r w:rsidR="00E96667" w:rsidRPr="00CC30E1" w:rsidDel="007B765C">
          <w:rPr>
            <w:lang w:val="en-AU"/>
            <w:rPrChange w:id="451" w:author="Rachael Maree Woods" w:date="2016-03-16T14:26:00Z">
              <w:rPr/>
            </w:rPrChange>
          </w:rPr>
          <w:delText xml:space="preserve">erefore </w:delText>
        </w:r>
        <w:r w:rsidR="00134457" w:rsidRPr="00CC30E1" w:rsidDel="007B765C">
          <w:rPr>
            <w:lang w:val="en-AU"/>
            <w:rPrChange w:id="452" w:author="Rachael Maree Woods" w:date="2016-03-16T14:26:00Z">
              <w:rPr/>
            </w:rPrChange>
          </w:rPr>
          <w:delText>source</w:delText>
        </w:r>
        <w:r w:rsidR="00763756" w:rsidRPr="00CC30E1" w:rsidDel="007B765C">
          <w:rPr>
            <w:lang w:val="en-AU"/>
            <w:rPrChange w:id="453" w:author="Rachael Maree Woods" w:date="2016-03-16T14:26:00Z">
              <w:rPr/>
            </w:rPrChange>
          </w:rPr>
          <w:delText>d</w:delText>
        </w:r>
        <w:r w:rsidR="00134457" w:rsidRPr="00CC30E1" w:rsidDel="007B765C">
          <w:rPr>
            <w:lang w:val="en-AU"/>
            <w:rPrChange w:id="454" w:author="Rachael Maree Woods" w:date="2016-03-16T14:26:00Z">
              <w:rPr/>
            </w:rPrChange>
          </w:rPr>
          <w:delText xml:space="preserve"> from peer-reviewed articles </w:delText>
        </w:r>
        <w:r w:rsidR="006B2A4C" w:rsidRPr="00CC30E1" w:rsidDel="007B765C">
          <w:rPr>
            <w:lang w:val="en-AU"/>
            <w:rPrChange w:id="455"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6" w:author="Rachael Maree Woods" w:date="2016-03-16T14:26:00Z">
              <w:rPr/>
            </w:rPrChange>
          </w:rPr>
          <w:delInstrText xml:space="preserve"> ADDIN EN.CITE </w:delInstrText>
        </w:r>
        <w:r w:rsidR="006B2A4C" w:rsidRPr="00CC30E1" w:rsidDel="007B765C">
          <w:rPr>
            <w:lang w:val="en-AU"/>
            <w:rPrChange w:id="457"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8" w:author="Rachael Maree Woods" w:date="2016-03-16T14:26:00Z">
              <w:rPr/>
            </w:rPrChange>
          </w:rPr>
          <w:delInstrText xml:space="preserve"> ADDIN EN.CITE.DATA </w:delInstrText>
        </w:r>
        <w:r w:rsidR="006B2A4C" w:rsidRPr="00CC30E1" w:rsidDel="007B765C">
          <w:rPr>
            <w:lang w:val="en-AU"/>
            <w:rPrChange w:id="459" w:author="Rachael Maree Woods" w:date="2016-03-16T14:26:00Z">
              <w:rPr/>
            </w:rPrChange>
          </w:rPr>
        </w:r>
        <w:r w:rsidR="006B2A4C" w:rsidRPr="00CC30E1" w:rsidDel="007B765C">
          <w:rPr>
            <w:lang w:val="en-AU"/>
            <w:rPrChange w:id="460" w:author="Rachael Maree Woods" w:date="2016-03-16T14:26:00Z">
              <w:rPr/>
            </w:rPrChange>
          </w:rPr>
          <w:fldChar w:fldCharType="end"/>
        </w:r>
        <w:r w:rsidR="006B2A4C" w:rsidRPr="00CC30E1" w:rsidDel="007B765C">
          <w:rPr>
            <w:lang w:val="en-AU"/>
            <w:rPrChange w:id="461" w:author="Rachael Maree Woods" w:date="2016-03-16T14:26:00Z">
              <w:rPr/>
            </w:rPrChange>
          </w:rPr>
        </w:r>
        <w:r w:rsidR="006B2A4C" w:rsidRPr="00CC30E1" w:rsidDel="007B765C">
          <w:rPr>
            <w:lang w:val="en-AU"/>
            <w:rPrChange w:id="462" w:author="Rachael Maree Woods" w:date="2016-03-16T14:26:00Z">
              <w:rPr/>
            </w:rPrChange>
          </w:rPr>
          <w:fldChar w:fldCharType="separate"/>
        </w:r>
        <w:r w:rsidR="00A14437" w:rsidRPr="00CC30E1" w:rsidDel="007B765C">
          <w:rPr>
            <w:lang w:val="en-AU"/>
            <w:rPrChange w:id="463" w:author="Rachael Maree Woods" w:date="2016-03-16T14:26:00Z">
              <w:rPr/>
            </w:rPrChange>
          </w:rPr>
          <w:delText>(</w:delText>
        </w:r>
        <w:r w:rsidR="00E71073" w:rsidRPr="00CC30E1" w:rsidDel="007B765C">
          <w:rPr>
            <w:lang w:val="en-AU"/>
            <w:rPrChange w:id="464" w:author="Rachael Maree Woods" w:date="2016-03-16T14:26:00Z">
              <w:rPr/>
            </w:rPrChange>
          </w:rPr>
          <w:fldChar w:fldCharType="begin"/>
        </w:r>
        <w:r w:rsidR="00E71073" w:rsidRPr="00CC30E1" w:rsidDel="007B765C">
          <w:rPr>
            <w:lang w:val="en-AU"/>
            <w:rPrChange w:id="465" w:author="Rachael Maree Woods" w:date="2016-03-16T14:26:00Z">
              <w:rPr/>
            </w:rPrChange>
          </w:rPr>
          <w:delInstrText xml:space="preserve"> HYPERLINK \l "_ENREF_26" \o "Graham, 1987 #91" </w:delInstrText>
        </w:r>
        <w:r w:rsidR="00E71073" w:rsidRPr="00CC30E1" w:rsidDel="007B765C">
          <w:rPr>
            <w:lang w:val="en-AU"/>
            <w:rPrChange w:id="466" w:author="Rachael Maree Woods" w:date="2016-03-16T14:26:00Z">
              <w:rPr/>
            </w:rPrChange>
          </w:rPr>
          <w:fldChar w:fldCharType="separate"/>
        </w:r>
        <w:r w:rsidR="00196F2F" w:rsidRPr="00CC30E1" w:rsidDel="007B765C">
          <w:rPr>
            <w:lang w:val="en-AU"/>
            <w:rPrChange w:id="467" w:author="Rachael Maree Woods" w:date="2016-03-16T14:26:00Z">
              <w:rPr/>
            </w:rPrChange>
          </w:rPr>
          <w:delText>Graham and Barnett 1987</w:delText>
        </w:r>
        <w:r w:rsidR="00E71073" w:rsidRPr="00CC30E1" w:rsidDel="007B765C">
          <w:rPr>
            <w:lang w:val="en-AU"/>
            <w:rPrChange w:id="468" w:author="Rachael Maree Woods" w:date="2016-03-16T14:26:00Z">
              <w:rPr/>
            </w:rPrChange>
          </w:rPr>
          <w:fldChar w:fldCharType="end"/>
        </w:r>
        <w:r w:rsidR="00A14437" w:rsidRPr="00CC30E1" w:rsidDel="007B765C">
          <w:rPr>
            <w:lang w:val="en-AU"/>
            <w:rPrChange w:id="469" w:author="Rachael Maree Woods" w:date="2016-03-16T14:26:00Z">
              <w:rPr/>
            </w:rPrChange>
          </w:rPr>
          <w:delText xml:space="preserve">; </w:delText>
        </w:r>
        <w:r w:rsidR="00E71073" w:rsidRPr="00CC30E1" w:rsidDel="007B765C">
          <w:rPr>
            <w:lang w:val="en-AU"/>
            <w:rPrChange w:id="470" w:author="Rachael Maree Woods" w:date="2016-03-16T14:26:00Z">
              <w:rPr/>
            </w:rPrChange>
          </w:rPr>
          <w:fldChar w:fldCharType="begin"/>
        </w:r>
        <w:r w:rsidR="00E71073" w:rsidRPr="00CC30E1" w:rsidDel="007B765C">
          <w:rPr>
            <w:lang w:val="en-AU"/>
            <w:rPrChange w:id="471" w:author="Rachael Maree Woods" w:date="2016-03-16T14:26:00Z">
              <w:rPr/>
            </w:rPrChange>
          </w:rPr>
          <w:delInstrText xml:space="preserve"> HYPERLINK \l "_ENREF_44" \o "Orr, 2005 #90" </w:delInstrText>
        </w:r>
        <w:r w:rsidR="00E71073" w:rsidRPr="00CC30E1" w:rsidDel="007B765C">
          <w:rPr>
            <w:lang w:val="en-AU"/>
            <w:rPrChange w:id="472" w:author="Rachael Maree Woods" w:date="2016-03-16T14:26:00Z">
              <w:rPr/>
            </w:rPrChange>
          </w:rPr>
          <w:fldChar w:fldCharType="separate"/>
        </w:r>
        <w:r w:rsidR="00196F2F" w:rsidRPr="00CC30E1" w:rsidDel="007B765C">
          <w:rPr>
            <w:lang w:val="en-AU"/>
            <w:rPrChange w:id="473" w:author="Rachael Maree Woods" w:date="2016-03-16T14:26:00Z">
              <w:rPr/>
            </w:rPrChange>
          </w:rPr>
          <w:delText>Orr et al. 2005</w:delText>
        </w:r>
        <w:r w:rsidR="00E71073" w:rsidRPr="00CC30E1" w:rsidDel="007B765C">
          <w:rPr>
            <w:lang w:val="en-AU"/>
            <w:rPrChange w:id="474" w:author="Rachael Maree Woods" w:date="2016-03-16T14:26:00Z">
              <w:rPr/>
            </w:rPrChange>
          </w:rPr>
          <w:fldChar w:fldCharType="end"/>
        </w:r>
        <w:r w:rsidR="00A14437" w:rsidRPr="00CC30E1" w:rsidDel="007B765C">
          <w:rPr>
            <w:lang w:val="en-AU"/>
            <w:rPrChange w:id="475" w:author="Rachael Maree Woods" w:date="2016-03-16T14:26:00Z">
              <w:rPr/>
            </w:rPrChange>
          </w:rPr>
          <w:delText xml:space="preserve">; </w:delText>
        </w:r>
        <w:r w:rsidR="00E71073" w:rsidRPr="00CC30E1" w:rsidDel="007B765C">
          <w:rPr>
            <w:lang w:val="en-AU"/>
            <w:rPrChange w:id="476" w:author="Rachael Maree Woods" w:date="2016-03-16T14:26:00Z">
              <w:rPr/>
            </w:rPrChange>
          </w:rPr>
          <w:fldChar w:fldCharType="begin"/>
        </w:r>
        <w:r w:rsidR="00E71073" w:rsidRPr="00CC30E1" w:rsidDel="007B765C">
          <w:rPr>
            <w:lang w:val="en-AU"/>
            <w:rPrChange w:id="477" w:author="Rachael Maree Woods" w:date="2016-03-16T14:26:00Z">
              <w:rPr/>
            </w:rPrChange>
          </w:rPr>
          <w:delInstrText xml:space="preserve"> HYPERLINK \l "_ENREF_39" \o "Lee, 2006 #92" </w:delInstrText>
        </w:r>
        <w:r w:rsidR="00E71073" w:rsidRPr="00CC30E1" w:rsidDel="007B765C">
          <w:rPr>
            <w:lang w:val="en-AU"/>
            <w:rPrChange w:id="478" w:author="Rachael Maree Woods" w:date="2016-03-16T14:26:00Z">
              <w:rPr/>
            </w:rPrChange>
          </w:rPr>
          <w:fldChar w:fldCharType="separate"/>
        </w:r>
        <w:r w:rsidR="00196F2F" w:rsidRPr="00CC30E1" w:rsidDel="007B765C">
          <w:rPr>
            <w:lang w:val="en-AU"/>
            <w:rPrChange w:id="479" w:author="Rachael Maree Woods" w:date="2016-03-16T14:26:00Z">
              <w:rPr/>
            </w:rPrChange>
          </w:rPr>
          <w:delText>Lee et al. 2006</w:delText>
        </w:r>
        <w:r w:rsidR="00E71073" w:rsidRPr="00CC30E1" w:rsidDel="007B765C">
          <w:rPr>
            <w:lang w:val="en-AU"/>
            <w:rPrChange w:id="480" w:author="Rachael Maree Woods" w:date="2016-03-16T14:26:00Z">
              <w:rPr/>
            </w:rPrChange>
          </w:rPr>
          <w:fldChar w:fldCharType="end"/>
        </w:r>
        <w:r w:rsidR="00A14437" w:rsidRPr="00CC30E1" w:rsidDel="007B765C">
          <w:rPr>
            <w:lang w:val="en-AU"/>
            <w:rPrChange w:id="481" w:author="Rachael Maree Woods" w:date="2016-03-16T14:26:00Z">
              <w:rPr/>
            </w:rPrChange>
          </w:rPr>
          <w:delText>)</w:delText>
        </w:r>
        <w:r w:rsidR="006B2A4C" w:rsidRPr="00CC30E1" w:rsidDel="007B765C">
          <w:rPr>
            <w:lang w:val="en-AU"/>
            <w:rPrChange w:id="482" w:author="Rachael Maree Woods" w:date="2016-03-16T14:26:00Z">
              <w:rPr/>
            </w:rPrChange>
          </w:rPr>
          <w:fldChar w:fldCharType="end"/>
        </w:r>
        <w:r w:rsidR="00A14437" w:rsidRPr="00CC30E1" w:rsidDel="007B765C">
          <w:rPr>
            <w:lang w:val="en-AU"/>
            <w:rPrChange w:id="483" w:author="Rachael Maree Woods" w:date="2016-03-16T14:26:00Z">
              <w:rPr/>
            </w:rPrChange>
          </w:rPr>
          <w:delText>.</w:delText>
        </w:r>
        <w:r w:rsidR="00196F2F" w:rsidRPr="00CC30E1" w:rsidDel="007B765C">
          <w:rPr>
            <w:lang w:val="en-AU"/>
            <w:rPrChange w:id="484" w:author="Rachael Maree Woods" w:date="2016-03-16T14:26:00Z">
              <w:rPr/>
            </w:rPrChange>
          </w:rPr>
          <w:delText xml:space="preserve">  </w:delText>
        </w:r>
        <w:r w:rsidR="005924A2" w:rsidRPr="00CC30E1" w:rsidDel="007B765C">
          <w:rPr>
            <w:lang w:val="en-AU"/>
            <w:rPrChange w:id="485" w:author="Rachael Maree Woods" w:date="2016-03-16T14:26:00Z">
              <w:rPr/>
            </w:rPrChange>
          </w:rPr>
          <w:delText xml:space="preserve">For our analysis, salinity </w:delText>
        </w:r>
        <w:r w:rsidR="00196F2F" w:rsidRPr="00CC30E1" w:rsidDel="007B765C">
          <w:rPr>
            <w:lang w:val="en-AU"/>
            <w:rPrChange w:id="486" w:author="Rachael Maree Woods" w:date="2016-03-16T14:26:00Z">
              <w:rPr/>
            </w:rPrChange>
          </w:rPr>
          <w:delText xml:space="preserve">was </w:delText>
        </w:r>
        <w:r w:rsidR="005924A2" w:rsidRPr="00CC30E1" w:rsidDel="007B765C">
          <w:rPr>
            <w:lang w:val="en-AU"/>
            <w:rPrChange w:id="487" w:author="Rachael Maree Woods" w:date="2016-03-16T14:26:00Z">
              <w:rPr/>
            </w:rPrChange>
          </w:rPr>
          <w:delText xml:space="preserve">set </w:delText>
        </w:r>
        <w:r w:rsidR="00196F2F" w:rsidRPr="00CC30E1" w:rsidDel="007B765C">
          <w:rPr>
            <w:lang w:val="en-AU"/>
            <w:rPrChange w:id="488" w:author="Rachael Maree Woods" w:date="2016-03-16T14:26:00Z">
              <w:rPr/>
            </w:rPrChange>
          </w:rPr>
          <w:delText>at 3</w:delText>
        </w:r>
      </w:del>
      <w:del w:id="489" w:author="Rachael Maree Woods" w:date="2016-03-16T10:11:00Z">
        <w:r w:rsidR="00196F2F" w:rsidRPr="00CC30E1" w:rsidDel="00B05B6D">
          <w:rPr>
            <w:lang w:val="en-AU"/>
            <w:rPrChange w:id="490" w:author="Rachael Maree Woods" w:date="2016-03-16T14:26:00Z">
              <w:rPr/>
            </w:rPrChange>
          </w:rPr>
          <w:delText>5</w:delText>
        </w:r>
      </w:del>
      <w:del w:id="491" w:author="Rachael Maree Woods" w:date="2016-03-22T08:27:00Z">
        <w:r w:rsidR="00196F2F" w:rsidRPr="00CC30E1" w:rsidDel="007B765C">
          <w:rPr>
            <w:lang w:val="en-AU"/>
            <w:rPrChange w:id="492" w:author="Rachael Maree Woods" w:date="2016-03-16T14:26:00Z">
              <w:rPr/>
            </w:rPrChange>
          </w:rPr>
          <w:delText>psu, temperat</w:delText>
        </w:r>
        <w:r w:rsidR="005924A2" w:rsidRPr="00CC30E1" w:rsidDel="007B765C">
          <w:rPr>
            <w:lang w:val="en-AU"/>
            <w:rPrChange w:id="493" w:author="Rachael Maree Woods" w:date="2016-03-16T14:26:00Z">
              <w:rPr/>
            </w:rPrChange>
          </w:rPr>
          <w:delText>ur</w:delText>
        </w:r>
        <w:r w:rsidR="00196F2F" w:rsidRPr="00CC30E1" w:rsidDel="007B765C">
          <w:rPr>
            <w:lang w:val="en-AU"/>
            <w:rPrChange w:id="494" w:author="Rachael Maree Woods" w:date="2016-03-16T14:26:00Z">
              <w:rPr/>
            </w:rPrChange>
          </w:rPr>
          <w:delText xml:space="preserve">e </w:delText>
        </w:r>
        <w:r w:rsidR="005924A2" w:rsidRPr="00CC30E1" w:rsidDel="007B765C">
          <w:rPr>
            <w:lang w:val="en-AU"/>
            <w:rPrChange w:id="495" w:author="Rachael Maree Woods" w:date="2016-03-16T14:26:00Z">
              <w:rPr/>
            </w:rPrChange>
          </w:rPr>
          <w:delText xml:space="preserve">at </w:delText>
        </w:r>
        <w:r w:rsidR="00196F2F" w:rsidRPr="00CC30E1" w:rsidDel="007B765C">
          <w:rPr>
            <w:lang w:val="en-AU"/>
            <w:rPrChange w:id="496" w:author="Rachael Maree Woods" w:date="2016-03-16T14:26:00Z">
              <w:rPr/>
            </w:rPrChange>
          </w:rPr>
          <w:delText>28</w:delText>
        </w:r>
        <w:r w:rsidR="00196F2F" w:rsidRPr="00CC30E1" w:rsidDel="007B765C">
          <w:rPr>
            <w:lang w:val="en-AU"/>
            <w:rPrChange w:id="497" w:author="Rachael Maree Woods" w:date="2016-03-16T14:26:00Z">
              <w:rPr/>
            </w:rPrChange>
          </w:rPr>
          <w:sym w:font="Symbol" w:char="F0B0"/>
        </w:r>
        <w:r w:rsidR="00196F2F" w:rsidRPr="00CC30E1" w:rsidDel="007B765C">
          <w:rPr>
            <w:lang w:val="en-AU"/>
            <w:rPrChange w:id="498" w:author="Rachael Maree Woods" w:date="2016-03-16T14:26:00Z">
              <w:rPr/>
            </w:rPrChange>
          </w:rPr>
          <w:delText>C</w:delText>
        </w:r>
        <w:r w:rsidR="005924A2" w:rsidRPr="00CC30E1" w:rsidDel="007B765C">
          <w:rPr>
            <w:lang w:val="en-AU"/>
            <w:rPrChange w:id="499" w:author="Rachael Maree Woods" w:date="2016-03-16T14:26:00Z">
              <w:rPr/>
            </w:rPrChange>
          </w:rPr>
          <w:delText>,</w:delText>
        </w:r>
        <w:r w:rsidR="00196F2F" w:rsidRPr="00CC30E1" w:rsidDel="007B765C">
          <w:rPr>
            <w:lang w:val="en-AU"/>
            <w:rPrChange w:id="500" w:author="Rachael Maree Woods" w:date="2016-03-16T14:26:00Z">
              <w:rPr/>
            </w:rPrChange>
          </w:rPr>
          <w:delText xml:space="preserve"> and pH at 8.1.</w:delText>
        </w:r>
        <w:r w:rsidR="00A14437" w:rsidRPr="00CC30E1" w:rsidDel="007B765C">
          <w:rPr>
            <w:lang w:val="en-AU"/>
            <w:rPrChange w:id="501" w:author="Rachael Maree Woods" w:date="2016-03-16T14:26:00Z">
              <w:rPr/>
            </w:rPrChange>
          </w:rPr>
          <w:delText xml:space="preserve"> </w:delText>
        </w:r>
      </w:del>
      <w:r w:rsidR="00B21654" w:rsidRPr="00CC30E1">
        <w:rPr>
          <w:lang w:val="en-AU"/>
          <w:rPrChange w:id="502" w:author="Rachael Maree Woods" w:date="2016-03-16T14:26:00Z">
            <w:rPr/>
          </w:rPrChange>
        </w:rPr>
        <w:t xml:space="preserve">The </w:t>
      </w:r>
      <w:r w:rsidR="007B2485" w:rsidRPr="00CC30E1">
        <w:rPr>
          <w:lang w:val="en-AU"/>
          <w:rPrChange w:id="503" w:author="Rachael Maree Woods" w:date="2016-03-16T14:26:00Z">
            <w:rPr/>
          </w:rPrChange>
        </w:rPr>
        <w:t xml:space="preserve">final </w:t>
      </w:r>
      <w:r w:rsidR="00B21654" w:rsidRPr="00CC30E1">
        <w:rPr>
          <w:lang w:val="en-AU"/>
          <w:rPrChange w:id="504" w:author="Rachael Maree Woods" w:date="2016-03-16T14:26:00Z">
            <w:rPr/>
          </w:rPrChange>
        </w:rPr>
        <w:t xml:space="preserve">data </w:t>
      </w:r>
      <w:r w:rsidR="007B2485" w:rsidRPr="00CC30E1">
        <w:rPr>
          <w:lang w:val="en-AU"/>
          <w:rPrChange w:id="505" w:author="Rachael Maree Woods" w:date="2016-03-16T14:26:00Z">
            <w:rPr/>
          </w:rPrChange>
        </w:rPr>
        <w:t xml:space="preserve">set is </w:t>
      </w:r>
      <w:r w:rsidR="00B21654" w:rsidRPr="00CC30E1">
        <w:rPr>
          <w:lang w:val="en-AU"/>
          <w:rPrChange w:id="506" w:author="Rachael Maree Woods" w:date="2016-03-16T14:26:00Z">
            <w:rPr/>
          </w:rPrChange>
        </w:rPr>
        <w:t xml:space="preserve">available </w:t>
      </w:r>
      <w:r w:rsidR="007B2485" w:rsidRPr="00CC30E1">
        <w:rPr>
          <w:lang w:val="en-AU"/>
          <w:rPrChange w:id="507" w:author="Rachael Maree Woods" w:date="2016-03-16T14:26:00Z">
            <w:rPr/>
          </w:rPrChange>
        </w:rPr>
        <w:t xml:space="preserve">in the </w:t>
      </w:r>
      <w:r w:rsidR="00B21654" w:rsidRPr="00CC30E1">
        <w:rPr>
          <w:lang w:val="en-AU"/>
          <w:rPrChange w:id="508" w:author="Rachael Maree Woods" w:date="2016-03-16T14:26:00Z">
            <w:rPr/>
          </w:rPrChange>
        </w:rPr>
        <w:t>supplementary material (</w:t>
      </w:r>
      <w:del w:id="509" w:author="Rachael Maree Woods" w:date="2016-03-25T09:44:00Z">
        <w:r w:rsidR="00B21654" w:rsidRPr="00CC30E1" w:rsidDel="00BD72D0">
          <w:rPr>
            <w:lang w:val="en-AU"/>
            <w:rPrChange w:id="510" w:author="Rachael Maree Woods" w:date="2016-03-16T14:26:00Z">
              <w:rPr/>
            </w:rPrChange>
          </w:rPr>
          <w:delText xml:space="preserve">Appendix </w:delText>
        </w:r>
      </w:del>
      <w:ins w:id="511" w:author="Rachael Maree Woods" w:date="2016-03-25T09:44:00Z">
        <w:r w:rsidR="00BD72D0">
          <w:rPr>
            <w:lang w:val="en-AU"/>
          </w:rPr>
          <w:t>Table</w:t>
        </w:r>
        <w:r w:rsidR="00BD72D0" w:rsidRPr="00CC30E1">
          <w:rPr>
            <w:lang w:val="en-AU"/>
            <w:rPrChange w:id="512" w:author="Rachael Maree Woods" w:date="2016-03-16T14:26:00Z">
              <w:rPr/>
            </w:rPrChange>
          </w:rPr>
          <w:t xml:space="preserve"> </w:t>
        </w:r>
      </w:ins>
      <w:r w:rsidR="00B21654" w:rsidRPr="00CC30E1">
        <w:rPr>
          <w:lang w:val="en-AU"/>
          <w:rPrChange w:id="513" w:author="Rachael Maree Woods" w:date="2016-03-16T14:26:00Z">
            <w:rPr/>
          </w:rPrChange>
        </w:rPr>
        <w:t>S1).</w:t>
      </w:r>
      <w:r w:rsidR="00584AD5" w:rsidRPr="00CC30E1">
        <w:rPr>
          <w:lang w:val="en-AU"/>
          <w:rPrChange w:id="514" w:author="Rachael Maree Woods" w:date="2016-03-16T14:26:00Z">
            <w:rPr/>
          </w:rPrChange>
        </w:rPr>
        <w:t xml:space="preserve"> </w:t>
      </w:r>
    </w:p>
    <w:p w14:paraId="205600B5" w14:textId="77777777" w:rsidR="00EB4628" w:rsidRPr="00492DC6" w:rsidRDefault="00EB4628">
      <w:pPr>
        <w:spacing w:line="480" w:lineRule="auto"/>
        <w:rPr>
          <w:ins w:id="515" w:author="Rachael Maree Woods" w:date="2016-03-01T12:37:00Z"/>
        </w:rPr>
        <w:pPrChange w:id="516" w:author="Rachael Maree Woods" w:date="2016-03-01T12:37:00Z">
          <w:pPr>
            <w:pStyle w:val="NoSpacing"/>
            <w:numPr>
              <w:numId w:val="5"/>
            </w:numPr>
            <w:ind w:left="720" w:hanging="360"/>
          </w:pPr>
        </w:pPrChange>
      </w:pPr>
    </w:p>
    <w:p w14:paraId="495F4EA0" w14:textId="22D59D0F" w:rsidR="004876D1" w:rsidRPr="00CC30E1" w:rsidDel="00F2559E" w:rsidRDefault="00EB4628">
      <w:pPr>
        <w:pStyle w:val="heading20"/>
        <w:tabs>
          <w:tab w:val="left" w:pos="6754"/>
        </w:tabs>
        <w:spacing w:line="480" w:lineRule="auto"/>
        <w:rPr>
          <w:del w:id="517" w:author="Rachael Maree Woods" w:date="2016-03-01T12:40:00Z"/>
          <w:rFonts w:ascii="Times New Roman" w:hAnsi="Times New Roman"/>
          <w:b w:val="0"/>
          <w:lang w:val="en-AU"/>
        </w:rPr>
      </w:pPr>
      <w:ins w:id="518" w:author="Rachael Maree Woods" w:date="2016-03-01T12:37:00Z">
        <w:r w:rsidRPr="00CC30E1">
          <w:rPr>
            <w:rFonts w:ascii="Times New Roman" w:hAnsi="Times New Roman"/>
            <w:lang w:val="en-AU"/>
            <w:rPrChange w:id="519" w:author="Rachael Maree Woods" w:date="2016-03-16T14:26:00Z">
              <w:rPr/>
            </w:rPrChange>
          </w:rPr>
          <w:t xml:space="preserve">In order to </w:t>
        </w:r>
        <w:del w:id="520" w:author="Josh Madin" w:date="2016-03-18T15:13:00Z">
          <w:r w:rsidRPr="00CC30E1" w:rsidDel="004A0FBF">
            <w:rPr>
              <w:rFonts w:ascii="Times New Roman" w:hAnsi="Times New Roman"/>
              <w:lang w:val="en-AU"/>
              <w:rPrChange w:id="521" w:author="Rachael Maree Woods" w:date="2016-03-16T14:26:00Z">
                <w:rPr/>
              </w:rPrChange>
            </w:rPr>
            <w:delText>test the applications of</w:delText>
          </w:r>
        </w:del>
      </w:ins>
      <w:ins w:id="522" w:author="Josh Madin" w:date="2016-03-18T15:13:00Z">
        <w:r w:rsidR="004A0FBF">
          <w:rPr>
            <w:lang w:val="en-AU"/>
          </w:rPr>
          <w:t>demonstrate</w:t>
        </w:r>
      </w:ins>
      <w:ins w:id="523" w:author="Rachael Maree Woods" w:date="2016-03-01T12:37:00Z">
        <w:r w:rsidRPr="00CC30E1">
          <w:rPr>
            <w:rFonts w:ascii="Times New Roman" w:hAnsi="Times New Roman"/>
            <w:lang w:val="en-AU"/>
            <w:rPrChange w:id="524" w:author="Rachael Maree Woods" w:date="2016-03-16T14:26:00Z">
              <w:rPr/>
            </w:rPrChange>
          </w:rPr>
          <w:t xml:space="preserve"> </w:t>
        </w:r>
      </w:ins>
      <w:ins w:id="525" w:author="Josh Madin" w:date="2016-03-24T13:17:00Z">
        <w:r w:rsidR="00EE4CD1">
          <w:rPr>
            <w:lang w:val="en-AU"/>
          </w:rPr>
          <w:t>usage of the different</w:t>
        </w:r>
      </w:ins>
      <w:ins w:id="526" w:author="Rachael Maree Woods" w:date="2016-03-01T12:37:00Z">
        <w:del w:id="527" w:author="Josh Madin" w:date="2016-03-18T15:14:00Z">
          <w:r w:rsidRPr="00CC30E1" w:rsidDel="004A0FBF">
            <w:rPr>
              <w:rFonts w:ascii="Times New Roman" w:hAnsi="Times New Roman"/>
              <w:lang w:val="en-AU"/>
              <w:rPrChange w:id="528" w:author="Rachael Maree Woods" w:date="2016-03-16T14:26:00Z">
                <w:rPr/>
              </w:rPrChange>
            </w:rPr>
            <w:delText>our</w:delText>
          </w:r>
        </w:del>
        <w:r w:rsidRPr="00CC30E1">
          <w:rPr>
            <w:rFonts w:ascii="Times New Roman" w:hAnsi="Times New Roman"/>
            <w:lang w:val="en-AU"/>
            <w:rPrChange w:id="529" w:author="Rachael Maree Woods" w:date="2016-03-16T14:26:00Z">
              <w:rPr/>
            </w:rPrChange>
          </w:rPr>
          <w:t xml:space="preserve"> models</w:t>
        </w:r>
      </w:ins>
      <w:ins w:id="530" w:author="Josh Madin" w:date="2016-03-18T15:14:00Z">
        <w:r w:rsidR="004A0FBF">
          <w:rPr>
            <w:lang w:val="en-AU"/>
          </w:rPr>
          <w:t xml:space="preserve"> (explained in the next section)</w:t>
        </w:r>
      </w:ins>
      <w:ins w:id="531" w:author="Rachael Maree Woods" w:date="2016-03-02T14:12:00Z">
        <w:r w:rsidR="00176F9C" w:rsidRPr="00492DC6">
          <w:rPr>
            <w:rFonts w:ascii="Times New Roman" w:hAnsi="Times New Roman"/>
            <w:b w:val="0"/>
            <w:lang w:val="en-AU"/>
          </w:rPr>
          <w:t>,</w:t>
        </w:r>
      </w:ins>
      <w:ins w:id="532" w:author="Rachael Maree Woods" w:date="2016-03-01T12:37:00Z">
        <w:r w:rsidRPr="00CC30E1">
          <w:rPr>
            <w:rFonts w:ascii="Times New Roman" w:hAnsi="Times New Roman"/>
            <w:lang w:val="en-AU"/>
            <w:rPrChange w:id="533" w:author="Rachael Maree Woods" w:date="2016-03-16T14:26:00Z">
              <w:rPr/>
            </w:rPrChange>
          </w:rPr>
          <w:t xml:space="preserve"> </w:t>
        </w:r>
      </w:ins>
      <w:ins w:id="534" w:author="Josh Madin" w:date="2016-03-18T15:14:00Z">
        <w:r w:rsidR="004A0FBF">
          <w:rPr>
            <w:lang w:val="en-AU"/>
          </w:rPr>
          <w:t xml:space="preserve">we collected </w:t>
        </w:r>
      </w:ins>
      <w:ins w:id="535" w:author="Rachael Maree Woods" w:date="2016-03-01T12:37:00Z">
        <w:del w:id="536" w:author="Josh Madin" w:date="2016-03-18T15:14:00Z">
          <w:r w:rsidRPr="00CC30E1" w:rsidDel="004A0FBF">
            <w:rPr>
              <w:rFonts w:ascii="Times New Roman" w:hAnsi="Times New Roman"/>
              <w:lang w:val="en-AU"/>
              <w:rPrChange w:id="537" w:author="Rachael Maree Woods" w:date="2016-03-16T14:26:00Z">
                <w:rPr/>
              </w:rPrChange>
            </w:rPr>
            <w:delText xml:space="preserve">real-world </w:delText>
          </w:r>
        </w:del>
        <w:r w:rsidRPr="00CC30E1">
          <w:rPr>
            <w:rFonts w:ascii="Times New Roman" w:hAnsi="Times New Roman"/>
            <w:lang w:val="en-AU"/>
            <w:rPrChange w:id="538" w:author="Rachael Maree Woods" w:date="2016-03-16T14:26:00Z">
              <w:rPr/>
            </w:rPrChange>
          </w:rPr>
          <w:t xml:space="preserve">water samples </w:t>
        </w:r>
        <w:del w:id="539" w:author="Josh Madin" w:date="2016-03-18T15:14:00Z">
          <w:r w:rsidRPr="00CC30E1" w:rsidDel="004A0FBF">
            <w:rPr>
              <w:rFonts w:ascii="Times New Roman" w:hAnsi="Times New Roman"/>
              <w:lang w:val="en-AU"/>
              <w:rPrChange w:id="540" w:author="Rachael Maree Woods" w:date="2016-03-16T14:26:00Z">
                <w:rPr/>
              </w:rPrChange>
            </w:rPr>
            <w:delText xml:space="preserve">were collect </w:delText>
          </w:r>
        </w:del>
      </w:ins>
      <w:ins w:id="541" w:author="Rachael Maree Woods" w:date="2016-03-01T12:38:00Z">
        <w:r w:rsidRPr="00CC30E1">
          <w:rPr>
            <w:rFonts w:ascii="Times New Roman" w:hAnsi="Times New Roman"/>
            <w:lang w:val="en-AU"/>
            <w:rPrChange w:id="542" w:author="Rachael Maree Woods" w:date="2016-03-16T14:26:00Z">
              <w:rPr/>
            </w:rPrChange>
          </w:rPr>
          <w:t xml:space="preserve">from </w:t>
        </w:r>
      </w:ins>
      <w:ins w:id="543" w:author="Josh Madin" w:date="2016-03-18T15:14:00Z">
        <w:r w:rsidR="004A0FBF">
          <w:rPr>
            <w:lang w:val="en-AU"/>
          </w:rPr>
          <w:t xml:space="preserve">three locations: (1) </w:t>
        </w:r>
      </w:ins>
      <w:ins w:id="544" w:author="Josh Madin" w:date="2016-03-18T15:15:00Z">
        <w:r w:rsidR="004A0FBF" w:rsidRPr="00171B94">
          <w:rPr>
            <w:lang w:val="en-AU"/>
          </w:rPr>
          <w:t>Chowder Bay</w:t>
        </w:r>
        <w:r w:rsidR="004A0FBF" w:rsidRPr="00BD72D0">
          <w:rPr>
            <w:lang w:val="en-AU"/>
          </w:rPr>
          <w:t>,</w:t>
        </w:r>
        <w:r w:rsidR="004A0FBF">
          <w:rPr>
            <w:lang w:val="en-AU"/>
          </w:rPr>
          <w:t xml:space="preserve"> which is inside Sydney Harbour and </w:t>
        </w:r>
      </w:ins>
      <w:ins w:id="545" w:author="Josh Madin" w:date="2016-03-24T13:18:00Z">
        <w:r w:rsidR="00B95805">
          <w:rPr>
            <w:lang w:val="en-AU"/>
          </w:rPr>
          <w:t>was</w:t>
        </w:r>
      </w:ins>
      <w:ins w:id="546" w:author="Josh Madin" w:date="2016-03-18T15:15:00Z">
        <w:r w:rsidR="004A0FBF">
          <w:rPr>
            <w:lang w:val="en-AU"/>
          </w:rPr>
          <w:t xml:space="preserve"> expected to have higher levels of heavy metals</w:t>
        </w:r>
      </w:ins>
      <w:ins w:id="547" w:author="Josh Madin" w:date="2016-03-18T15:16:00Z">
        <w:r w:rsidR="004A0FBF">
          <w:rPr>
            <w:lang w:val="en-AU"/>
          </w:rPr>
          <w:t>,</w:t>
        </w:r>
      </w:ins>
      <w:ins w:id="548" w:author="Josh Madin" w:date="2016-03-18T15:15:00Z">
        <w:r w:rsidR="004A0FBF">
          <w:rPr>
            <w:lang w:val="en-AU"/>
          </w:rPr>
          <w:t xml:space="preserve"> nutrients </w:t>
        </w:r>
      </w:ins>
      <w:ins w:id="549" w:author="Josh Madin" w:date="2016-03-18T15:16:00Z">
        <w:r w:rsidR="004A0FBF">
          <w:rPr>
            <w:lang w:val="en-AU"/>
          </w:rPr>
          <w:t>and sediment and lower sa</w:t>
        </w:r>
        <w:r w:rsidR="003E41E4">
          <w:rPr>
            <w:lang w:val="en-AU"/>
          </w:rPr>
          <w:t xml:space="preserve">linity; (2) Mona Vale, which </w:t>
        </w:r>
      </w:ins>
      <w:ins w:id="550" w:author="Rachael Maree Woods" w:date="2016-03-01T12:38:00Z">
        <w:del w:id="551" w:author="Josh Madin" w:date="2016-03-18T15:14:00Z">
          <w:r w:rsidRPr="00CC30E1" w:rsidDel="004A0FBF">
            <w:rPr>
              <w:rFonts w:ascii="Times New Roman" w:hAnsi="Times New Roman"/>
              <w:lang w:val="en-AU"/>
              <w:rPrChange w:id="552" w:author="Rachael Maree Woods" w:date="2016-03-16T14:26:00Z">
                <w:rPr/>
              </w:rPrChange>
            </w:rPr>
            <w:delText>i</w:delText>
          </w:r>
        </w:del>
        <w:del w:id="553" w:author="Josh Madin" w:date="2016-03-18T15:16:00Z">
          <w:r w:rsidRPr="00CC30E1" w:rsidDel="003E41E4">
            <w:rPr>
              <w:rFonts w:ascii="Times New Roman" w:hAnsi="Times New Roman"/>
              <w:lang w:val="en-AU"/>
              <w:rPrChange w:id="554" w:author="Rachael Maree Woods" w:date="2016-03-16T14:26:00Z">
                <w:rPr/>
              </w:rPrChange>
            </w:rPr>
            <w:delText>nside and</w:delText>
          </w:r>
        </w:del>
      </w:ins>
      <w:ins w:id="555" w:author="Josh Madin" w:date="2016-03-18T15:16:00Z">
        <w:r w:rsidR="003E41E4">
          <w:rPr>
            <w:lang w:val="en-AU"/>
          </w:rPr>
          <w:t>is an ocean beach</w:t>
        </w:r>
      </w:ins>
      <w:ins w:id="556" w:author="Rachael Maree Woods" w:date="2016-03-01T12:38:00Z">
        <w:r w:rsidRPr="00CC30E1">
          <w:rPr>
            <w:rFonts w:ascii="Times New Roman" w:hAnsi="Times New Roman"/>
            <w:lang w:val="en-AU"/>
            <w:rPrChange w:id="557" w:author="Rachael Maree Woods" w:date="2016-03-16T14:26:00Z">
              <w:rPr/>
            </w:rPrChange>
          </w:rPr>
          <w:t xml:space="preserve"> outside Sydney Harbour </w:t>
        </w:r>
        <w:del w:id="558" w:author="Josh Madin" w:date="2016-03-18T15:17:00Z">
          <w:r w:rsidRPr="00CC30E1" w:rsidDel="003E41E4">
            <w:rPr>
              <w:rFonts w:ascii="Times New Roman" w:hAnsi="Times New Roman"/>
              <w:lang w:val="en-AU"/>
              <w:rPrChange w:id="559" w:author="Rachael Maree Woods" w:date="2016-03-16T14:26:00Z">
                <w:rPr/>
              </w:rPrChange>
            </w:rPr>
            <w:delText>(</w:delText>
          </w:r>
        </w:del>
        <w:del w:id="560" w:author="Josh Madin" w:date="2016-03-18T15:15:00Z">
          <w:r w:rsidRPr="00CC30E1" w:rsidDel="004A0FBF">
            <w:rPr>
              <w:rFonts w:ascii="Times New Roman" w:hAnsi="Times New Roman"/>
              <w:lang w:val="en-AU"/>
              <w:rPrChange w:id="561" w:author="Rachael Maree Woods" w:date="2016-03-16T14:26:00Z">
                <w:rPr/>
              </w:rPrChange>
            </w:rPr>
            <w:delText xml:space="preserve">Chowder Bay </w:delText>
          </w:r>
        </w:del>
        <w:del w:id="562" w:author="Josh Madin" w:date="2016-03-18T15:17:00Z">
          <w:r w:rsidRPr="00CC30E1" w:rsidDel="003E41E4">
            <w:rPr>
              <w:rFonts w:ascii="Times New Roman" w:hAnsi="Times New Roman"/>
              <w:lang w:val="en-AU"/>
              <w:rPrChange w:id="563" w:author="Rachael Maree Woods" w:date="2016-03-16T14:26:00Z">
                <w:rPr/>
              </w:rPrChange>
            </w:rPr>
            <w:delText>and Mona Vale, respectively) to highlight the difference between water qualities within the harbour compared to water collected outside</w:delText>
          </w:r>
        </w:del>
      </w:ins>
      <w:ins w:id="564" w:author="Josh Madin" w:date="2016-03-18T15:17:00Z">
        <w:r w:rsidR="003E41E4">
          <w:rPr>
            <w:lang w:val="en-AU"/>
          </w:rPr>
          <w:t xml:space="preserve">and </w:t>
        </w:r>
      </w:ins>
      <w:ins w:id="565" w:author="Josh Madin" w:date="2016-03-24T13:18:00Z">
        <w:r w:rsidR="00B95805">
          <w:rPr>
            <w:lang w:val="en-AU"/>
          </w:rPr>
          <w:t>was</w:t>
        </w:r>
      </w:ins>
      <w:ins w:id="566" w:author="Josh Madin" w:date="2016-03-18T15:17:00Z">
        <w:r w:rsidR="003E41E4">
          <w:rPr>
            <w:lang w:val="en-AU"/>
          </w:rPr>
          <w:t xml:space="preserve"> expected to be less polluted than inside the harbour; and (3) </w:t>
        </w:r>
      </w:ins>
      <w:ins w:id="567" w:author="Rachael Maree Woods" w:date="2016-03-01T12:38:00Z">
        <w:del w:id="568" w:author="Josh Madin" w:date="2016-03-18T15:18:00Z">
          <w:r w:rsidRPr="00CC30E1" w:rsidDel="003E41E4">
            <w:rPr>
              <w:rFonts w:ascii="Times New Roman" w:hAnsi="Times New Roman"/>
              <w:lang w:val="en-AU"/>
              <w:rPrChange w:id="569" w:author="Rachael Maree Woods" w:date="2016-03-16T14:26:00Z">
                <w:rPr/>
              </w:rPrChange>
            </w:rPr>
            <w:delText xml:space="preserve"> the heads</w:delText>
          </w:r>
        </w:del>
      </w:ins>
      <w:ins w:id="570" w:author="Rachael Maree Woods" w:date="2016-03-01T12:39:00Z">
        <w:del w:id="571" w:author="Josh Madin" w:date="2016-03-18T15:18:00Z">
          <w:r w:rsidRPr="00CC30E1" w:rsidDel="003E41E4">
            <w:rPr>
              <w:rFonts w:ascii="Times New Roman" w:hAnsi="Times New Roman"/>
              <w:lang w:val="en-AU"/>
              <w:rPrChange w:id="572" w:author="Rachael Maree Woods" w:date="2016-03-16T14:26:00Z">
                <w:rPr/>
              </w:rPrChange>
            </w:rPr>
            <w:delText xml:space="preserve"> as well as from </w:delText>
          </w:r>
        </w:del>
        <w:r w:rsidRPr="00CC30E1">
          <w:rPr>
            <w:rFonts w:ascii="Times New Roman" w:hAnsi="Times New Roman"/>
            <w:lang w:val="en-AU"/>
            <w:rPrChange w:id="573" w:author="Rachael Maree Woods" w:date="2016-03-16T14:26:00Z">
              <w:rPr/>
            </w:rPrChange>
          </w:rPr>
          <w:t>Lizard Island</w:t>
        </w:r>
        <w:del w:id="574" w:author="Josh Madin" w:date="2016-03-18T15:18:00Z">
          <w:r w:rsidRPr="00CC30E1" w:rsidDel="003E41E4">
            <w:rPr>
              <w:rFonts w:ascii="Times New Roman" w:hAnsi="Times New Roman"/>
              <w:lang w:val="en-AU"/>
              <w:rPrChange w:id="575" w:author="Rachael Maree Woods" w:date="2016-03-16T14:26:00Z">
                <w:rPr/>
              </w:rPrChange>
            </w:rPr>
            <w:delText xml:space="preserve"> on</w:delText>
          </w:r>
        </w:del>
      </w:ins>
      <w:ins w:id="576" w:author="Josh Madin" w:date="2016-03-18T15:18:00Z">
        <w:r w:rsidR="003E41E4">
          <w:rPr>
            <w:lang w:val="en-AU"/>
          </w:rPr>
          <w:t>,</w:t>
        </w:r>
      </w:ins>
      <w:ins w:id="577" w:author="Rachael Maree Woods" w:date="2016-03-01T12:39:00Z">
        <w:r w:rsidRPr="00CC30E1">
          <w:rPr>
            <w:rFonts w:ascii="Times New Roman" w:hAnsi="Times New Roman"/>
            <w:lang w:val="en-AU"/>
            <w:rPrChange w:id="578" w:author="Rachael Maree Woods" w:date="2016-03-16T14:26:00Z">
              <w:rPr/>
            </w:rPrChange>
          </w:rPr>
          <w:t xml:space="preserve"> </w:t>
        </w:r>
        <w:del w:id="579" w:author="Josh Madin" w:date="2016-03-24T13:18:00Z">
          <w:r w:rsidRPr="00CC30E1" w:rsidDel="00B95805">
            <w:rPr>
              <w:rFonts w:ascii="Times New Roman" w:hAnsi="Times New Roman"/>
              <w:lang w:val="en-AU"/>
              <w:rPrChange w:id="580" w:author="Rachael Maree Woods" w:date="2016-03-16T14:26:00Z">
                <w:rPr/>
              </w:rPrChange>
            </w:rPr>
            <w:delText>the</w:delText>
          </w:r>
        </w:del>
      </w:ins>
      <w:ins w:id="581" w:author="Josh Madin" w:date="2016-03-24T13:18:00Z">
        <w:r w:rsidR="00B95805">
          <w:rPr>
            <w:lang w:val="en-AU"/>
          </w:rPr>
          <w:t>northern</w:t>
        </w:r>
      </w:ins>
      <w:ins w:id="582" w:author="Rachael Maree Woods" w:date="2016-03-01T12:39:00Z">
        <w:r w:rsidRPr="00CC30E1">
          <w:rPr>
            <w:rFonts w:ascii="Times New Roman" w:hAnsi="Times New Roman"/>
            <w:lang w:val="en-AU"/>
            <w:rPrChange w:id="583" w:author="Rachael Maree Woods" w:date="2016-03-16T14:26:00Z">
              <w:rPr/>
            </w:rPrChange>
          </w:rPr>
          <w:t xml:space="preserve"> Great Barrier Reef</w:t>
        </w:r>
      </w:ins>
      <w:ins w:id="584" w:author="Josh Madin" w:date="2016-03-18T15:18:00Z">
        <w:r w:rsidR="003E41E4">
          <w:rPr>
            <w:lang w:val="en-AU"/>
          </w:rPr>
          <w:t xml:space="preserve">, to represent a tropical location where larvae </w:t>
        </w:r>
      </w:ins>
      <w:ins w:id="585" w:author="Josh Madin" w:date="2016-03-24T13:18:00Z">
        <w:r w:rsidR="00B95805">
          <w:rPr>
            <w:lang w:val="en-AU"/>
          </w:rPr>
          <w:t>supposedly</w:t>
        </w:r>
      </w:ins>
      <w:ins w:id="586" w:author="Josh Madin" w:date="2016-03-18T15:18:00Z">
        <w:r w:rsidR="003E41E4">
          <w:rPr>
            <w:lang w:val="en-AU"/>
          </w:rPr>
          <w:t xml:space="preserve"> do well</w:t>
        </w:r>
      </w:ins>
      <w:ins w:id="587" w:author="Rachael Maree Woods" w:date="2016-03-01T12:38:00Z">
        <w:r w:rsidRPr="00CC30E1">
          <w:rPr>
            <w:rFonts w:ascii="Times New Roman" w:hAnsi="Times New Roman"/>
            <w:lang w:val="en-AU"/>
            <w:rPrChange w:id="588" w:author="Rachael Maree Woods" w:date="2016-03-16T14:26:00Z">
              <w:rPr/>
            </w:rPrChange>
          </w:rPr>
          <w:t>.</w:t>
        </w:r>
      </w:ins>
      <w:ins w:id="589" w:author="Rachael Maree Woods" w:date="2016-03-01T12:40:00Z">
        <w:r w:rsidRPr="00CC30E1">
          <w:rPr>
            <w:rFonts w:ascii="Times New Roman" w:hAnsi="Times New Roman"/>
            <w:lang w:val="en-AU"/>
            <w:rPrChange w:id="590" w:author="Rachael Maree Woods" w:date="2016-03-16T14:26:00Z">
              <w:rPr/>
            </w:rPrChange>
          </w:rPr>
          <w:t xml:space="preserve"> </w:t>
        </w:r>
      </w:ins>
      <w:ins w:id="591" w:author="Josh Madin" w:date="2016-03-18T15:18:00Z">
        <w:r w:rsidR="003E41E4">
          <w:rPr>
            <w:lang w:val="en-AU"/>
          </w:rPr>
          <w:t xml:space="preserve">Water </w:t>
        </w:r>
      </w:ins>
      <w:ins w:id="592" w:author="Rachael Maree Woods" w:date="2016-03-01T12:40:00Z">
        <w:del w:id="593" w:author="Josh Madin" w:date="2016-03-18T15:18:00Z">
          <w:r w:rsidRPr="00CC30E1" w:rsidDel="003E41E4">
            <w:rPr>
              <w:rFonts w:ascii="Times New Roman" w:hAnsi="Times New Roman"/>
              <w:lang w:val="en-AU"/>
              <w:rPrChange w:id="594" w:author="Rachael Maree Woods" w:date="2016-03-16T14:26:00Z">
                <w:rPr/>
              </w:rPrChange>
            </w:rPr>
            <w:delText>These s</w:delText>
          </w:r>
        </w:del>
      </w:ins>
      <w:ins w:id="595" w:author="Josh Madin" w:date="2016-03-18T15:18:00Z">
        <w:r w:rsidR="003E41E4">
          <w:rPr>
            <w:lang w:val="en-AU"/>
          </w:rPr>
          <w:t>s</w:t>
        </w:r>
      </w:ins>
      <w:ins w:id="596" w:author="Rachael Maree Woods" w:date="2016-03-01T12:40:00Z">
        <w:r w:rsidRPr="00CC30E1">
          <w:rPr>
            <w:rFonts w:ascii="Times New Roman" w:hAnsi="Times New Roman"/>
            <w:lang w:val="en-AU"/>
            <w:rPrChange w:id="597" w:author="Rachael Maree Woods" w:date="2016-03-16T14:26:00Z">
              <w:rPr/>
            </w:rPrChange>
          </w:rPr>
          <w:t xml:space="preserve">amples were </w:t>
        </w:r>
        <w:del w:id="598" w:author="Josh Madin" w:date="2016-03-18T15:19:00Z">
          <w:r w:rsidRPr="00CC30E1" w:rsidDel="003E41E4">
            <w:rPr>
              <w:rFonts w:ascii="Times New Roman" w:hAnsi="Times New Roman"/>
              <w:lang w:val="en-AU"/>
              <w:rPrChange w:id="599" w:author="Rachael Maree Woods" w:date="2016-03-16T14:26:00Z">
                <w:rPr/>
              </w:rPrChange>
            </w:rPr>
            <w:delText>tested</w:delText>
          </w:r>
        </w:del>
      </w:ins>
      <w:ins w:id="600" w:author="Josh Madin" w:date="2016-03-18T15:19:00Z">
        <w:r w:rsidR="003E41E4">
          <w:rPr>
            <w:lang w:val="en-AU"/>
          </w:rPr>
          <w:t>analysed</w:t>
        </w:r>
      </w:ins>
      <w:ins w:id="601" w:author="Rachael Maree Woods" w:date="2016-03-01T12:40:00Z">
        <w:r w:rsidRPr="00CC30E1">
          <w:rPr>
            <w:rFonts w:ascii="Times New Roman" w:hAnsi="Times New Roman"/>
            <w:lang w:val="en-AU"/>
            <w:rPrChange w:id="602" w:author="Rachael Maree Woods" w:date="2016-03-16T14:26:00Z">
              <w:rPr/>
            </w:rPrChange>
          </w:rPr>
          <w:t xml:space="preserve"> for </w:t>
        </w:r>
        <w:del w:id="603" w:author="Josh Madin" w:date="2016-03-24T13:19:00Z">
          <w:r w:rsidRPr="00CC30E1" w:rsidDel="00862ED7">
            <w:rPr>
              <w:rFonts w:ascii="Times New Roman" w:hAnsi="Times New Roman"/>
              <w:lang w:val="en-AU"/>
              <w:rPrChange w:id="604" w:author="Rachael Maree Woods" w:date="2016-03-16T14:26:00Z">
                <w:rPr/>
              </w:rPrChange>
            </w:rPr>
            <w:delText>each</w:delText>
          </w:r>
        </w:del>
      </w:ins>
      <w:ins w:id="605" w:author="Josh Madin" w:date="2016-03-24T13:19:00Z">
        <w:r w:rsidR="00862ED7">
          <w:rPr>
            <w:lang w:val="en-AU"/>
          </w:rPr>
          <w:t>all</w:t>
        </w:r>
      </w:ins>
      <w:ins w:id="606" w:author="Rachael Maree Woods" w:date="2016-03-01T12:40:00Z">
        <w:r w:rsidRPr="00CC30E1">
          <w:rPr>
            <w:rFonts w:ascii="Times New Roman" w:hAnsi="Times New Roman"/>
            <w:lang w:val="en-AU"/>
            <w:rPrChange w:id="607" w:author="Rachael Maree Woods" w:date="2016-03-16T14:26:00Z">
              <w:rPr/>
            </w:rPrChange>
          </w:rPr>
          <w:t xml:space="preserve"> of the </w:t>
        </w:r>
      </w:ins>
      <w:ins w:id="608" w:author="Josh Madin" w:date="2016-03-24T13:19:00Z">
        <w:r w:rsidR="00862ED7">
          <w:rPr>
            <w:lang w:val="en-AU"/>
          </w:rPr>
          <w:t xml:space="preserve">seawater properties </w:t>
        </w:r>
      </w:ins>
      <w:ins w:id="609" w:author="Rachael Maree Woods" w:date="2016-03-01T12:40:00Z">
        <w:del w:id="610" w:author="Josh Madin" w:date="2016-03-24T13:19:00Z">
          <w:r w:rsidRPr="00CC30E1" w:rsidDel="00862ED7">
            <w:rPr>
              <w:rFonts w:ascii="Times New Roman" w:hAnsi="Times New Roman"/>
              <w:lang w:val="en-AU"/>
              <w:rPrChange w:id="611" w:author="Rachael Maree Woods" w:date="2016-03-16T14:26:00Z">
                <w:rPr/>
              </w:rPrChange>
            </w:rPr>
            <w:delText xml:space="preserve">factors used </w:delText>
          </w:r>
        </w:del>
        <w:del w:id="612" w:author="Josh Madin" w:date="2016-03-18T15:18:00Z">
          <w:r w:rsidRPr="00CC30E1" w:rsidDel="003E41E4">
            <w:rPr>
              <w:rFonts w:ascii="Times New Roman" w:hAnsi="Times New Roman"/>
              <w:lang w:val="en-AU"/>
              <w:rPrChange w:id="613" w:author="Rachael Maree Woods" w:date="2016-03-16T14:26:00Z">
                <w:rPr/>
              </w:rPrChange>
            </w:rPr>
            <w:delText>with</w:delText>
          </w:r>
        </w:del>
        <w:del w:id="614" w:author="Josh Madin" w:date="2016-03-24T13:19:00Z">
          <w:r w:rsidRPr="00CC30E1" w:rsidDel="00862ED7">
            <w:rPr>
              <w:rFonts w:ascii="Times New Roman" w:hAnsi="Times New Roman"/>
              <w:lang w:val="en-AU"/>
              <w:rPrChange w:id="615" w:author="Rachael Maree Woods" w:date="2016-03-16T14:26:00Z">
                <w:rPr/>
              </w:rPrChange>
            </w:rPr>
            <w:delText>in both</w:delText>
          </w:r>
        </w:del>
        <w:del w:id="616" w:author="Josh Madin" w:date="2016-03-18T15:18:00Z">
          <w:r w:rsidRPr="00CC30E1" w:rsidDel="003E41E4">
            <w:rPr>
              <w:rFonts w:ascii="Times New Roman" w:hAnsi="Times New Roman"/>
              <w:lang w:val="en-AU"/>
              <w:rPrChange w:id="617" w:author="Rachael Maree Woods" w:date="2016-03-16T14:26:00Z">
                <w:rPr/>
              </w:rPrChange>
            </w:rPr>
            <w:delText xml:space="preserve"> the</w:delText>
          </w:r>
        </w:del>
        <w:del w:id="618" w:author="Josh Madin" w:date="2016-03-24T13:19:00Z">
          <w:r w:rsidRPr="00CC30E1" w:rsidDel="00862ED7">
            <w:rPr>
              <w:rFonts w:ascii="Times New Roman" w:hAnsi="Times New Roman"/>
              <w:lang w:val="en-AU"/>
              <w:rPrChange w:id="619" w:author="Rachael Maree Woods" w:date="2016-03-16T14:26:00Z">
                <w:rPr/>
              </w:rPrChange>
            </w:rPr>
            <w:delText xml:space="preserve"> </w:delText>
          </w:r>
        </w:del>
        <w:del w:id="620" w:author="Josh Madin" w:date="2016-03-18T15:18:00Z">
          <w:r w:rsidRPr="00CC30E1" w:rsidDel="003E41E4">
            <w:rPr>
              <w:rFonts w:ascii="Times New Roman" w:hAnsi="Times New Roman"/>
              <w:lang w:val="en-AU"/>
              <w:rPrChange w:id="621" w:author="Rachael Maree Woods" w:date="2016-03-16T14:26:00Z">
                <w:rPr/>
              </w:rPrChange>
            </w:rPr>
            <w:delText>fertisliation</w:delText>
          </w:r>
        </w:del>
        <w:del w:id="622" w:author="Josh Madin" w:date="2016-03-24T13:19:00Z">
          <w:r w:rsidRPr="00CC30E1" w:rsidDel="00862ED7">
            <w:rPr>
              <w:rFonts w:ascii="Times New Roman" w:hAnsi="Times New Roman"/>
              <w:lang w:val="en-AU"/>
              <w:rPrChange w:id="623" w:author="Rachael Maree Woods" w:date="2016-03-16T14:26:00Z">
                <w:rPr/>
              </w:rPrChange>
            </w:rPr>
            <w:delText xml:space="preserve"> and larval survivorship</w:delText>
          </w:r>
        </w:del>
      </w:ins>
      <w:ins w:id="624" w:author="Josh Madin" w:date="2016-03-24T13:19:00Z">
        <w:r w:rsidR="00862ED7">
          <w:rPr>
            <w:lang w:val="en-AU"/>
          </w:rPr>
          <w:t>that we modelled</w:t>
        </w:r>
        <w:r w:rsidR="00B95805">
          <w:rPr>
            <w:lang w:val="en-AU"/>
          </w:rPr>
          <w:t xml:space="preserve"> </w:t>
        </w:r>
      </w:ins>
      <w:ins w:id="625" w:author="Rachael Maree Woods" w:date="2016-03-01T12:40:00Z">
        <w:del w:id="626" w:author="Josh Madin" w:date="2016-03-24T13:19:00Z">
          <w:r w:rsidRPr="00CC30E1" w:rsidDel="00862ED7">
            <w:rPr>
              <w:rFonts w:ascii="Times New Roman" w:hAnsi="Times New Roman"/>
              <w:lang w:val="en-AU"/>
              <w:rPrChange w:id="627" w:author="Rachael Maree Woods" w:date="2016-03-16T14:26:00Z">
                <w:rPr/>
              </w:rPrChange>
            </w:rPr>
            <w:delText xml:space="preserve"> </w:delText>
          </w:r>
        </w:del>
        <w:del w:id="628" w:author="Josh Madin" w:date="2016-03-18T15:19:00Z">
          <w:r w:rsidRPr="00CC30E1" w:rsidDel="003E41E4">
            <w:rPr>
              <w:rFonts w:ascii="Times New Roman" w:hAnsi="Times New Roman"/>
              <w:lang w:val="en-AU"/>
              <w:rPrChange w:id="629" w:author="Rachael Maree Woods" w:date="2016-03-16T14:26:00Z">
                <w:rPr/>
              </w:rPrChange>
            </w:rPr>
            <w:delText xml:space="preserve">analyses </w:delText>
          </w:r>
        </w:del>
        <w:r w:rsidRPr="00CC30E1">
          <w:rPr>
            <w:rFonts w:ascii="Times New Roman" w:hAnsi="Times New Roman"/>
            <w:lang w:val="en-AU"/>
            <w:rPrChange w:id="630" w:author="Rachael Maree Woods" w:date="2016-03-16T14:26:00Z">
              <w:rPr/>
            </w:rPrChange>
          </w:rPr>
          <w:t xml:space="preserve">by </w:t>
        </w:r>
        <w:del w:id="631" w:author="Josh Madin" w:date="2016-03-18T15:19:00Z">
          <w:r w:rsidRPr="00CC30E1" w:rsidDel="003E41E4">
            <w:rPr>
              <w:rFonts w:ascii="Times New Roman" w:hAnsi="Times New Roman"/>
              <w:lang w:val="en-AU"/>
              <w:rPrChange w:id="632" w:author="Rachael Maree Woods" w:date="2016-03-16T14:26:00Z">
                <w:rPr/>
              </w:rPrChange>
            </w:rPr>
            <w:delText xml:space="preserve">an external laboratory, </w:delText>
          </w:r>
        </w:del>
        <w:r w:rsidRPr="00CC30E1">
          <w:rPr>
            <w:rFonts w:ascii="Times New Roman" w:hAnsi="Times New Roman"/>
            <w:lang w:val="en-AU"/>
            <w:rPrChange w:id="633" w:author="Rachael Maree Woods" w:date="2016-03-16T14:26:00Z">
              <w:rPr/>
            </w:rPrChange>
          </w:rPr>
          <w:t>Envirolab Services</w:t>
        </w:r>
      </w:ins>
      <w:ins w:id="634" w:author="Rachael Maree Woods" w:date="2016-03-16T10:12:00Z">
        <w:r w:rsidR="00B05B6D" w:rsidRPr="00492DC6">
          <w:rPr>
            <w:rFonts w:ascii="Times New Roman" w:hAnsi="Times New Roman"/>
            <w:b w:val="0"/>
            <w:lang w:val="en-AU"/>
          </w:rPr>
          <w:t>,</w:t>
        </w:r>
      </w:ins>
      <w:ins w:id="635" w:author="Rachael Maree Woods" w:date="2016-03-01T12:40:00Z">
        <w:r w:rsidRPr="00CC30E1">
          <w:rPr>
            <w:rFonts w:ascii="Times New Roman" w:hAnsi="Times New Roman"/>
            <w:lang w:val="en-AU"/>
            <w:rPrChange w:id="636" w:author="Rachael Maree Woods" w:date="2016-03-16T14:26:00Z">
              <w:rPr/>
            </w:rPrChange>
          </w:rPr>
          <w:t xml:space="preserve"> Sydney.</w:t>
        </w:r>
      </w:ins>
    </w:p>
    <w:p w14:paraId="47052459" w14:textId="77777777" w:rsidR="00F2559E" w:rsidRPr="00CC30E1" w:rsidRDefault="00F2559E">
      <w:pPr>
        <w:spacing w:line="480" w:lineRule="auto"/>
        <w:rPr>
          <w:ins w:id="637" w:author="Rachael Maree Woods" w:date="2016-03-16T14:18:00Z"/>
          <w:lang w:val="en-AU"/>
        </w:rPr>
      </w:pPr>
    </w:p>
    <w:p w14:paraId="121F0AB8" w14:textId="7C62BFDF" w:rsidR="00B21654" w:rsidRPr="00CC30E1" w:rsidDel="00EB4628" w:rsidRDefault="00B21654" w:rsidP="009219E1">
      <w:pPr>
        <w:spacing w:line="480" w:lineRule="auto"/>
        <w:rPr>
          <w:del w:id="638" w:author="Rachael Maree Woods" w:date="2016-03-01T12:40:00Z"/>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2A56CF20" w:rsidR="00AE0409" w:rsidRPr="00CC30E1" w:rsidRDefault="00AE4A08" w:rsidP="00F551AD">
      <w:pPr>
        <w:pStyle w:val="CommentText"/>
        <w:spacing w:line="480" w:lineRule="auto"/>
        <w:rPr>
          <w:lang w:val="en-AU"/>
        </w:rPr>
      </w:pPr>
      <w:del w:id="639" w:author="Josh Madin" w:date="2016-03-18T15:20:00Z">
        <w:r w:rsidRPr="00CC30E1" w:rsidDel="00111F85">
          <w:rPr>
            <w:szCs w:val="20"/>
            <w:lang w:val="en-AU"/>
          </w:rPr>
          <w:delText>We utilised</w:delText>
        </w:r>
      </w:del>
      <w:ins w:id="640" w:author="Josh Madin" w:date="2016-03-18T15:21:00Z">
        <w:r w:rsidR="00111F85">
          <w:rPr>
            <w:szCs w:val="20"/>
            <w:lang w:val="en-AU"/>
          </w:rPr>
          <w:t>W</w:t>
        </w:r>
      </w:ins>
      <w:del w:id="641" w:author="Josh Madin" w:date="2016-03-18T15:21:00Z">
        <w:r w:rsidRPr="00CC30E1" w:rsidDel="00111F85">
          <w:rPr>
            <w:szCs w:val="20"/>
            <w:lang w:val="en-AU"/>
          </w:rPr>
          <w:delText xml:space="preserve"> </w:delText>
        </w:r>
      </w:del>
      <w:ins w:id="642" w:author="Josh Madin" w:date="2016-03-18T15:20:00Z">
        <w:r w:rsidR="00111F85">
          <w:rPr>
            <w:szCs w:val="20"/>
            <w:lang w:val="en-AU"/>
          </w:rPr>
          <w:t xml:space="preserve">e were able to </w:t>
        </w:r>
      </w:ins>
      <w:ins w:id="643" w:author="Josh Madin" w:date="2016-03-24T13:20:00Z">
        <w:r w:rsidR="00862ED7">
          <w:rPr>
            <w:szCs w:val="20"/>
            <w:lang w:val="en-AU"/>
          </w:rPr>
          <w:t>combine</w:t>
        </w:r>
      </w:ins>
      <w:ins w:id="644" w:author="Josh Madin" w:date="2016-03-18T15:20:00Z">
        <w:r w:rsidR="00111F85">
          <w:rPr>
            <w:szCs w:val="20"/>
            <w:lang w:val="en-AU"/>
          </w:rPr>
          <w:t xml:space="preserve"> </w:t>
        </w:r>
      </w:ins>
      <w:del w:id="645" w:author="Rachael Maree Woods" w:date="2016-02-25T13:35:00Z">
        <w:r w:rsidRPr="00CC30E1" w:rsidDel="00E5403F">
          <w:rPr>
            <w:szCs w:val="20"/>
            <w:lang w:val="en-AU"/>
          </w:rPr>
          <w:delText xml:space="preserve">18 </w:delText>
        </w:r>
      </w:del>
      <w:ins w:id="646" w:author="Rachael Maree Woods" w:date="2016-02-25T13:35:00Z">
        <w:r w:rsidR="00E5403F" w:rsidRPr="00CC30E1">
          <w:rPr>
            <w:szCs w:val="20"/>
            <w:lang w:val="en-AU"/>
          </w:rPr>
          <w:t xml:space="preserve">20 </w:t>
        </w:r>
      </w:ins>
      <w:del w:id="647"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648" w:author="Rachael Maree Woods" w:date="2016-03-16T10:15:00Z">
        <w:del w:id="649" w:author="Josh Madin" w:date="2016-03-18T15:20:00Z">
          <w:r w:rsidR="00B05B6D" w:rsidRPr="00CC30E1" w:rsidDel="00111F85">
            <w:rPr>
              <w:szCs w:val="20"/>
              <w:lang w:val="en-AU"/>
            </w:rPr>
            <w:delText>(</w:delText>
          </w:r>
        </w:del>
      </w:ins>
      <w:del w:id="650"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651" w:author="Rachael Maree Woods" w:date="2016-03-16T10:15:00Z">
        <w:del w:id="652" w:author="Josh Madin" w:date="2016-03-18T15:20:00Z">
          <w:r w:rsidR="00B05B6D" w:rsidRPr="00CC30E1" w:rsidDel="00111F85">
            <w:rPr>
              <w:szCs w:val="20"/>
              <w:lang w:val="en-AU"/>
            </w:rPr>
            <w:delText>)</w:delText>
          </w:r>
        </w:del>
      </w:ins>
      <w:del w:id="653" w:author="Josh Madin" w:date="2016-03-18T15:20:00Z">
        <w:r w:rsidR="00A02EC0" w:rsidRPr="00CC30E1" w:rsidDel="00111F85">
          <w:rPr>
            <w:szCs w:val="20"/>
            <w:lang w:val="en-AU"/>
          </w:rPr>
          <w:delText xml:space="preserve"> </w:delText>
        </w:r>
      </w:del>
      <w:r w:rsidRPr="00CC30E1">
        <w:rPr>
          <w:szCs w:val="20"/>
          <w:lang w:val="en-AU"/>
        </w:rPr>
        <w:t>that quantified</w:t>
      </w:r>
      <w:del w:id="654"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655" w:author="Josh Madin" w:date="2016-03-18T15:21:00Z">
        <w:r w:rsidR="00111F85" w:rsidRPr="00111F85">
          <w:rPr>
            <w:szCs w:val="20"/>
            <w:lang w:val="en-AU"/>
          </w:rPr>
          <w:t xml:space="preserve"> </w:t>
        </w:r>
      </w:ins>
      <w:ins w:id="656" w:author="Josh Madin" w:date="2016-03-24T13:20:00Z">
        <w:r w:rsidR="00862ED7">
          <w:rPr>
            <w:szCs w:val="20"/>
            <w:lang w:val="en-AU"/>
          </w:rPr>
          <w:t>for</w:t>
        </w:r>
      </w:ins>
      <w:ins w:id="657" w:author="Josh Madin" w:date="2016-03-18T15:21:00Z">
        <w:r w:rsidR="00111F85">
          <w:rPr>
            <w:szCs w:val="20"/>
            <w:lang w:val="en-AU"/>
          </w:rPr>
          <w:t xml:space="preserve"> our analyses</w:t>
        </w:r>
      </w:ins>
      <w:ins w:id="658" w:author="Josh Madin" w:date="2016-03-18T15:23:00Z">
        <w:r w:rsidR="00111F85">
          <w:rPr>
            <w:szCs w:val="20"/>
            <w:lang w:val="en-AU"/>
          </w:rPr>
          <w:t xml:space="preserve"> (Table </w:t>
        </w:r>
        <w:del w:id="659" w:author="Rachael Maree Woods" w:date="2016-03-22T08:28:00Z">
          <w:r w:rsidR="00111F85" w:rsidDel="007B765C">
            <w:rPr>
              <w:szCs w:val="20"/>
              <w:lang w:val="en-AU"/>
            </w:rPr>
            <w:delText>???</w:delText>
          </w:r>
        </w:del>
      </w:ins>
      <w:ins w:id="660" w:author="Rachael Maree Woods" w:date="2016-03-22T08:28:00Z">
        <w:r w:rsidR="007B765C">
          <w:rPr>
            <w:szCs w:val="20"/>
            <w:lang w:val="en-AU"/>
          </w:rPr>
          <w:t>1</w:t>
        </w:r>
      </w:ins>
      <w:ins w:id="661" w:author="Josh Madin" w:date="2016-03-18T15:23:00Z">
        <w:r w:rsidR="00111F85">
          <w:rPr>
            <w:szCs w:val="20"/>
            <w:lang w:val="en-AU"/>
          </w:rPr>
          <w:t>)</w:t>
        </w:r>
      </w:ins>
      <w:r w:rsidR="008B7D9F" w:rsidRPr="00CC30E1">
        <w:rPr>
          <w:szCs w:val="20"/>
          <w:lang w:val="en-AU"/>
        </w:rPr>
        <w:t xml:space="preserve">. </w:t>
      </w:r>
      <w:del w:id="662" w:author="Josh Madin" w:date="2016-03-18T15:21:00Z">
        <w:r w:rsidR="008B7D9F" w:rsidRPr="00CC30E1" w:rsidDel="00111F85">
          <w:rPr>
            <w:szCs w:val="20"/>
            <w:lang w:val="en-AU"/>
          </w:rPr>
          <w:delText>Within our</w:delText>
        </w:r>
      </w:del>
      <w:ins w:id="663" w:author="Josh Madin" w:date="2016-03-18T15:21:00Z">
        <w:r w:rsidR="00111F85">
          <w:rPr>
            <w:szCs w:val="20"/>
            <w:lang w:val="en-AU"/>
          </w:rPr>
          <w:t>For</w:t>
        </w:r>
      </w:ins>
      <w:r w:rsidR="008B7D9F" w:rsidRPr="00CC30E1">
        <w:rPr>
          <w:szCs w:val="20"/>
          <w:lang w:val="en-AU"/>
        </w:rPr>
        <w:t xml:space="preserve"> fertilisation success</w:t>
      </w:r>
      <w:ins w:id="664" w:author="Josh Madin" w:date="2016-03-18T15:21:00Z">
        <w:r w:rsidR="00111F85">
          <w:rPr>
            <w:szCs w:val="20"/>
            <w:lang w:val="en-AU"/>
          </w:rPr>
          <w:t xml:space="preserve">, </w:t>
        </w:r>
      </w:ins>
      <w:del w:id="665" w:author="Josh Madin" w:date="2016-03-18T15:22:00Z">
        <w:r w:rsidR="008B7D9F" w:rsidRPr="00CC30E1" w:rsidDel="00111F85">
          <w:rPr>
            <w:szCs w:val="20"/>
            <w:lang w:val="en-AU"/>
          </w:rPr>
          <w:delText xml:space="preserve"> analysis</w:delText>
        </w:r>
      </w:del>
      <w:ins w:id="666" w:author="Josh Madin" w:date="2016-03-18T15:22:00Z">
        <w:r w:rsidR="00111F85">
          <w:rPr>
            <w:szCs w:val="20"/>
            <w:lang w:val="en-AU"/>
          </w:rPr>
          <w:t>there were a</w:t>
        </w:r>
      </w:ins>
      <w:del w:id="667" w:author="Josh Madin" w:date="2016-03-18T15:22:00Z">
        <w:r w:rsidR="008B7D9F" w:rsidRPr="00CC30E1" w:rsidDel="00111F85">
          <w:rPr>
            <w:szCs w:val="20"/>
            <w:lang w:val="en-AU"/>
          </w:rPr>
          <w:delText xml:space="preserve"> we had</w:delText>
        </w:r>
      </w:del>
      <w:ins w:id="668" w:author="Josh Madin" w:date="2016-03-18T15:22:00Z">
        <w:r w:rsidR="00111F85">
          <w:rPr>
            <w:szCs w:val="20"/>
            <w:lang w:val="en-AU"/>
          </w:rPr>
          <w:t xml:space="preserve"> total of</w:t>
        </w:r>
      </w:ins>
      <w:r w:rsidR="008B7D9F" w:rsidRPr="00CC30E1">
        <w:rPr>
          <w:szCs w:val="20"/>
          <w:lang w:val="en-AU"/>
        </w:rPr>
        <w:t xml:space="preserve"> 110</w:t>
      </w:r>
      <w:ins w:id="669" w:author="Rachael Maree Woods" w:date="2016-03-30T09:57:00Z">
        <w:r w:rsidR="000917C0">
          <w:rPr>
            <w:szCs w:val="20"/>
            <w:lang w:val="en-AU"/>
          </w:rPr>
          <w:t>,</w:t>
        </w:r>
      </w:ins>
      <w:ins w:id="670" w:author="Josh Madin" w:date="2016-03-24T13:20:00Z">
        <w:del w:id="671" w:author="Rachael Maree Woods" w:date="2016-03-30T09:57:00Z">
          <w:r w:rsidR="00862ED7" w:rsidDel="000917C0">
            <w:rPr>
              <w:szCs w:val="20"/>
              <w:lang w:val="en-AU"/>
            </w:rPr>
            <w:delText>,</w:delText>
          </w:r>
        </w:del>
      </w:ins>
      <w:r w:rsidR="008B7D9F" w:rsidRPr="00CC30E1">
        <w:rPr>
          <w:szCs w:val="20"/>
          <w:lang w:val="en-AU"/>
        </w:rPr>
        <w:t>3</w:t>
      </w:r>
      <w:ins w:id="672" w:author="Rachael Maree Woods" w:date="2016-02-25T13:40:00Z">
        <w:r w:rsidR="00E5403F" w:rsidRPr="00CC30E1">
          <w:rPr>
            <w:szCs w:val="20"/>
            <w:lang w:val="en-AU"/>
          </w:rPr>
          <w:t>3</w:t>
        </w:r>
      </w:ins>
      <w:del w:id="673" w:author="Rachael Maree Woods" w:date="2016-02-25T13:40:00Z">
        <w:r w:rsidR="008B7D9F" w:rsidRPr="00CC30E1" w:rsidDel="00E5403F">
          <w:rPr>
            <w:szCs w:val="20"/>
            <w:lang w:val="en-AU"/>
          </w:rPr>
          <w:delText>0</w:delText>
        </w:r>
      </w:del>
      <w:r w:rsidR="008B7D9F" w:rsidRPr="00CC30E1">
        <w:rPr>
          <w:szCs w:val="20"/>
          <w:lang w:val="en-AU"/>
        </w:rPr>
        <w:t>0 replicate</w:t>
      </w:r>
      <w:ins w:id="674" w:author="Josh Madin" w:date="2016-03-18T15:22:00Z">
        <w:r w:rsidR="00111F85">
          <w:rPr>
            <w:szCs w:val="20"/>
            <w:lang w:val="en-AU"/>
          </w:rPr>
          <w:t xml:space="preserve"> trials</w:t>
        </w:r>
      </w:ins>
      <w:del w:id="675" w:author="Josh Madin" w:date="2016-03-18T15:22:00Z">
        <w:r w:rsidR="008B7D9F" w:rsidRPr="00CC30E1" w:rsidDel="00111F85">
          <w:rPr>
            <w:szCs w:val="20"/>
            <w:lang w:val="en-AU"/>
          </w:rPr>
          <w:delText>s,</w:delText>
        </w:r>
      </w:del>
      <w:r w:rsidR="008B7D9F" w:rsidRPr="00CC30E1">
        <w:rPr>
          <w:szCs w:val="20"/>
          <w:lang w:val="en-AU"/>
        </w:rPr>
        <w:t xml:space="preserve"> across 11 </w:t>
      </w:r>
      <w:ins w:id="676" w:author="Josh Madin" w:date="2016-03-18T15:22:00Z">
        <w:r w:rsidR="00111F85">
          <w:rPr>
            <w:szCs w:val="20"/>
            <w:lang w:val="en-AU"/>
          </w:rPr>
          <w:t xml:space="preserve">environmental </w:t>
        </w:r>
      </w:ins>
      <w:r w:rsidR="008B7D9F" w:rsidRPr="00CC30E1">
        <w:rPr>
          <w:szCs w:val="20"/>
          <w:lang w:val="en-AU"/>
        </w:rPr>
        <w:t>factors</w:t>
      </w:r>
      <w:del w:id="677" w:author="Josh Madin" w:date="2016-03-18T15:22:00Z">
        <w:r w:rsidR="008B7D9F" w:rsidRPr="00CC30E1" w:rsidDel="00111F85">
          <w:rPr>
            <w:szCs w:val="20"/>
            <w:lang w:val="en-AU"/>
          </w:rPr>
          <w:delText xml:space="preserve"> and</w:delText>
        </w:r>
      </w:del>
      <w:ins w:id="678"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679" w:author="Josh Madin" w:date="2016-03-18T15:22:00Z">
        <w:r w:rsidR="008B7D9F" w:rsidRPr="00CC30E1" w:rsidDel="00111F85">
          <w:rPr>
            <w:szCs w:val="20"/>
            <w:lang w:val="en-AU"/>
          </w:rPr>
          <w:delText xml:space="preserve">utilising </w:delText>
        </w:r>
      </w:del>
      <w:ins w:id="680"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681" w:author="Josh Madin" w:date="2016-03-18T15:22:00Z">
        <w:r w:rsidR="00111F85">
          <w:rPr>
            <w:szCs w:val="20"/>
            <w:lang w:val="en-AU"/>
          </w:rPr>
          <w:t>, there were a total of</w:t>
        </w:r>
      </w:ins>
      <w:del w:id="682"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683" w:author="Rachael Maree Woods" w:date="2016-02-25T13:39:00Z">
        <w:r w:rsidR="00B96FDD" w:rsidRPr="00CC30E1" w:rsidDel="00E5403F">
          <w:rPr>
            <w:szCs w:val="20"/>
            <w:lang w:val="en-AU"/>
          </w:rPr>
          <w:delText xml:space="preserve">9860 </w:delText>
        </w:r>
      </w:del>
      <w:ins w:id="684" w:author="Rachael Maree Woods" w:date="2016-02-25T13:39:00Z">
        <w:r w:rsidR="00E5403F" w:rsidRPr="00CC30E1">
          <w:rPr>
            <w:szCs w:val="20"/>
            <w:lang w:val="en-AU"/>
          </w:rPr>
          <w:t>11</w:t>
        </w:r>
      </w:ins>
      <w:ins w:id="685" w:author="Josh Madin" w:date="2016-03-24T13:20:00Z">
        <w:r w:rsidR="00862ED7">
          <w:rPr>
            <w:szCs w:val="20"/>
            <w:lang w:val="en-AU"/>
          </w:rPr>
          <w:t>,</w:t>
        </w:r>
      </w:ins>
      <w:ins w:id="686" w:author="Rachael Maree Woods" w:date="2016-02-25T13:39:00Z">
        <w:r w:rsidR="00E5403F" w:rsidRPr="00CC30E1">
          <w:rPr>
            <w:szCs w:val="20"/>
            <w:lang w:val="en-AU"/>
          </w:rPr>
          <w:t xml:space="preserve">100 </w:t>
        </w:r>
      </w:ins>
      <w:r w:rsidR="00B96FDD" w:rsidRPr="00CC30E1">
        <w:rPr>
          <w:szCs w:val="20"/>
          <w:lang w:val="en-AU"/>
        </w:rPr>
        <w:t>replicate</w:t>
      </w:r>
      <w:ins w:id="687" w:author="Josh Madin" w:date="2016-03-18T15:22:00Z">
        <w:r w:rsidR="00111F85">
          <w:rPr>
            <w:szCs w:val="20"/>
            <w:lang w:val="en-AU"/>
          </w:rPr>
          <w:t xml:space="preserve"> trials</w:t>
        </w:r>
      </w:ins>
      <w:del w:id="688"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689" w:author="Josh Madin" w:date="2016-03-18T15:23:00Z">
        <w:r w:rsidR="00111F85">
          <w:rPr>
            <w:szCs w:val="20"/>
            <w:lang w:val="en-AU"/>
          </w:rPr>
          <w:t xml:space="preserve">environmental </w:t>
        </w:r>
      </w:ins>
      <w:r w:rsidR="0004058D" w:rsidRPr="00CC30E1">
        <w:rPr>
          <w:szCs w:val="20"/>
          <w:lang w:val="en-AU"/>
        </w:rPr>
        <w:t>factors</w:t>
      </w:r>
      <w:del w:id="690" w:author="Josh Madin" w:date="2016-03-18T15:23:00Z">
        <w:r w:rsidR="0004058D" w:rsidRPr="00CC30E1" w:rsidDel="00111F85">
          <w:rPr>
            <w:szCs w:val="20"/>
            <w:lang w:val="en-AU"/>
          </w:rPr>
          <w:delText xml:space="preserve"> and</w:delText>
        </w:r>
      </w:del>
      <w:ins w:id="691" w:author="Josh Madin" w:date="2016-03-18T15:23:00Z">
        <w:r w:rsidR="00111F85">
          <w:rPr>
            <w:szCs w:val="20"/>
            <w:lang w:val="en-AU"/>
          </w:rPr>
          <w:t>,</w:t>
        </w:r>
      </w:ins>
      <w:r w:rsidR="0004058D" w:rsidRPr="00CC30E1">
        <w:rPr>
          <w:szCs w:val="20"/>
          <w:lang w:val="en-AU"/>
        </w:rPr>
        <w:t xml:space="preserve"> </w:t>
      </w:r>
      <w:del w:id="692" w:author="Rachael Maree Woods" w:date="2016-02-25T13:36:00Z">
        <w:r w:rsidR="0004058D" w:rsidRPr="00CC30E1" w:rsidDel="00E5403F">
          <w:rPr>
            <w:szCs w:val="20"/>
            <w:lang w:val="en-AU"/>
          </w:rPr>
          <w:delText xml:space="preserve">10 </w:delText>
        </w:r>
      </w:del>
      <w:ins w:id="693" w:author="Rachael Maree Woods" w:date="2016-02-25T13:36:00Z">
        <w:r w:rsidR="00E5403F" w:rsidRPr="00CC30E1">
          <w:rPr>
            <w:szCs w:val="20"/>
            <w:lang w:val="en-AU"/>
          </w:rPr>
          <w:t xml:space="preserve">12 </w:t>
        </w:r>
      </w:ins>
      <w:r w:rsidR="0004058D" w:rsidRPr="00CC30E1">
        <w:rPr>
          <w:szCs w:val="20"/>
          <w:lang w:val="en-AU"/>
        </w:rPr>
        <w:lastRenderedPageBreak/>
        <w:t xml:space="preserve">studies </w:t>
      </w:r>
      <w:del w:id="694" w:author="Josh Madin" w:date="2016-03-18T15:23:00Z">
        <w:r w:rsidR="0004058D" w:rsidRPr="00CC30E1" w:rsidDel="00111F85">
          <w:rPr>
            <w:szCs w:val="20"/>
            <w:lang w:val="en-AU"/>
          </w:rPr>
          <w:delText xml:space="preserve">utilising </w:delText>
        </w:r>
      </w:del>
      <w:ins w:id="695" w:author="Josh Madin" w:date="2016-03-18T15:23:00Z">
        <w:r w:rsidR="00111F85">
          <w:rPr>
            <w:szCs w:val="20"/>
            <w:lang w:val="en-AU"/>
          </w:rPr>
          <w:t>and</w:t>
        </w:r>
        <w:r w:rsidR="00111F85" w:rsidRPr="00CC30E1">
          <w:rPr>
            <w:szCs w:val="20"/>
            <w:lang w:val="en-AU"/>
          </w:rPr>
          <w:t xml:space="preserve"> </w:t>
        </w:r>
      </w:ins>
      <w:del w:id="696" w:author="Rachael Maree Woods" w:date="2016-02-25T13:37:00Z">
        <w:r w:rsidR="0004058D" w:rsidRPr="00CC30E1" w:rsidDel="00E5403F">
          <w:rPr>
            <w:szCs w:val="20"/>
            <w:lang w:val="en-AU"/>
          </w:rPr>
          <w:delText xml:space="preserve">12 </w:delText>
        </w:r>
      </w:del>
      <w:ins w:id="697" w:author="Rachael Maree Woods" w:date="2016-02-25T13:37:00Z">
        <w:r w:rsidR="00E5403F" w:rsidRPr="00CC30E1">
          <w:rPr>
            <w:szCs w:val="20"/>
            <w:lang w:val="en-AU"/>
          </w:rPr>
          <w:t xml:space="preserve">14 </w:t>
        </w:r>
      </w:ins>
      <w:r w:rsidR="0004058D" w:rsidRPr="00CC30E1">
        <w:rPr>
          <w:szCs w:val="20"/>
          <w:lang w:val="en-AU"/>
        </w:rPr>
        <w:t xml:space="preserve">species. </w:t>
      </w:r>
      <w:ins w:id="698" w:author="Josh Madin" w:date="2016-03-24T13:20:00Z">
        <w:r w:rsidR="00862ED7">
          <w:rPr>
            <w:szCs w:val="20"/>
            <w:lang w:val="en-AU"/>
          </w:rPr>
          <w:t>W</w:t>
        </w:r>
      </w:ins>
      <w:ins w:id="699" w:author="Josh Madin" w:date="2016-03-18T15:24:00Z">
        <w:r w:rsidR="00662A10">
          <w:rPr>
            <w:szCs w:val="20"/>
            <w:lang w:val="en-AU"/>
          </w:rPr>
          <w:t xml:space="preserve">e </w:t>
        </w:r>
      </w:ins>
      <w:ins w:id="700" w:author="Josh Madin" w:date="2016-03-24T13:21:00Z">
        <w:r w:rsidR="00862ED7">
          <w:rPr>
            <w:szCs w:val="20"/>
            <w:lang w:val="en-AU"/>
          </w:rPr>
          <w:t>were constrained to</w:t>
        </w:r>
      </w:ins>
      <w:ins w:id="701" w:author="Josh Madin" w:date="2016-03-18T15:24:00Z">
        <w:r w:rsidR="00662A10">
          <w:rPr>
            <w:szCs w:val="20"/>
            <w:lang w:val="en-AU"/>
          </w:rPr>
          <w:t xml:space="preserve"> </w:t>
        </w:r>
      </w:ins>
      <w:ins w:id="702" w:author="Josh Madin" w:date="2016-03-24T13:21:00Z">
        <w:r w:rsidR="00862ED7">
          <w:rPr>
            <w:szCs w:val="20"/>
            <w:lang w:val="en-AU"/>
          </w:rPr>
          <w:t xml:space="preserve">only include </w:t>
        </w:r>
      </w:ins>
      <w:ins w:id="703" w:author="Josh Madin" w:date="2016-03-18T15:24:00Z">
        <w:r w:rsidR="00662A10">
          <w:rPr>
            <w:szCs w:val="20"/>
            <w:lang w:val="en-AU"/>
          </w:rPr>
          <w:t xml:space="preserve">studies that </w:t>
        </w:r>
      </w:ins>
      <w:del w:id="704" w:author="Josh Madin" w:date="2016-03-18T15:24:00Z">
        <w:r w:rsidR="007B347A" w:rsidRPr="00CC30E1" w:rsidDel="00662A10">
          <w:rPr>
            <w:lang w:val="en-AU"/>
          </w:rPr>
          <w:delText xml:space="preserve">All studies selected </w:delText>
        </w:r>
      </w:del>
      <w:r w:rsidR="007B347A" w:rsidRPr="00CC30E1">
        <w:rPr>
          <w:lang w:val="en-AU"/>
        </w:rPr>
        <w:t xml:space="preserve">reported the number of individual eggs or larvae </w:t>
      </w:r>
      <w:del w:id="705" w:author="Josh Madin" w:date="2016-03-24T13:21:00Z">
        <w:r w:rsidR="007B347A" w:rsidRPr="00CC30E1" w:rsidDel="00862ED7">
          <w:rPr>
            <w:lang w:val="en-AU"/>
          </w:rPr>
          <w:delText xml:space="preserve">used </w:delText>
        </w:r>
      </w:del>
      <w:r w:rsidR="007B347A" w:rsidRPr="00CC30E1">
        <w:rPr>
          <w:lang w:val="en-AU"/>
        </w:rPr>
        <w:t>in experiments</w:t>
      </w:r>
      <w:ins w:id="706" w:author="Josh Madin" w:date="2016-03-18T15:24:00Z">
        <w:r w:rsidR="00662A10">
          <w:rPr>
            <w:lang w:val="en-AU"/>
          </w:rPr>
          <w:t xml:space="preserve">, </w:t>
        </w:r>
      </w:ins>
      <w:ins w:id="707" w:author="Josh Madin" w:date="2016-03-24T13:21:00Z">
        <w:r w:rsidR="00862ED7">
          <w:rPr>
            <w:lang w:val="en-AU"/>
          </w:rPr>
          <w:t xml:space="preserve">so that </w:t>
        </w:r>
      </w:ins>
      <w:ins w:id="708" w:author="Josh Madin" w:date="2016-03-18T15:24:00Z">
        <w:r w:rsidR="00662A10">
          <w:rPr>
            <w:lang w:val="en-AU"/>
          </w:rPr>
          <w:t xml:space="preserve">we </w:t>
        </w:r>
      </w:ins>
      <w:del w:id="709"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710" w:author="Josh Madin" w:date="2016-03-18T15:25:00Z">
        <w:r w:rsidR="00662A10">
          <w:rPr>
            <w:lang w:val="en-AU"/>
          </w:rPr>
          <w:t xml:space="preserve">were able to convert </w:t>
        </w:r>
      </w:ins>
      <w:ins w:id="711" w:author="Josh Madin" w:date="2016-03-24T13:21:00Z">
        <w:r w:rsidR="00862ED7">
          <w:rPr>
            <w:lang w:val="en-AU"/>
          </w:rPr>
          <w:t xml:space="preserve">the published </w:t>
        </w:r>
      </w:ins>
      <w:del w:id="712" w:author="Josh Madin" w:date="2016-03-18T15:25:00Z">
        <w:r w:rsidR="00B64F83" w:rsidRPr="00CC30E1" w:rsidDel="00662A10">
          <w:rPr>
            <w:lang w:val="en-AU"/>
          </w:rPr>
          <w:delText xml:space="preserve">from </w:delText>
        </w:r>
      </w:del>
      <w:r w:rsidR="00B64F83" w:rsidRPr="00CC30E1">
        <w:rPr>
          <w:lang w:val="en-AU"/>
        </w:rPr>
        <w:t xml:space="preserve">proportions into </w:t>
      </w:r>
      <w:del w:id="713" w:author="Josh Madin" w:date="2016-03-24T13:21:00Z">
        <w:r w:rsidR="00B64F83" w:rsidRPr="00CC30E1" w:rsidDel="00862ED7">
          <w:rPr>
            <w:lang w:val="en-AU"/>
          </w:rPr>
          <w:delText xml:space="preserve">the </w:delText>
        </w:r>
      </w:del>
      <w:r w:rsidR="00B64F83" w:rsidRPr="00CC30E1">
        <w:rPr>
          <w:lang w:val="en-AU"/>
        </w:rPr>
        <w:t>number</w:t>
      </w:r>
      <w:ins w:id="714" w:author="Josh Madin" w:date="2016-03-24T13:21:00Z">
        <w:r w:rsidR="00862ED7">
          <w:rPr>
            <w:lang w:val="en-AU"/>
          </w:rPr>
          <w:t>s</w:t>
        </w:r>
      </w:ins>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ins w:id="715" w:author="Josh Madin" w:date="2016-03-24T13:22:00Z">
        <w:r w:rsidR="00862ED7">
          <w:rPr>
            <w:lang w:val="en-AU"/>
          </w:rPr>
          <w:t xml:space="preserve"> or unquantifiable</w:t>
        </w:r>
      </w:ins>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716" w:author="Rachael Maree Woods" w:date="2016-03-16T14:26:00Z">
            <w:rPr/>
          </w:rPrChange>
        </w:rPr>
        <w:instrText xml:space="preserve"> HYPERLINK \l "_ENREF_69" \o "Zuur, 2009 #62" </w:instrText>
      </w:r>
      <w:r w:rsidR="00E71073" w:rsidRPr="00BF6499">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717" w:author="Rachael Maree Woods" w:date="2016-02-26T09:16:00Z">
        <w:r w:rsidR="006C3F6E" w:rsidRPr="00CC30E1">
          <w:rPr>
            <w:lang w:val="en-AU"/>
          </w:rPr>
          <w:t xml:space="preserve">Prior to analysis each </w:t>
        </w:r>
      </w:ins>
      <w:ins w:id="718" w:author="Rachael Maree Woods" w:date="2016-02-26T09:17:00Z">
        <w:r w:rsidR="006C3F6E" w:rsidRPr="00CC30E1">
          <w:rPr>
            <w:lang w:val="en-AU"/>
          </w:rPr>
          <w:t>factor was checked for normality</w:t>
        </w:r>
      </w:ins>
      <w:ins w:id="719" w:author="Rachael Maree Woods" w:date="2016-03-16T10:18:00Z">
        <w:r w:rsidR="009354A9" w:rsidRPr="00CC30E1">
          <w:rPr>
            <w:lang w:val="en-AU"/>
          </w:rPr>
          <w:t xml:space="preserve"> (</w:t>
        </w:r>
      </w:ins>
      <w:del w:id="720" w:author="Rachael Maree Woods" w:date="2016-03-29T20:15:00Z">
        <w:r w:rsidR="008C0194" w:rsidDel="008C0194">
          <w:rPr>
            <w:lang w:val="en-AU"/>
          </w:rPr>
          <w:delText>Fig</w:delText>
        </w:r>
      </w:del>
      <w:ins w:id="721" w:author="Rachael Maree Woods" w:date="2016-03-29T20:15:00Z">
        <w:r w:rsidR="008C0194">
          <w:rPr>
            <w:lang w:val="en-AU"/>
          </w:rPr>
          <w:t>Fig</w:t>
        </w:r>
        <w:r w:rsidR="008C0194" w:rsidRPr="00CC30E1">
          <w:rPr>
            <w:lang w:val="en-AU"/>
          </w:rPr>
          <w:t xml:space="preserve"> </w:t>
        </w:r>
      </w:ins>
      <w:ins w:id="722" w:author="Rachael Maree Woods" w:date="2016-03-16T10:18:00Z">
        <w:r w:rsidR="009354A9" w:rsidRPr="00CC30E1">
          <w:rPr>
            <w:lang w:val="en-AU"/>
          </w:rPr>
          <w:t xml:space="preserve">S1 and S2). </w:t>
        </w:r>
      </w:ins>
      <w:ins w:id="723" w:author="Rachael Maree Woods" w:date="2016-03-25T09:22:00Z">
        <w:r w:rsidR="008A38D4">
          <w:rPr>
            <w:lang w:val="en-AU"/>
          </w:rPr>
          <w:t>To reduce the final number of fixed effects in the GLMMs, we first ran single factor models and removed highly non-significant factors and factors with too few replicates</w:t>
        </w:r>
      </w:ins>
      <w:ins w:id="724" w:author="Rachael Maree Woods" w:date="2016-03-25T09:23:00Z">
        <w:r w:rsidR="008A38D4">
          <w:rPr>
            <w:lang w:val="en-AU"/>
          </w:rPr>
          <w:t>.</w:t>
        </w:r>
      </w:ins>
      <w:ins w:id="725" w:author="Rachael Maree Woods" w:date="2016-03-25T09:22:00Z">
        <w:r w:rsidR="008A38D4">
          <w:rPr>
            <w:lang w:val="en-AU"/>
          </w:rPr>
          <w:t xml:space="preserve"> </w:t>
        </w:r>
      </w:ins>
      <w:ins w:id="726" w:author="Josh Madin" w:date="2016-03-18T15:27:00Z">
        <w:del w:id="727" w:author="Rachael Maree Woods" w:date="2016-03-25T09:23:00Z">
          <w:r w:rsidR="00CE5A1C" w:rsidDel="008A38D4">
            <w:rPr>
              <w:lang w:val="en-AU"/>
            </w:rPr>
            <w:delText>To reduce the final number of fixed effects in the GLMMs</w:delText>
          </w:r>
        </w:del>
      </w:ins>
      <w:ins w:id="728" w:author="Josh Madin" w:date="2016-03-18T15:26:00Z">
        <w:del w:id="729" w:author="Rachael Maree Woods" w:date="2016-03-25T09:23:00Z">
          <w:r w:rsidR="00A2790F" w:rsidDel="008A38D4">
            <w:rPr>
              <w:lang w:val="en-AU"/>
            </w:rPr>
            <w:delText>,</w:delText>
          </w:r>
        </w:del>
      </w:ins>
      <w:ins w:id="730" w:author="Josh Madin" w:date="2016-03-18T15:27:00Z">
        <w:del w:id="731" w:author="Rachael Maree Woods" w:date="2016-03-25T09:23:00Z">
          <w:r w:rsidR="00CE5A1C" w:rsidDel="008A38D4">
            <w:rPr>
              <w:lang w:val="en-AU"/>
            </w:rPr>
            <w:delText xml:space="preserve">we first ran single factor </w:delText>
          </w:r>
        </w:del>
      </w:ins>
      <w:ins w:id="732" w:author="Josh Madin" w:date="2016-03-18T15:28:00Z">
        <w:del w:id="733" w:author="Rachael Maree Woods" w:date="2016-03-25T09:23:00Z">
          <w:r w:rsidR="00CE5A1C" w:rsidDel="008A38D4">
            <w:rPr>
              <w:lang w:val="en-AU"/>
            </w:rPr>
            <w:delText>and removed highly non-significant factors and factors with too few replicates</w:delText>
          </w:r>
        </w:del>
      </w:ins>
      <w:del w:id="734"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ins w:id="735" w:author="Rachael Maree Woods" w:date="2016-03-25T09:24:00Z">
        <w:r w:rsidR="00FE5429">
          <w:rPr>
            <w:lang w:val="en-AU"/>
          </w:rPr>
          <w:t xml:space="preserve">studies </w:t>
        </w:r>
      </w:ins>
      <w:ins w:id="736" w:author="Rachael Maree Woods" w:date="2016-03-25T09:23:00Z">
        <w:r w:rsidR="00FE5429">
          <w:rPr>
            <w:lang w:val="en-AU"/>
          </w:rPr>
          <w:t>experimental condit</w:t>
        </w:r>
        <w:r w:rsidR="006E1872">
          <w:rPr>
            <w:lang w:val="en-AU"/>
          </w:rPr>
          <w:t>ions and focal species differe</w:t>
        </w:r>
      </w:ins>
      <w:ins w:id="737" w:author="Rachael Maree Woods" w:date="2016-03-25T09:47:00Z">
        <w:r w:rsidR="006E1872">
          <w:rPr>
            <w:lang w:val="en-AU"/>
          </w:rPr>
          <w:t>d</w:t>
        </w:r>
      </w:ins>
      <w:ins w:id="738" w:author="Rachael Maree Woods" w:date="2016-03-25T09:23:00Z">
        <w:r w:rsidR="00FE5429">
          <w:rPr>
            <w:lang w:val="en-AU"/>
          </w:rPr>
          <w:t xml:space="preserve"> among studies</w:t>
        </w:r>
      </w:ins>
      <w:ins w:id="739" w:author="Josh Madin" w:date="2016-03-18T15:32:00Z">
        <w:del w:id="740" w:author="Rachael Maree Woods" w:date="2016-03-25T09:24:00Z">
          <w:r w:rsidR="002E79E4" w:rsidDel="00FE5429">
            <w:rPr>
              <w:lang w:val="en-AU"/>
            </w:rPr>
            <w:delText xml:space="preserve">experimental conditions and </w:delText>
          </w:r>
        </w:del>
      </w:ins>
      <w:ins w:id="741" w:author="Josh Madin" w:date="2016-03-24T13:23:00Z">
        <w:del w:id="742" w:author="Rachael Maree Woods" w:date="2016-03-25T09:24:00Z">
          <w:r w:rsidR="00862ED7" w:rsidDel="00FE5429">
            <w:rPr>
              <w:lang w:val="en-AU"/>
            </w:rPr>
            <w:delText xml:space="preserve">focal </w:delText>
          </w:r>
        </w:del>
      </w:ins>
      <w:ins w:id="743" w:author="Josh Madin" w:date="2016-03-18T15:32:00Z">
        <w:del w:id="744" w:author="Rachael Maree Woods" w:date="2016-03-25T09:24:00Z">
          <w:r w:rsidR="002E79E4" w:rsidDel="00FE5429">
            <w:rPr>
              <w:lang w:val="en-AU"/>
            </w:rPr>
            <w:delText>species differed among studies</w:delText>
          </w:r>
        </w:del>
      </w:ins>
      <w:del w:id="745" w:author="Rachael Maree Woods" w:date="2016-03-25T09:24:00Z">
        <w:r w:rsidR="00F27A34" w:rsidRPr="00CC30E1" w:rsidDel="00FE5429">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ins w:id="746" w:author="Rachael Maree Woods" w:date="2016-03-25T09:25:00Z">
        <w:r w:rsidR="00FE5429">
          <w:rPr>
            <w:lang w:val="en-AU"/>
          </w:rPr>
          <w:t>effect</w:t>
        </w:r>
      </w:ins>
      <w:del w:id="747" w:author="Josh Madin" w:date="2016-03-18T15:32:00Z">
        <w:r w:rsidR="00B21654" w:rsidRPr="00CC30E1" w:rsidDel="002E79E4">
          <w:rPr>
            <w:lang w:val="en-AU"/>
          </w:rPr>
          <w:delText xml:space="preserve">variable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the 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ins w:id="748" w:author="Josh Madin" w:date="2016-03-18T15:33:00Z">
        <w:r w:rsidR="002E79E4">
          <w:rPr>
            <w:lang w:val="en-AU"/>
          </w:rPr>
          <w:t xml:space="preserve"> </w:t>
        </w:r>
      </w:ins>
      <w:ins w:id="749" w:author="Rachael Maree Woods" w:date="2016-03-25T09:25:00Z">
        <w:r w:rsidR="00FE5429">
          <w:rPr>
            <w:lang w:val="en-AU"/>
          </w:rPr>
          <w:t xml:space="preserve">and quadratic effects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ins w:id="750" w:author="Rachael Maree Woods" w:date="2016-02-26T09:35:00Z">
        <w:r w:rsidR="001353FD" w:rsidRPr="00CC30E1">
          <w:rPr>
            <w:lang w:val="en-AU"/>
          </w:rPr>
          <w:t xml:space="preserve"> with the model optimiser ‘bobyqa’</w:t>
        </w:r>
      </w:ins>
      <w:ins w:id="751" w:author="Rachael Maree Woods" w:date="2016-02-26T09:36:00Z">
        <w:r w:rsidR="001353FD" w:rsidRPr="00CC30E1">
          <w:rPr>
            <w:lang w:val="en-AU"/>
          </w:rPr>
          <w:t xml:space="preserve"> </w:t>
        </w:r>
      </w:ins>
      <w:del w:id="752" w:author="Rachael Maree Woods" w:date="2016-03-25T09:26:00Z">
        <w:r w:rsidR="00B21654" w:rsidRPr="00CC30E1" w:rsidDel="00FE5429">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753" w:author="Rachael Maree Woods" w:date="2016-03-16T14:26:00Z">
            <w:rPr/>
          </w:rPrChange>
        </w:rPr>
        <w:instrText xml:space="preserve"> HYPERLINK \l "_ENREF_7" \o "Bates, 2012 #25" </w:instrText>
      </w:r>
      <w:r w:rsidR="00E71073" w:rsidRPr="00BF6499">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754" w:author="Josh Madin" w:date="2016-03-18T15:34:00Z"/>
          <w:lang w:val="en-AU"/>
        </w:rPr>
      </w:pPr>
    </w:p>
    <w:p w14:paraId="43A575AE" w14:textId="3CB158C1" w:rsidR="00B21654" w:rsidRPr="00CC30E1" w:rsidDel="009353A4" w:rsidRDefault="000F6BEE">
      <w:pPr>
        <w:spacing w:line="480" w:lineRule="auto"/>
        <w:rPr>
          <w:del w:id="755" w:author="Josh Madin" w:date="2016-03-18T15:34:00Z"/>
          <w:lang w:val="en-AU"/>
        </w:rPr>
      </w:pPr>
      <w:ins w:id="756" w:author="Rachael Maree Woods" w:date="2016-03-25T09:26:00Z">
        <w:r>
          <w:rPr>
            <w:lang w:val="en-AU"/>
          </w:rPr>
          <w:t xml:space="preserve">We used the final best model to predict both fertilisation success and larval </w:t>
        </w:r>
      </w:ins>
      <w:ins w:id="757" w:author="Rachael Maree Woods" w:date="2016-03-25T09:27:00Z">
        <w:r>
          <w:rPr>
            <w:lang w:val="en-AU"/>
          </w:rPr>
          <w:t>survivorship</w:t>
        </w:r>
      </w:ins>
      <w:ins w:id="758" w:author="Rachael Maree Woods" w:date="2016-03-25T09:26:00Z">
        <w:r>
          <w:rPr>
            <w:lang w:val="en-AU"/>
          </w:rPr>
          <w:t xml:space="preserve"> based </w:t>
        </w:r>
      </w:ins>
      <w:ins w:id="759" w:author="Rachael Maree Woods" w:date="2016-03-25T09:47:00Z">
        <w:r w:rsidR="006E1872">
          <w:rPr>
            <w:lang w:val="en-AU"/>
          </w:rPr>
          <w:t>on</w:t>
        </w:r>
      </w:ins>
      <w:ins w:id="760" w:author="Rachael Maree Woods" w:date="2016-03-25T09:26:00Z">
        <w:r>
          <w:rPr>
            <w:lang w:val="en-AU"/>
          </w:rPr>
          <w:t xml:space="preserve"> levels of the </w:t>
        </w:r>
      </w:ins>
      <w:ins w:id="761" w:author="Rachael Maree Woods" w:date="2016-03-25T09:27:00Z">
        <w:r>
          <w:rPr>
            <w:lang w:val="en-AU"/>
          </w:rPr>
          <w:t>environmental</w:t>
        </w:r>
      </w:ins>
      <w:ins w:id="762" w:author="Rachael Maree Woods" w:date="2016-03-25T09:26:00Z">
        <w:r>
          <w:rPr>
            <w:lang w:val="en-AU"/>
          </w:rPr>
          <w:t xml:space="preserve"> </w:t>
        </w:r>
      </w:ins>
      <w:ins w:id="763" w:author="Rachael Maree Woods" w:date="2016-03-25T09:27:00Z">
        <w:r>
          <w:rPr>
            <w:lang w:val="en-AU"/>
          </w:rPr>
          <w:t>variables</w:t>
        </w:r>
      </w:ins>
      <w:ins w:id="764" w:author="Rachael Maree Woods" w:date="2016-03-25T09:26:00Z">
        <w:r>
          <w:rPr>
            <w:lang w:val="en-AU"/>
          </w:rPr>
          <w:t xml:space="preserve"> in the three water samples</w:t>
        </w:r>
      </w:ins>
      <w:ins w:id="765" w:author="Rachael Maree Woods" w:date="2016-03-25T09:27:00Z">
        <w:r>
          <w:rPr>
            <w:lang w:val="en-AU"/>
          </w:rPr>
          <w:t>. W</w:t>
        </w:r>
        <w:r w:rsidR="00DF3169">
          <w:rPr>
            <w:lang w:val="en-AU"/>
          </w:rPr>
          <w:t>e</w:t>
        </w:r>
        <w:r>
          <w:rPr>
            <w:lang w:val="en-AU"/>
          </w:rPr>
          <w:t xml:space="preserve"> used</w:t>
        </w:r>
      </w:ins>
      <w:ins w:id="766" w:author="Rachael Maree Woods" w:date="2016-03-25T09:26:00Z">
        <w:r>
          <w:rPr>
            <w:lang w:val="en-AU"/>
          </w:rPr>
          <w:t xml:space="preserve"> </w:t>
        </w:r>
      </w:ins>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Walsh and MacNally 2013</w:t>
      </w:r>
      <w:r w:rsidR="00C37B4F" w:rsidRPr="00CC30E1">
        <w:rPr>
          <w:lang w:val="en-AU"/>
        </w:rPr>
        <w:t>)</w:t>
      </w:r>
      <w:r w:rsidR="002E6FA4" w:rsidRPr="00CC30E1">
        <w:rPr>
          <w:lang w:val="en-AU"/>
        </w:rPr>
        <w:t xml:space="preserve"> </w:t>
      </w:r>
      <w:del w:id="767" w:author="Rachael Maree Woods" w:date="2016-03-25T09:48:00Z">
        <w:r w:rsidR="001D2A94" w:rsidRPr="00CC30E1" w:rsidDel="006E1872">
          <w:rPr>
            <w:lang w:val="en-AU"/>
          </w:rPr>
          <w:delText xml:space="preserve">was </w:delText>
        </w:r>
        <w:r w:rsidR="00975F6A" w:rsidRPr="00CC30E1" w:rsidDel="006E1872">
          <w:rPr>
            <w:lang w:val="en-AU"/>
          </w:rPr>
          <w:delText>used</w:delText>
        </w:r>
        <w:r w:rsidR="001D2A94" w:rsidRPr="00CC30E1" w:rsidDel="006E1872">
          <w:rPr>
            <w:lang w:val="en-AU"/>
          </w:rPr>
          <w:delText xml:space="preserve"> </w:delText>
        </w:r>
      </w:del>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768" w:author="Rachael Maree Woods" w:date="2016-02-26T10:13:00Z"/>
          <w:del w:id="769" w:author="Josh Madin" w:date="2016-03-18T15:34:00Z"/>
          <w:lang w:val="en-AU"/>
        </w:rPr>
      </w:pPr>
    </w:p>
    <w:p w14:paraId="251F896C" w14:textId="0497626C" w:rsidR="00C44A9C" w:rsidRPr="00CC30E1" w:rsidDel="009353A4" w:rsidRDefault="00C44A9C">
      <w:pPr>
        <w:spacing w:line="480" w:lineRule="auto"/>
        <w:rPr>
          <w:ins w:id="770" w:author="Rachael Maree Woods" w:date="2016-02-26T10:13:00Z"/>
          <w:del w:id="771" w:author="Josh Madin" w:date="2016-03-18T15:34:00Z"/>
          <w:lang w:val="en-AU"/>
        </w:rPr>
      </w:pPr>
      <w:ins w:id="772" w:author="Rachael Maree Woods" w:date="2016-02-26T10:13:00Z">
        <w:del w:id="773" w:author="Josh Madin" w:date="2016-03-18T15:34:00Z">
          <w:r w:rsidRPr="00CC30E1" w:rsidDel="009353A4">
            <w:rPr>
              <w:lang w:val="en-AU"/>
            </w:rPr>
            <w:delText xml:space="preserve">Finally, we utilised real-world </w:delText>
          </w:r>
        </w:del>
      </w:ins>
      <w:ins w:id="774" w:author="Rachael Maree Woods" w:date="2016-02-26T10:14:00Z">
        <w:del w:id="775" w:author="Josh Madin" w:date="2016-03-18T15:34:00Z">
          <w:r w:rsidRPr="00CC30E1" w:rsidDel="009353A4">
            <w:rPr>
              <w:lang w:val="en-AU"/>
            </w:rPr>
            <w:delText xml:space="preserve">water samples to show the applications of our </w:delText>
          </w:r>
        </w:del>
      </w:ins>
      <w:ins w:id="776" w:author="Rachael Maree Woods" w:date="2016-02-26T10:31:00Z">
        <w:del w:id="777" w:author="Josh Madin" w:date="2016-03-18T15:34:00Z">
          <w:r w:rsidR="009539FE" w:rsidRPr="00CC30E1" w:rsidDel="009353A4">
            <w:rPr>
              <w:lang w:val="en-AU"/>
            </w:rPr>
            <w:delText>created models</w:delText>
          </w:r>
        </w:del>
      </w:ins>
      <w:ins w:id="778" w:author="Rachael Maree Woods" w:date="2016-02-26T10:14:00Z">
        <w:del w:id="779" w:author="Josh Madin" w:date="2016-03-18T15:34:00Z">
          <w:r w:rsidRPr="00CC30E1" w:rsidDel="009353A4">
            <w:rPr>
              <w:lang w:val="en-AU"/>
            </w:rPr>
            <w:delText xml:space="preserve"> for both fertilisation and larval </w:delText>
          </w:r>
        </w:del>
      </w:ins>
      <w:ins w:id="780" w:author="Rachael Maree Woods" w:date="2016-03-01T12:35:00Z">
        <w:del w:id="781" w:author="Josh Madin" w:date="2016-03-18T15:34:00Z">
          <w:r w:rsidR="004876D1" w:rsidRPr="00CC30E1" w:rsidDel="009353A4">
            <w:rPr>
              <w:lang w:val="en-AU"/>
            </w:rPr>
            <w:delText>survivorship</w:delText>
          </w:r>
        </w:del>
      </w:ins>
      <w:ins w:id="782" w:author="Rachael Maree Woods" w:date="2016-02-26T10:14:00Z">
        <w:del w:id="783" w:author="Josh Madin" w:date="2016-03-18T15:34:00Z">
          <w:r w:rsidRPr="00CC30E1" w:rsidDel="009353A4">
            <w:rPr>
              <w:lang w:val="en-AU"/>
            </w:rPr>
            <w:delText xml:space="preserve">. </w:delText>
          </w:r>
        </w:del>
      </w:ins>
      <w:ins w:id="784" w:author="Rachael Maree Woods" w:date="2016-02-26T10:33:00Z">
        <w:del w:id="785" w:author="Josh Madin" w:date="2016-03-18T15:34:00Z">
          <w:r w:rsidR="009539FE" w:rsidRPr="00CC30E1" w:rsidDel="009353A4">
            <w:rPr>
              <w:lang w:val="en-AU"/>
            </w:rPr>
            <w:delText xml:space="preserve">For each </w:delText>
          </w:r>
        </w:del>
      </w:ins>
      <w:ins w:id="786" w:author="Rachael Maree Woods" w:date="2016-02-26T10:34:00Z">
        <w:del w:id="787" w:author="Josh Madin" w:date="2016-03-18T15:34:00Z">
          <w:r w:rsidR="009539FE" w:rsidRPr="00CC30E1" w:rsidDel="009353A4">
            <w:rPr>
              <w:lang w:val="en-AU"/>
            </w:rPr>
            <w:delText>life history stage we calculated the percent</w:delText>
          </w:r>
        </w:del>
      </w:ins>
      <w:ins w:id="788" w:author="Rachael Maree Woods" w:date="2016-02-26T10:35:00Z">
        <w:del w:id="789" w:author="Josh Madin" w:date="2016-03-18T15:34:00Z">
          <w:r w:rsidR="009539FE" w:rsidRPr="00CC30E1" w:rsidDel="009353A4">
            <w:rPr>
              <w:lang w:val="en-AU"/>
            </w:rPr>
            <w:delText xml:space="preserve"> likelihood of success for both fertilisation and larval survival </w:delText>
          </w:r>
        </w:del>
      </w:ins>
      <w:ins w:id="790" w:author="Rachael Maree Woods" w:date="2016-03-01T12:36:00Z">
        <w:del w:id="791" w:author="Josh Madin" w:date="2016-03-18T15:34:00Z">
          <w:r w:rsidR="004876D1" w:rsidRPr="00CC30E1" w:rsidDel="009353A4">
            <w:rPr>
              <w:lang w:val="en-AU"/>
            </w:rPr>
            <w:delText xml:space="preserve">individually, </w:delText>
          </w:r>
        </w:del>
      </w:ins>
      <w:ins w:id="792" w:author="Rachael Maree Woods" w:date="2016-02-26T10:35:00Z">
        <w:del w:id="793" w:author="Josh Madin" w:date="2016-03-18T15:34:00Z">
          <w:r w:rsidR="009539FE" w:rsidRPr="00CC30E1" w:rsidDel="009353A4">
            <w:rPr>
              <w:lang w:val="en-AU"/>
            </w:rPr>
            <w:delText>using each water sample</w:delText>
          </w:r>
        </w:del>
      </w:ins>
      <w:ins w:id="794" w:author="Rachael Maree Woods" w:date="2016-02-26T10:36:00Z">
        <w:del w:id="795" w:author="Josh Madin" w:date="2016-03-18T15:34:00Z">
          <w:r w:rsidR="009539FE" w:rsidRPr="00CC30E1" w:rsidDel="009353A4">
            <w:rPr>
              <w:lang w:val="en-AU"/>
            </w:rPr>
            <w:delText xml:space="preserve"> as well as the </w:delText>
          </w:r>
        </w:del>
      </w:ins>
      <w:ins w:id="796" w:author="Rachael Maree Woods" w:date="2016-02-26T10:37:00Z">
        <w:del w:id="797" w:author="Josh Madin" w:date="2016-03-18T15:34:00Z">
          <w:r w:rsidR="009539FE" w:rsidRPr="00CC30E1" w:rsidDel="009353A4">
            <w:rPr>
              <w:lang w:val="en-AU"/>
            </w:rPr>
            <w:delText>standard</w:delText>
          </w:r>
        </w:del>
      </w:ins>
      <w:ins w:id="798" w:author="Rachael Maree Woods" w:date="2016-02-26T10:36:00Z">
        <w:del w:id="799" w:author="Josh Madin" w:date="2016-03-18T15:34:00Z">
          <w:r w:rsidR="009539FE" w:rsidRPr="00CC30E1" w:rsidDel="009353A4">
            <w:rPr>
              <w:lang w:val="en-AU"/>
            </w:rPr>
            <w:delText xml:space="preserve"> error</w:delText>
          </w:r>
        </w:del>
      </w:ins>
      <w:ins w:id="800" w:author="Rachael Maree Woods" w:date="2016-02-26T10:35:00Z">
        <w:del w:id="801" w:author="Josh Madin" w:date="2016-03-18T15:34:00Z">
          <w:r w:rsidR="009539FE" w:rsidRPr="00CC30E1" w:rsidDel="009353A4">
            <w:rPr>
              <w:lang w:val="en-AU"/>
            </w:rPr>
            <w:delText xml:space="preserve">. </w:delText>
          </w:r>
        </w:del>
      </w:ins>
      <w:ins w:id="802" w:author="Rachael Maree Woods" w:date="2016-02-26T10:36:00Z">
        <w:del w:id="803"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p>
    <w:p w14:paraId="34E70689" w14:textId="77777777" w:rsidR="000568EB" w:rsidRDefault="000568EB" w:rsidP="009219E1">
      <w:pPr>
        <w:spacing w:line="480" w:lineRule="auto"/>
        <w:rPr>
          <w:ins w:id="804" w:author="Josh Madin" w:date="2016-03-18T15:37:00Z"/>
          <w:lang w:val="en-AU"/>
        </w:rPr>
      </w:pPr>
    </w:p>
    <w:p w14:paraId="4B071953" w14:textId="20B7517E" w:rsidR="007D6970" w:rsidRDefault="00AD0265" w:rsidP="009219E1">
      <w:pPr>
        <w:spacing w:line="480" w:lineRule="auto"/>
        <w:rPr>
          <w:ins w:id="805" w:author="Rachael Maree Woods" w:date="2016-05-04T09:25:00Z"/>
          <w:lang w:val="en-AU"/>
        </w:rPr>
      </w:pPr>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806"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by multiplying</w:delText>
        </w:r>
      </w:del>
      <w:ins w:id="807" w:author="Rachael Maree Woods" w:date="2016-02-26T10:37:00Z">
        <w:r w:rsidR="009539FE" w:rsidRPr="00CC30E1">
          <w:rPr>
            <w:lang w:val="en-AU"/>
          </w:rPr>
          <w:t>each given location</w:t>
        </w:r>
      </w:ins>
      <w:ins w:id="808" w:author="Rachael Maree Woods" w:date="2016-02-26T10:38:00Z">
        <w:r w:rsidR="009539FE" w:rsidRPr="00CC30E1">
          <w:rPr>
            <w:lang w:val="en-AU"/>
          </w:rPr>
          <w:t xml:space="preserve">. </w:t>
        </w:r>
      </w:ins>
      <w:ins w:id="809" w:author="Josh Madin" w:date="2016-03-24T13:24:00Z">
        <w:r w:rsidR="00862ED7">
          <w:rPr>
            <w:lang w:val="en-AU"/>
          </w:rPr>
          <w:t xml:space="preserve">This probability is the product of probabilities for the two models. We calculated </w:t>
        </w:r>
      </w:ins>
      <w:ins w:id="810" w:author="Rachael Maree Woods" w:date="2016-05-04T09:25:00Z">
        <w:r w:rsidR="007D6970">
          <w:rPr>
            <w:lang w:val="en-AU"/>
          </w:rPr>
          <w:t xml:space="preserve">95% confidence intervals for the joint model using bootstrapping; ie., </w:t>
        </w:r>
      </w:ins>
      <w:ins w:id="811" w:author="Rachael Maree Woods" w:date="2016-05-04T09:26:00Z">
        <w:r w:rsidR="007D6970">
          <w:rPr>
            <w:lang w:val="en-AU"/>
          </w:rPr>
          <w:t xml:space="preserve">by sampling 1000 times from normal distributions defined </w:t>
        </w:r>
      </w:ins>
      <w:ins w:id="812" w:author="Rachael Maree Woods" w:date="2016-05-04T09:28:00Z">
        <w:r w:rsidR="007D6970">
          <w:rPr>
            <w:lang w:val="en-AU"/>
          </w:rPr>
          <w:t>by</w:t>
        </w:r>
      </w:ins>
      <w:ins w:id="813" w:author="Rachael Maree Woods" w:date="2016-05-04T09:26:00Z">
        <w:r w:rsidR="007D6970">
          <w:rPr>
            <w:lang w:val="en-AU"/>
          </w:rPr>
          <w:t xml:space="preserve"> </w:t>
        </w:r>
      </w:ins>
      <w:ins w:id="814" w:author="Rachael Maree Woods" w:date="2016-05-04T09:28:00Z">
        <w:r w:rsidR="007D6970">
          <w:rPr>
            <w:lang w:val="en-AU"/>
          </w:rPr>
          <w:t>the</w:t>
        </w:r>
      </w:ins>
      <w:ins w:id="815" w:author="Rachael Maree Woods" w:date="2016-05-04T09:26:00Z">
        <w:r w:rsidR="007D6970">
          <w:rPr>
            <w:lang w:val="en-AU"/>
          </w:rPr>
          <w:t xml:space="preserve"> model predicted estimates and variance. These random samples were multiplied, sorted, </w:t>
        </w:r>
      </w:ins>
      <w:ins w:id="816" w:author="Rachael Maree Woods" w:date="2016-05-04T09:27:00Z">
        <w:r w:rsidR="007D6970">
          <w:rPr>
            <w:lang w:val="en-AU"/>
          </w:rPr>
          <w:t>and</w:t>
        </w:r>
      </w:ins>
      <w:ins w:id="817" w:author="Rachael Maree Woods" w:date="2016-05-04T09:26:00Z">
        <w:r w:rsidR="007D6970">
          <w:rPr>
            <w:lang w:val="en-AU"/>
          </w:rPr>
          <w:t xml:space="preserve"> </w:t>
        </w:r>
      </w:ins>
      <w:ins w:id="818" w:author="Rachael Maree Woods" w:date="2016-05-04T09:27:00Z">
        <w:r w:rsidR="007D6970">
          <w:rPr>
            <w:lang w:val="en-AU"/>
          </w:rPr>
          <w:t>the median (5,000</w:t>
        </w:r>
        <w:r w:rsidR="007D6970" w:rsidRPr="007D6970">
          <w:rPr>
            <w:vertAlign w:val="superscript"/>
            <w:lang w:val="en-AU"/>
            <w:rPrChange w:id="819" w:author="Rachael Maree Woods" w:date="2016-05-04T09:27:00Z">
              <w:rPr>
                <w:lang w:val="en-AU"/>
              </w:rPr>
            </w:rPrChange>
          </w:rPr>
          <w:t>th</w:t>
        </w:r>
        <w:r w:rsidR="007D6970">
          <w:rPr>
            <w:lang w:val="en-AU"/>
          </w:rPr>
          <w:t xml:space="preserve"> value) and 95% confidence intervals (250</w:t>
        </w:r>
        <w:r w:rsidR="007D6970" w:rsidRPr="007D6970">
          <w:rPr>
            <w:vertAlign w:val="superscript"/>
            <w:lang w:val="en-AU"/>
            <w:rPrChange w:id="820" w:author="Rachael Maree Woods" w:date="2016-05-04T09:27:00Z">
              <w:rPr>
                <w:lang w:val="en-AU"/>
              </w:rPr>
            </w:rPrChange>
          </w:rPr>
          <w:t>th</w:t>
        </w:r>
        <w:r w:rsidR="007D6970">
          <w:rPr>
            <w:lang w:val="en-AU"/>
          </w:rPr>
          <w:t xml:space="preserve"> and 9750</w:t>
        </w:r>
        <w:r w:rsidR="007D6970" w:rsidRPr="007D6970">
          <w:rPr>
            <w:vertAlign w:val="superscript"/>
            <w:lang w:val="en-AU"/>
            <w:rPrChange w:id="821" w:author="Rachael Maree Woods" w:date="2016-05-04T09:27:00Z">
              <w:rPr>
                <w:lang w:val="en-AU"/>
              </w:rPr>
            </w:rPrChange>
          </w:rPr>
          <w:t>th</w:t>
        </w:r>
        <w:r w:rsidR="007D6970">
          <w:rPr>
            <w:lang w:val="en-AU"/>
          </w:rPr>
          <w:t xml:space="preserve"> values) calculated. </w:t>
        </w:r>
      </w:ins>
      <w:ins w:id="822" w:author="Rachael Maree Woods" w:date="2016-05-04T09:26:00Z">
        <w:r w:rsidR="007D6970">
          <w:rPr>
            <w:lang w:val="en-AU"/>
          </w:rPr>
          <w:t xml:space="preserve"> </w:t>
        </w:r>
      </w:ins>
    </w:p>
    <w:p w14:paraId="1F6A884D" w14:textId="77777777" w:rsidR="007D6970" w:rsidRDefault="007D6970" w:rsidP="009219E1">
      <w:pPr>
        <w:spacing w:line="480" w:lineRule="auto"/>
        <w:rPr>
          <w:ins w:id="823" w:author="Rachael Maree Woods" w:date="2016-05-04T09:25:00Z"/>
          <w:lang w:val="en-AU"/>
        </w:rPr>
      </w:pPr>
    </w:p>
    <w:p w14:paraId="51345D2B" w14:textId="043DC56C" w:rsidR="00BB499C" w:rsidRPr="00CC30E1" w:rsidDel="009539FE" w:rsidRDefault="00862ED7" w:rsidP="009219E1">
      <w:pPr>
        <w:spacing w:line="480" w:lineRule="auto"/>
        <w:rPr>
          <w:del w:id="824" w:author="Rachael Maree Woods" w:date="2016-02-26T10:38:00Z"/>
          <w:lang w:val="en-AU"/>
        </w:rPr>
      </w:pPr>
      <w:ins w:id="825" w:author="Josh Madin" w:date="2016-03-24T13:24:00Z">
        <w:del w:id="826" w:author="Rachael Maree Woods" w:date="2016-05-04T09:27:00Z">
          <w:r w:rsidDel="007D6970">
            <w:rPr>
              <w:lang w:val="en-AU"/>
            </w:rPr>
            <w:delText xml:space="preserve">standard </w:delText>
          </w:r>
        </w:del>
      </w:ins>
      <w:ins w:id="827" w:author="Josh Madin" w:date="2016-03-24T13:25:00Z">
        <w:del w:id="828" w:author="Rachael Maree Woods" w:date="2016-05-04T09:27:00Z">
          <w:r w:rsidDel="007D6970">
            <w:rPr>
              <w:lang w:val="en-AU"/>
            </w:rPr>
            <w:delText xml:space="preserve">for the joint model </w:delText>
          </w:r>
        </w:del>
        <w:del w:id="829" w:author="Rachael Maree Woods" w:date="2016-05-04T09:26:00Z">
          <w:r w:rsidDel="007D6970">
            <w:rPr>
              <w:lang w:val="en-AU"/>
            </w:rPr>
            <w:delText xml:space="preserve">by sampling 1000 times from </w:delText>
          </w:r>
        </w:del>
        <w:del w:id="830" w:author="Rachael Maree Woods" w:date="2016-05-04T09:27:00Z">
          <w:r w:rsidDel="007D6970">
            <w:rPr>
              <w:lang w:val="en-AU"/>
            </w:rPr>
            <w:delText>each model (for the same seawater conditions), multiplying</w:delText>
          </w:r>
        </w:del>
      </w:ins>
      <w:ins w:id="831" w:author="Josh Madin" w:date="2016-03-24T13:28:00Z">
        <w:del w:id="832" w:author="Rachael Maree Woods" w:date="2016-05-04T09:27:00Z">
          <w:r w:rsidR="007741F7" w:rsidDel="007D6970">
            <w:rPr>
              <w:lang w:val="en-AU"/>
            </w:rPr>
            <w:delText xml:space="preserve"> these together,</w:delText>
          </w:r>
        </w:del>
      </w:ins>
      <w:ins w:id="833" w:author="Josh Madin" w:date="2016-03-24T13:25:00Z">
        <w:del w:id="834" w:author="Rachael Maree Woods" w:date="2016-05-04T09:27:00Z">
          <w:r w:rsidDel="007D6970">
            <w:rPr>
              <w:lang w:val="en-AU"/>
            </w:rPr>
            <w:delText xml:space="preserve"> and calculating </w:delText>
          </w:r>
        </w:del>
      </w:ins>
      <w:ins w:id="835" w:author="Josh Madin" w:date="2016-03-24T13:27:00Z">
        <w:del w:id="836" w:author="Rachael Maree Woods" w:date="2016-05-04T09:25:00Z">
          <w:r w:rsidDel="007D6970">
            <w:rPr>
              <w:lang w:val="en-AU"/>
            </w:rPr>
            <w:delText>95% confi</w:delText>
          </w:r>
          <w:r w:rsidR="007741F7" w:rsidDel="007D6970">
            <w:rPr>
              <w:lang w:val="en-AU"/>
            </w:rPr>
            <w:delText xml:space="preserve">dence intervals </w:delText>
          </w:r>
        </w:del>
      </w:ins>
      <w:ins w:id="837" w:author="Josh Madin" w:date="2016-03-24T13:28:00Z">
        <w:del w:id="838" w:author="Rachael Maree Woods" w:date="2016-05-04T09:27:00Z">
          <w:r w:rsidR="007741F7" w:rsidDel="007D6970">
            <w:rPr>
              <w:lang w:val="en-AU"/>
            </w:rPr>
            <w:delText>from</w:delText>
          </w:r>
        </w:del>
      </w:ins>
      <w:ins w:id="839" w:author="Josh Madin" w:date="2016-03-24T13:27:00Z">
        <w:del w:id="840" w:author="Rachael Maree Woods" w:date="2016-05-04T09:27:00Z">
          <w:r w:rsidR="007741F7" w:rsidDel="007D6970">
            <w:rPr>
              <w:lang w:val="en-AU"/>
            </w:rPr>
            <w:delText xml:space="preserve"> the resulting joint </w:delText>
          </w:r>
        </w:del>
      </w:ins>
      <w:ins w:id="841" w:author="Josh Madin" w:date="2016-03-24T13:28:00Z">
        <w:del w:id="842" w:author="Rachael Maree Woods" w:date="2016-05-04T09:27:00Z">
          <w:r w:rsidR="007741F7" w:rsidDel="007D6970">
            <w:rPr>
              <w:lang w:val="en-AU"/>
            </w:rPr>
            <w:delText>distribution</w:delText>
          </w:r>
        </w:del>
      </w:ins>
      <w:ins w:id="843" w:author="Josh Madin" w:date="2016-03-24T13:27:00Z">
        <w:del w:id="844" w:author="Rachael Maree Woods" w:date="2016-05-04T09:27:00Z">
          <w:r w:rsidR="007741F7" w:rsidDel="007D6970">
            <w:rPr>
              <w:lang w:val="en-AU"/>
            </w:rPr>
            <w:delText>.</w:delText>
          </w:r>
        </w:del>
      </w:ins>
      <w:del w:id="845" w:author="Rachael Maree Woods" w:date="2016-02-26T10:38:00Z">
        <w:r w:rsidR="00157E06" w:rsidRPr="00CC30E1" w:rsidDel="009539FE">
          <w:rPr>
            <w:lang w:val="en-AU"/>
          </w:rPr>
          <w:delText xml:space="preserve"> model estimates. </w:delText>
        </w:r>
        <w:r w:rsidR="00D2508E" w:rsidRPr="00CC30E1" w:rsidDel="009539FE">
          <w:rPr>
            <w:lang w:val="en-AU"/>
          </w:rPr>
          <w:delText>Uncertainty</w:delText>
        </w:r>
        <w:r w:rsidR="00157E06" w:rsidRPr="00CC30E1" w:rsidDel="009539FE">
          <w:rPr>
            <w:lang w:val="en-AU"/>
          </w:rPr>
          <w:delText xml:space="preserve"> estimates were </w:delText>
        </w:r>
        <w:r w:rsidR="00096B0A" w:rsidRPr="00CC30E1" w:rsidDel="009539FE">
          <w:rPr>
            <w:lang w:val="en-AU"/>
          </w:rPr>
          <w:delText xml:space="preserve">estimated </w:delText>
        </w:r>
        <w:r w:rsidR="00157E06" w:rsidRPr="00CC30E1" w:rsidDel="009539FE">
          <w:rPr>
            <w:lang w:val="en-AU"/>
          </w:rPr>
          <w:delText xml:space="preserve">using a Monte Carlo </w:delText>
        </w:r>
        <w:r w:rsidR="006D46AD" w:rsidRPr="00CC30E1" w:rsidDel="009539FE">
          <w:rPr>
            <w:lang w:val="en-AU"/>
          </w:rPr>
          <w:delText>approach</w:delText>
        </w:r>
        <w:r w:rsidR="00157E06" w:rsidRPr="00CC30E1" w:rsidDel="009539FE">
          <w:rPr>
            <w:lang w:val="en-AU"/>
          </w:rPr>
          <w:delText xml:space="preserve">, where 10,000 random variates from </w:delText>
        </w:r>
        <w:r w:rsidR="00DE09F3" w:rsidRPr="00CC30E1" w:rsidDel="009539FE">
          <w:rPr>
            <w:lang w:val="en-AU"/>
          </w:rPr>
          <w:delText>the fixed effects component of the</w:delText>
        </w:r>
        <w:r w:rsidR="00157E06" w:rsidRPr="00CC30E1" w:rsidDel="009539FE">
          <w:rPr>
            <w:lang w:val="en-AU"/>
          </w:rPr>
          <w:delText xml:space="preserve"> model distribution were multiplied</w:delText>
        </w:r>
        <w:r w:rsidR="00DE09F3" w:rsidRPr="00CC30E1" w:rsidDel="009539FE">
          <w:rPr>
            <w:lang w:val="en-AU"/>
          </w:rPr>
          <w:delText>.  T</w:delText>
        </w:r>
        <w:r w:rsidR="00157E06" w:rsidRPr="00CC30E1" w:rsidDel="009539FE">
          <w:rPr>
            <w:lang w:val="en-AU"/>
          </w:rPr>
          <w:delText xml:space="preserve">he 95% confidence intervals from </w:delText>
        </w:r>
        <w:r w:rsidR="001E63A7" w:rsidRPr="00CC30E1" w:rsidDel="009539FE">
          <w:rPr>
            <w:lang w:val="en-AU"/>
          </w:rPr>
          <w:delText>this</w:delText>
        </w:r>
        <w:r w:rsidR="00157E06" w:rsidRPr="00CC30E1" w:rsidDel="009539FE">
          <w:rPr>
            <w:lang w:val="en-AU"/>
          </w:rPr>
          <w:delText xml:space="preserve"> </w:delText>
        </w:r>
        <w:r w:rsidR="00DE09F3" w:rsidRPr="00CC30E1" w:rsidDel="009539FE">
          <w:rPr>
            <w:lang w:val="en-AU"/>
          </w:rPr>
          <w:delText xml:space="preserve">final </w:delText>
        </w:r>
        <w:r w:rsidR="00157E06" w:rsidRPr="00CC30E1" w:rsidDel="009539FE">
          <w:rPr>
            <w:lang w:val="en-AU"/>
          </w:rPr>
          <w:delText xml:space="preserve">distribution </w:delText>
        </w:r>
        <w:r w:rsidR="001E63A7" w:rsidRPr="00CC30E1" w:rsidDel="009539FE">
          <w:rPr>
            <w:lang w:val="en-AU"/>
          </w:rPr>
          <w:delText xml:space="preserve">were </w:delText>
        </w:r>
        <w:r w:rsidR="00157E06" w:rsidRPr="00CC30E1" w:rsidDel="009539FE">
          <w:rPr>
            <w:lang w:val="en-AU"/>
          </w:rPr>
          <w:delText>reported</w:delText>
        </w:r>
        <w:r w:rsidR="001E63A7" w:rsidRPr="00CC30E1" w:rsidDel="009539FE">
          <w:rPr>
            <w:lang w:val="en-AU"/>
          </w:rPr>
          <w:delText xml:space="preserve"> (i.e., the 250th and 9750th ranked probability)</w:delText>
        </w:r>
        <w:r w:rsidR="00157E06"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5FE0AB7E" w14:textId="24817EA7" w:rsidR="002870E0" w:rsidRDefault="00521ACB" w:rsidP="009219E1">
      <w:pPr>
        <w:spacing w:line="480" w:lineRule="auto"/>
        <w:rPr>
          <w:ins w:id="846" w:author="Josh Madin" w:date="2016-03-24T13:31:00Z"/>
          <w:lang w:val="en-AU"/>
        </w:rPr>
      </w:pPr>
      <w:r w:rsidRPr="00CC30E1">
        <w:rPr>
          <w:lang w:val="en-AU"/>
        </w:rPr>
        <w:t xml:space="preserve">Copper, </w:t>
      </w:r>
      <w:ins w:id="847" w:author="Rachael Maree Woods" w:date="2016-02-26T10:38:00Z">
        <w:r w:rsidR="00AF6470" w:rsidRPr="00CC30E1">
          <w:rPr>
            <w:lang w:val="en-AU"/>
          </w:rPr>
          <w:t xml:space="preserve">sediment, </w:t>
        </w:r>
      </w:ins>
      <w:ins w:id="848" w:author="Rachael Maree Woods" w:date="2016-02-26T10:39:00Z">
        <w:r w:rsidR="00AF6470" w:rsidRPr="00CC30E1">
          <w:rPr>
            <w:lang w:val="en-AU"/>
          </w:rPr>
          <w:t>ammonium</w:t>
        </w:r>
      </w:ins>
      <w:del w:id="849" w:author="Rachael Maree Woods" w:date="2016-02-26T10:38:00Z">
        <w:r w:rsidRPr="00CC30E1" w:rsidDel="00AF6470">
          <w:rPr>
            <w:lang w:val="en-AU"/>
          </w:rPr>
          <w:delText>salinity</w:delText>
        </w:r>
      </w:del>
      <w:r w:rsidRPr="00CC30E1">
        <w:rPr>
          <w:lang w:val="en-AU"/>
        </w:rPr>
        <w:t xml:space="preserve">, </w:t>
      </w:r>
      <w:del w:id="850" w:author="Rachael Maree Woods" w:date="2016-02-17T10:10:00Z">
        <w:r w:rsidRPr="00CC30E1" w:rsidDel="00DE3BDE">
          <w:rPr>
            <w:lang w:val="en-AU"/>
          </w:rPr>
          <w:delText>phosphor</w:delText>
        </w:r>
        <w:r w:rsidR="00B21654" w:rsidRPr="00CC30E1" w:rsidDel="00DE3BDE">
          <w:rPr>
            <w:lang w:val="en-AU"/>
          </w:rPr>
          <w:delText xml:space="preserve">us </w:delText>
        </w:r>
      </w:del>
      <w:ins w:id="851" w:author="Rachael Maree Woods" w:date="2016-02-17T10:10:00Z">
        <w:r w:rsidR="00DE3BDE" w:rsidRPr="00CC30E1">
          <w:rPr>
            <w:lang w:val="en-AU"/>
          </w:rPr>
          <w:t xml:space="preserve">phosphate </w:t>
        </w:r>
      </w:ins>
      <w:r w:rsidR="00B21654" w:rsidRPr="00CC30E1">
        <w:rPr>
          <w:lang w:val="en-AU"/>
        </w:rPr>
        <w:t xml:space="preserve">and </w:t>
      </w:r>
      <w:del w:id="852" w:author="Rachael Maree Woods" w:date="2016-02-26T10:39:00Z">
        <w:r w:rsidR="00B21654" w:rsidRPr="00CC30E1" w:rsidDel="00AF6470">
          <w:rPr>
            <w:lang w:val="en-AU"/>
          </w:rPr>
          <w:delText xml:space="preserve">sediment </w:delText>
        </w:r>
      </w:del>
      <w:ins w:id="853" w:author="Rachael Maree Woods" w:date="2016-02-26T10:39:00Z">
        <w:r w:rsidR="00AF6470" w:rsidRPr="00CC30E1">
          <w:rPr>
            <w:lang w:val="en-AU"/>
          </w:rPr>
          <w:t xml:space="preserve">salinity </w:t>
        </w:r>
      </w:ins>
      <w:ins w:id="854" w:author="Josh Madin" w:date="2016-03-24T13:29:00Z">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ins>
      <w:r w:rsidR="00E573E5" w:rsidRPr="00CC30E1">
        <w:rPr>
          <w:lang w:val="en-AU"/>
        </w:rPr>
        <w:t xml:space="preserve">were retained in the final </w:t>
      </w:r>
      <w:del w:id="855" w:author="Rachael Maree Woods" w:date="2016-03-16T14:23:00Z">
        <w:r w:rsidR="00E573E5" w:rsidRPr="00CC30E1" w:rsidDel="003A70C9">
          <w:rPr>
            <w:lang w:val="en-AU"/>
          </w:rPr>
          <w:delText xml:space="preserve">best </w:delText>
        </w:r>
      </w:del>
      <w:r w:rsidR="00E573E5" w:rsidRPr="00CC30E1">
        <w:rPr>
          <w:lang w:val="en-AU"/>
        </w:rPr>
        <w:t xml:space="preserve">model </w:t>
      </w:r>
      <w:del w:id="856" w:author="Josh Madin" w:date="2016-03-24T13:29:00Z">
        <w:r w:rsidR="00E573E5" w:rsidRPr="00CC30E1" w:rsidDel="002870E0">
          <w:rPr>
            <w:lang w:val="en-AU"/>
          </w:rPr>
          <w:delText xml:space="preserve">for </w:delText>
        </w:r>
        <w:r w:rsidR="00B21654" w:rsidRPr="00CC30E1" w:rsidDel="008E65A9">
          <w:rPr>
            <w:lang w:val="en-AU"/>
          </w:rPr>
          <w:delText>fe</w:delText>
        </w:r>
        <w:r w:rsidR="00544FFC" w:rsidRPr="00CC30E1" w:rsidDel="008E65A9">
          <w:rPr>
            <w:lang w:val="en-AU"/>
          </w:rPr>
          <w:delText xml:space="preserve">rtilisation probability </w:delText>
        </w:r>
      </w:del>
      <w:r w:rsidR="00544FFC" w:rsidRPr="00CC30E1">
        <w:rPr>
          <w:lang w:val="en-AU"/>
        </w:rPr>
        <w:t>(Table 2</w:t>
      </w:r>
      <w:r w:rsidR="00B21654" w:rsidRPr="00CC30E1">
        <w:rPr>
          <w:lang w:val="en-AU"/>
        </w:rPr>
        <w:t xml:space="preserve">, </w:t>
      </w:r>
      <w:del w:id="857" w:author="Rachael Maree Woods" w:date="2016-03-29T20:17:00Z">
        <w:r w:rsidR="00C65F62" w:rsidRPr="00CC30E1" w:rsidDel="008C0194">
          <w:rPr>
            <w:lang w:val="en-AU"/>
          </w:rPr>
          <w:delText>Fig</w:delText>
        </w:r>
      </w:del>
      <w:del w:id="858" w:author="Rachael Maree Woods" w:date="2016-03-25T09:49:00Z">
        <w:r w:rsidR="00C65F62" w:rsidRPr="00CC30E1" w:rsidDel="00657A02">
          <w:rPr>
            <w:lang w:val="en-AU"/>
          </w:rPr>
          <w:delText>.</w:delText>
        </w:r>
      </w:del>
      <w:ins w:id="859" w:author="Rachael Maree Woods" w:date="2016-03-29T20:17:00Z">
        <w:r w:rsidR="008C0194">
          <w:rPr>
            <w:lang w:val="en-AU"/>
          </w:rPr>
          <w:t>Fig</w:t>
        </w:r>
      </w:ins>
      <w:r w:rsidR="00C65F62" w:rsidRPr="00CC30E1">
        <w:rPr>
          <w:lang w:val="en-AU"/>
        </w:rPr>
        <w:t xml:space="preserve"> </w:t>
      </w:r>
      <w:r w:rsidR="00B21654" w:rsidRPr="00CC30E1">
        <w:rPr>
          <w:lang w:val="en-AU"/>
        </w:rPr>
        <w:t xml:space="preserve">1).  </w:t>
      </w:r>
      <w:del w:id="860"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861"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del w:id="862" w:author="Josh Madin" w:date="2016-03-24T13:29:00Z">
        <w:r w:rsidR="00B21654" w:rsidRPr="00CC30E1" w:rsidDel="002870E0">
          <w:rPr>
            <w:lang w:val="en-AU"/>
          </w:rPr>
          <w:delText xml:space="preserve"> from the final model</w:delText>
        </w:r>
      </w:del>
      <w:r w:rsidR="00B21654" w:rsidRPr="00CC30E1">
        <w:rPr>
          <w:lang w:val="en-AU"/>
        </w:rPr>
        <w:t>.</w:t>
      </w:r>
      <w:ins w:id="863" w:author="Josh Madin" w:date="2016-03-24T13:30:00Z">
        <w:r w:rsidR="002870E0">
          <w:rPr>
            <w:lang w:val="en-AU"/>
          </w:rPr>
          <w:t xml:space="preserve"> </w:t>
        </w:r>
      </w:ins>
      <w:ins w:id="864" w:author="Josh Madin" w:date="2016-03-24T13:31:00Z">
        <w:del w:id="865" w:author="Rachael Maree Woods" w:date="2016-03-30T10:39:00Z">
          <w:r w:rsidR="002870E0" w:rsidRPr="00CC30E1" w:rsidDel="00C56C98">
            <w:rPr>
              <w:lang w:val="en-AU"/>
            </w:rPr>
            <w:delText>Ammonium</w:delText>
          </w:r>
        </w:del>
      </w:ins>
      <w:ins w:id="866" w:author="Rachael Maree Woods" w:date="2016-03-30T10:39:00Z">
        <w:r w:rsidR="00A55F34">
          <w:rPr>
            <w:lang w:val="en-AU"/>
          </w:rPr>
          <w:t>Salinity and c</w:t>
        </w:r>
        <w:r w:rsidR="00C56C98">
          <w:rPr>
            <w:lang w:val="en-AU"/>
          </w:rPr>
          <w:t>opper</w:t>
        </w:r>
      </w:ins>
      <w:ins w:id="867" w:author="Josh Madin" w:date="2016-03-24T13:31:00Z">
        <w:r w:rsidR="002870E0" w:rsidRPr="00CC30E1">
          <w:rPr>
            <w:lang w:val="en-AU"/>
          </w:rPr>
          <w:t xml:space="preserve"> </w:t>
        </w:r>
        <w:r w:rsidR="002870E0">
          <w:rPr>
            <w:lang w:val="en-AU"/>
          </w:rPr>
          <w:t xml:space="preserve">explained </w:t>
        </w:r>
      </w:ins>
      <w:ins w:id="868" w:author="Rachael Maree Woods" w:date="2016-05-04T09:48:00Z">
        <w:r w:rsidR="008E3CDD">
          <w:rPr>
            <w:lang w:val="en-AU"/>
          </w:rPr>
          <w:t xml:space="preserve">the </w:t>
        </w:r>
      </w:ins>
      <w:ins w:id="869" w:author="Josh Madin" w:date="2016-03-24T13:31:00Z">
        <w:r w:rsidR="002870E0">
          <w:rPr>
            <w:lang w:val="en-AU"/>
          </w:rPr>
          <w:t>most</w:t>
        </w:r>
        <w:r w:rsidR="002870E0" w:rsidRPr="00CC30E1">
          <w:rPr>
            <w:lang w:val="en-AU"/>
          </w:rPr>
          <w:t xml:space="preserve"> varianc</w:t>
        </w:r>
      </w:ins>
      <w:ins w:id="870" w:author="Rachael Maree Woods" w:date="2016-05-04T09:47:00Z">
        <w:r w:rsidR="008E3CDD">
          <w:rPr>
            <w:lang w:val="en-AU"/>
          </w:rPr>
          <w:t xml:space="preserve">e accounting for 42.513% and </w:t>
        </w:r>
      </w:ins>
      <w:ins w:id="871" w:author="Josh Madin" w:date="2016-03-24T13:31:00Z">
        <w:del w:id="872" w:author="Rachael Maree Woods" w:date="2016-05-04T09:47:00Z">
          <w:r w:rsidR="002870E0" w:rsidRPr="00CC30E1" w:rsidDel="008E3CDD">
            <w:rPr>
              <w:lang w:val="en-AU"/>
            </w:rPr>
            <w:delText>e</w:delText>
          </w:r>
        </w:del>
        <w:del w:id="873" w:author="Rachael Maree Woods" w:date="2016-05-04T09:48:00Z">
          <w:r w:rsidR="002870E0" w:rsidRPr="00CC30E1" w:rsidDel="008E3CDD">
            <w:rPr>
              <w:lang w:val="en-AU"/>
            </w:rPr>
            <w:delText xml:space="preserve"> </w:delText>
          </w:r>
        </w:del>
      </w:ins>
      <w:ins w:id="874" w:author="Rachael Maree Woods" w:date="2016-05-04T09:47:00Z">
        <w:r w:rsidR="008E3CDD">
          <w:rPr>
            <w:lang w:val="en-AU"/>
          </w:rPr>
          <w:t xml:space="preserve">35.905% </w:t>
        </w:r>
      </w:ins>
      <w:ins w:id="875" w:author="Rachael Maree Woods" w:date="2016-05-04T09:48:00Z">
        <w:r w:rsidR="008E3CDD">
          <w:rPr>
            <w:lang w:val="en-AU"/>
          </w:rPr>
          <w:t>respectively</w:t>
        </w:r>
      </w:ins>
      <w:ins w:id="876" w:author="Rachael Maree Woods" w:date="2016-05-04T09:47:00Z">
        <w:r w:rsidR="008E3CDD">
          <w:rPr>
            <w:lang w:val="en-AU"/>
          </w:rPr>
          <w:t xml:space="preserve"> </w:t>
        </w:r>
      </w:ins>
      <w:ins w:id="877" w:author="Josh Madin" w:date="2016-03-24T13:31:00Z">
        <w:r w:rsidR="002870E0">
          <w:rPr>
            <w:lang w:val="en-AU"/>
          </w:rPr>
          <w:t>in</w:t>
        </w:r>
        <w:r w:rsidR="002870E0" w:rsidRPr="00CC30E1">
          <w:rPr>
            <w:lang w:val="en-AU"/>
          </w:rPr>
          <w:t xml:space="preserve"> the fertilisation model, </w:t>
        </w:r>
        <w:del w:id="878" w:author="Rachael Maree Woods" w:date="2016-05-04T09:48:00Z">
          <w:r w:rsidR="002870E0" w:rsidRPr="00CC30E1" w:rsidDel="008E3CDD">
            <w:rPr>
              <w:lang w:val="en-AU"/>
            </w:rPr>
            <w:delText>with</w:delText>
          </w:r>
        </w:del>
      </w:ins>
      <w:ins w:id="879" w:author="Rachael Maree Woods" w:date="2016-05-04T09:48:00Z">
        <w:r w:rsidR="008E3CDD">
          <w:rPr>
            <w:lang w:val="en-AU"/>
          </w:rPr>
          <w:t>while</w:t>
        </w:r>
      </w:ins>
      <w:ins w:id="880" w:author="Josh Madin" w:date="2016-03-24T13:31:00Z">
        <w:r w:rsidR="002870E0" w:rsidRPr="00CC30E1">
          <w:rPr>
            <w:lang w:val="en-AU"/>
          </w:rPr>
          <w:t xml:space="preserve"> sediment, </w:t>
        </w:r>
        <w:del w:id="881" w:author="Rachael Maree Woods" w:date="2016-03-30T10:39:00Z">
          <w:r w:rsidR="002870E0" w:rsidRPr="00CC30E1" w:rsidDel="00C56C98">
            <w:rPr>
              <w:lang w:val="en-AU"/>
            </w:rPr>
            <w:delText>copper</w:delText>
          </w:r>
        </w:del>
      </w:ins>
      <w:ins w:id="882" w:author="Rachael Maree Woods" w:date="2016-03-30T10:39:00Z">
        <w:r w:rsidR="00C56C98">
          <w:rPr>
            <w:lang w:val="en-AU"/>
          </w:rPr>
          <w:t>ammonium and</w:t>
        </w:r>
      </w:ins>
      <w:ins w:id="883" w:author="Josh Madin" w:date="2016-03-24T13:31:00Z">
        <w:r w:rsidR="002870E0" w:rsidRPr="00CC30E1">
          <w:rPr>
            <w:lang w:val="en-AU"/>
          </w:rPr>
          <w:t xml:space="preserve"> phosphate </w:t>
        </w:r>
        <w:del w:id="884" w:author="Rachael Maree Woods" w:date="2016-03-30T10:39:00Z">
          <w:r w:rsidR="002870E0" w:rsidRPr="00CC30E1" w:rsidDel="00C56C98">
            <w:rPr>
              <w:lang w:val="en-AU"/>
            </w:rPr>
            <w:delText xml:space="preserve">and salinity </w:delText>
          </w:r>
        </w:del>
        <w:r w:rsidR="002870E0" w:rsidRPr="00CC30E1">
          <w:rPr>
            <w:lang w:val="en-AU"/>
          </w:rPr>
          <w:t>account</w:t>
        </w:r>
      </w:ins>
      <w:ins w:id="885" w:author="Rachael Maree Woods" w:date="2016-05-04T09:48:00Z">
        <w:r w:rsidR="008E3CDD">
          <w:rPr>
            <w:lang w:val="en-AU"/>
          </w:rPr>
          <w:t>ed</w:t>
        </w:r>
      </w:ins>
      <w:ins w:id="886" w:author="Josh Madin" w:date="2016-03-24T13:31:00Z">
        <w:del w:id="887" w:author="Rachael Maree Woods" w:date="2016-05-04T09:48:00Z">
          <w:r w:rsidR="002870E0" w:rsidRPr="00CC30E1" w:rsidDel="008E3CDD">
            <w:rPr>
              <w:lang w:val="en-AU"/>
            </w:rPr>
            <w:delText>ing</w:delText>
          </w:r>
        </w:del>
        <w:r w:rsidR="002870E0" w:rsidRPr="00CC30E1">
          <w:rPr>
            <w:lang w:val="en-AU"/>
          </w:rPr>
          <w:t xml:space="preserve"> for </w:t>
        </w:r>
        <w:del w:id="888" w:author="Rachael Maree Woods" w:date="2016-03-30T10:40:00Z">
          <w:r w:rsidR="002870E0" w:rsidRPr="00CC30E1" w:rsidDel="00C56C98">
            <w:rPr>
              <w:lang w:val="en-AU"/>
            </w:rPr>
            <w:delText xml:space="preserve">less than </w:delText>
          </w:r>
        </w:del>
      </w:ins>
      <w:ins w:id="889" w:author="Rachael Maree Woods" w:date="2016-05-04T09:48:00Z">
        <w:r w:rsidR="008E3CDD">
          <w:rPr>
            <w:lang w:val="en-AU"/>
          </w:rPr>
          <w:t>the remaining</w:t>
        </w:r>
      </w:ins>
      <w:ins w:id="890" w:author="Rachael Maree Woods" w:date="2016-03-30T10:40:00Z">
        <w:r w:rsidR="00C56C98">
          <w:rPr>
            <w:lang w:val="en-AU"/>
          </w:rPr>
          <w:t xml:space="preserve"> </w:t>
        </w:r>
      </w:ins>
      <w:ins w:id="891" w:author="Josh Madin" w:date="2016-03-24T13:31:00Z">
        <w:r w:rsidR="002870E0" w:rsidRPr="00CC30E1">
          <w:rPr>
            <w:lang w:val="en-AU"/>
          </w:rPr>
          <w:t>2</w:t>
        </w:r>
      </w:ins>
      <w:ins w:id="892" w:author="Rachael Maree Woods" w:date="2016-05-04T09:49:00Z">
        <w:r w:rsidR="008E3CDD">
          <w:rPr>
            <w:lang w:val="en-AU"/>
          </w:rPr>
          <w:t>1.581</w:t>
        </w:r>
      </w:ins>
      <w:ins w:id="893" w:author="Josh Madin" w:date="2016-03-24T13:31:00Z">
        <w:del w:id="894" w:author="Rachael Maree Woods" w:date="2016-05-04T09:49:00Z">
          <w:r w:rsidR="002870E0" w:rsidRPr="00CC30E1" w:rsidDel="008E3CDD">
            <w:rPr>
              <w:lang w:val="en-AU"/>
            </w:rPr>
            <w:delText>0</w:delText>
          </w:r>
        </w:del>
        <w:r w:rsidR="002870E0" w:rsidRPr="00CC30E1">
          <w:rPr>
            <w:lang w:val="en-AU"/>
          </w:rPr>
          <w:t>% of all variance (Table 4).</w:t>
        </w:r>
      </w:ins>
    </w:p>
    <w:p w14:paraId="29EC9232" w14:textId="77777777" w:rsidR="002870E0" w:rsidRDefault="002870E0" w:rsidP="009219E1">
      <w:pPr>
        <w:spacing w:line="480" w:lineRule="auto"/>
        <w:rPr>
          <w:ins w:id="895" w:author="Josh Madin" w:date="2016-03-24T13:31:00Z"/>
          <w:lang w:val="en-AU"/>
        </w:rPr>
      </w:pPr>
    </w:p>
    <w:p w14:paraId="4965E018" w14:textId="491FE660" w:rsidR="00B21654" w:rsidRPr="00CC30E1" w:rsidDel="002870E0" w:rsidRDefault="002870E0" w:rsidP="009219E1">
      <w:pPr>
        <w:spacing w:line="480" w:lineRule="auto"/>
        <w:rPr>
          <w:del w:id="896" w:author="Josh Madin" w:date="2016-03-24T13:30:00Z"/>
          <w:lang w:val="en-AU"/>
        </w:rPr>
      </w:pPr>
      <w:ins w:id="897" w:author="Josh Madin" w:date="2016-03-24T13:30:00Z">
        <w:r>
          <w:rPr>
            <w:lang w:val="en-AU"/>
          </w:rPr>
          <w:t xml:space="preserve">For </w:t>
        </w:r>
        <w:r w:rsidRPr="00CC30E1">
          <w:rPr>
            <w:lang w:val="en-AU"/>
          </w:rPr>
          <w:t>survivorship success</w:t>
        </w:r>
        <w:r>
          <w:rPr>
            <w:lang w:val="en-AU"/>
          </w:rPr>
          <w:t xml:space="preserve">, </w:t>
        </w:r>
      </w:ins>
    </w:p>
    <w:p w14:paraId="6452D0E8" w14:textId="77777777" w:rsidR="00B21654" w:rsidRPr="00CC30E1" w:rsidDel="002870E0" w:rsidRDefault="00B21654" w:rsidP="009219E1">
      <w:pPr>
        <w:spacing w:line="480" w:lineRule="auto"/>
        <w:rPr>
          <w:del w:id="898" w:author="Josh Madin" w:date="2016-03-24T13:30:00Z"/>
          <w:lang w:val="en-AU"/>
        </w:rPr>
      </w:pPr>
    </w:p>
    <w:p w14:paraId="29F3588F" w14:textId="39357713" w:rsidR="00B21654" w:rsidRPr="00CC30E1" w:rsidDel="002870E0" w:rsidRDefault="00B21654" w:rsidP="009219E1">
      <w:pPr>
        <w:spacing w:line="480" w:lineRule="auto"/>
        <w:rPr>
          <w:del w:id="899" w:author="Josh Madin" w:date="2016-03-24T13:32:00Z"/>
          <w:lang w:val="en-AU"/>
        </w:rPr>
      </w:pPr>
      <w:del w:id="900" w:author="Josh Madin" w:date="2016-03-24T13:30:00Z">
        <w:r w:rsidRPr="00CC30E1" w:rsidDel="002870E0">
          <w:rPr>
            <w:lang w:val="en-AU"/>
          </w:rPr>
          <w:delText>C</w:delText>
        </w:r>
      </w:del>
      <w:ins w:id="901" w:author="Josh Madin" w:date="2016-03-24T13:30:00Z">
        <w:r w:rsidR="002870E0">
          <w:rPr>
            <w:lang w:val="en-AU"/>
          </w:rPr>
          <w:t>c</w:t>
        </w:r>
      </w:ins>
      <w:r w:rsidRPr="00CC30E1">
        <w:rPr>
          <w:lang w:val="en-AU"/>
        </w:rPr>
        <w:t xml:space="preserve">opper, lead, </w:t>
      </w:r>
      <w:ins w:id="902" w:author="Rachael Maree Woods" w:date="2016-02-26T10:41:00Z">
        <w:r w:rsidR="00AC757B" w:rsidRPr="00CC30E1">
          <w:rPr>
            <w:lang w:val="en-AU"/>
          </w:rPr>
          <w:t xml:space="preserve">and </w:t>
        </w:r>
      </w:ins>
      <w:r w:rsidRPr="00CC30E1">
        <w:rPr>
          <w:lang w:val="en-AU"/>
        </w:rPr>
        <w:t xml:space="preserve">temperature </w:t>
      </w:r>
      <w:ins w:id="903" w:author="Josh Madin" w:date="2016-03-24T13:30:00Z">
        <w:r w:rsidR="002870E0">
          <w:rPr>
            <w:lang w:val="en-AU"/>
          </w:rPr>
          <w:t xml:space="preserve">explained the majority of variation and </w:t>
        </w:r>
      </w:ins>
      <w:del w:id="904"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905" w:author="Rachael Maree Woods" w:date="2016-03-16T14:24:00Z">
        <w:r w:rsidR="00823396" w:rsidRPr="00CC30E1" w:rsidDel="003A70C9">
          <w:rPr>
            <w:lang w:val="en-AU"/>
          </w:rPr>
          <w:delText xml:space="preserve">best </w:delText>
        </w:r>
      </w:del>
      <w:r w:rsidR="00823396" w:rsidRPr="00CC30E1">
        <w:rPr>
          <w:lang w:val="en-AU"/>
        </w:rPr>
        <w:t xml:space="preserve">model </w:t>
      </w:r>
      <w:del w:id="906" w:author="Josh Madin" w:date="2016-03-24T13:30:00Z">
        <w:r w:rsidR="00823396" w:rsidRPr="00CC30E1" w:rsidDel="002870E0">
          <w:rPr>
            <w:lang w:val="en-AU"/>
          </w:rPr>
          <w:delText xml:space="preserve">for </w:delText>
        </w:r>
        <w:r w:rsidR="00544FFC" w:rsidRPr="00CC30E1" w:rsidDel="002870E0">
          <w:rPr>
            <w:lang w:val="en-AU"/>
          </w:rPr>
          <w:delText xml:space="preserve">survivorship success </w:delText>
        </w:r>
      </w:del>
      <w:r w:rsidR="00544FFC" w:rsidRPr="00CC30E1">
        <w:rPr>
          <w:lang w:val="en-AU"/>
        </w:rPr>
        <w:t>(Table 3</w:t>
      </w:r>
      <w:r w:rsidRPr="00CC30E1">
        <w:rPr>
          <w:lang w:val="en-AU"/>
        </w:rPr>
        <w:t xml:space="preserve">, </w:t>
      </w:r>
      <w:del w:id="907" w:author="Rachael Maree Woods" w:date="2016-03-29T20:16:00Z">
        <w:r w:rsidRPr="00CC30E1" w:rsidDel="008C0194">
          <w:rPr>
            <w:lang w:val="en-AU"/>
          </w:rPr>
          <w:delText xml:space="preserve">Figure </w:delText>
        </w:r>
      </w:del>
      <w:ins w:id="908" w:author="Rachael Maree Woods" w:date="2016-03-29T20:16:00Z">
        <w:r w:rsidR="008C0194">
          <w:rPr>
            <w:lang w:val="en-AU"/>
          </w:rPr>
          <w:t>Fig</w:t>
        </w:r>
        <w:r w:rsidR="008C0194" w:rsidRPr="00CC30E1">
          <w:rPr>
            <w:lang w:val="en-AU"/>
          </w:rPr>
          <w:t xml:space="preserve"> </w:t>
        </w:r>
      </w:ins>
      <w:r w:rsidRPr="00CC30E1">
        <w:rPr>
          <w:lang w:val="en-AU"/>
        </w:rPr>
        <w:t>2)</w:t>
      </w:r>
      <w:del w:id="909" w:author="Rachael Maree Woods" w:date="2016-05-04T10:25:00Z">
        <w:r w:rsidRPr="00CC30E1" w:rsidDel="00A63B9F">
          <w:rPr>
            <w:lang w:val="en-AU"/>
          </w:rPr>
          <w:delText>.</w:delText>
        </w:r>
      </w:del>
      <w:del w:id="910" w:author="Rachael Maree Woods" w:date="2016-05-04T10:24:00Z">
        <w:r w:rsidRPr="00CC30E1" w:rsidDel="00A63B9F">
          <w:rPr>
            <w:lang w:val="en-AU"/>
          </w:rPr>
          <w:delText xml:space="preserve"> </w:delText>
        </w:r>
      </w:del>
      <w:ins w:id="911" w:author="Josh Madin" w:date="2016-03-24T13:30:00Z">
        <w:del w:id="912" w:author="Rachael Maree Woods" w:date="2016-05-04T10:24:00Z">
          <w:r w:rsidR="002870E0" w:rsidDel="00A63B9F">
            <w:rPr>
              <w:lang w:val="en-AU"/>
            </w:rPr>
            <w:delText xml:space="preserve">Whereas, </w:delText>
          </w:r>
        </w:del>
      </w:ins>
      <w:del w:id="913"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914" w:author="Rachael Maree Woods" w:date="2016-02-26T10:41:00Z">
        <w:r w:rsidRPr="00CC30E1" w:rsidDel="00AC757B">
          <w:rPr>
            <w:lang w:val="en-AU"/>
          </w:rPr>
          <w:delText>9</w:delText>
        </w:r>
      </w:del>
      <w:del w:id="915"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del w:id="916" w:author="Josh Madin" w:date="2016-03-24T13:30:00Z">
        <w:r w:rsidRPr="00CC30E1" w:rsidDel="002870E0">
          <w:rPr>
            <w:lang w:val="en-AU"/>
          </w:rPr>
          <w:delText>A</w:delText>
        </w:r>
      </w:del>
      <w:ins w:id="917" w:author="Rachael Maree Woods" w:date="2016-05-04T10:24:00Z">
        <w:r w:rsidR="00A63B9F">
          <w:rPr>
            <w:lang w:val="en-AU"/>
          </w:rPr>
          <w:t>, whereas, a</w:t>
        </w:r>
      </w:ins>
      <w:ins w:id="918" w:author="Josh Madin" w:date="2016-03-24T13:30:00Z">
        <w:del w:id="919" w:author="Rachael Maree Woods" w:date="2016-05-04T10:24:00Z">
          <w:r w:rsidR="002870E0" w:rsidDel="00A63B9F">
            <w:rPr>
              <w:lang w:val="en-AU"/>
            </w:rPr>
            <w:delText>a</w:delText>
          </w:r>
        </w:del>
      </w:ins>
      <w:r w:rsidRPr="00CC30E1">
        <w:rPr>
          <w:lang w:val="en-AU"/>
        </w:rPr>
        <w:t>mmonium, mercury</w:t>
      </w:r>
      <w:ins w:id="920" w:author="Rachael Maree Woods" w:date="2016-02-26T10:42:00Z">
        <w:r w:rsidR="00AC757B" w:rsidRPr="00CC30E1">
          <w:rPr>
            <w:lang w:val="en-AU"/>
          </w:rPr>
          <w:t>,</w:t>
        </w:r>
      </w:ins>
      <w:r w:rsidRPr="00CC30E1">
        <w:rPr>
          <w:lang w:val="en-AU"/>
        </w:rPr>
        <w:t xml:space="preserve"> </w:t>
      </w:r>
      <w:del w:id="921" w:author="Rachael Maree Woods" w:date="2016-02-26T10:42:00Z">
        <w:r w:rsidRPr="00CC30E1" w:rsidDel="00AC757B">
          <w:rPr>
            <w:lang w:val="en-AU"/>
          </w:rPr>
          <w:delText xml:space="preserve">and </w:delText>
        </w:r>
      </w:del>
      <w:r w:rsidRPr="00CC30E1">
        <w:rPr>
          <w:lang w:val="en-AU"/>
        </w:rPr>
        <w:t xml:space="preserve">pH </w:t>
      </w:r>
      <w:ins w:id="922" w:author="Rachael Maree Woods" w:date="2016-02-26T10:42:00Z">
        <w:r w:rsidR="00AC757B" w:rsidRPr="00CC30E1">
          <w:rPr>
            <w:lang w:val="en-AU"/>
          </w:rPr>
          <w:t xml:space="preserve">and salinity </w:t>
        </w:r>
      </w:ins>
      <w:del w:id="923" w:author="Josh Madin" w:date="2016-03-24T13:30:00Z">
        <w:r w:rsidRPr="00CC30E1" w:rsidDel="002870E0">
          <w:rPr>
            <w:lang w:val="en-AU"/>
          </w:rPr>
          <w:delText xml:space="preserve">did not result in a significant effect on survivorship probability and </w:delText>
        </w:r>
      </w:del>
      <w:r w:rsidRPr="00CC30E1">
        <w:rPr>
          <w:lang w:val="en-AU"/>
        </w:rPr>
        <w:t>were dropped</w:t>
      </w:r>
      <w:del w:id="924" w:author="Josh Madin" w:date="2016-03-24T13:30:00Z">
        <w:r w:rsidRPr="00CC30E1" w:rsidDel="002870E0">
          <w:rPr>
            <w:lang w:val="en-AU"/>
          </w:rPr>
          <w:delText xml:space="preserve"> from the final model</w:delText>
        </w:r>
      </w:del>
      <w:r w:rsidRPr="00CC30E1">
        <w:rPr>
          <w:lang w:val="en-AU"/>
        </w:rPr>
        <w:t>.</w:t>
      </w:r>
      <w:ins w:id="925" w:author="Josh Madin" w:date="2016-03-24T13:32:00Z">
        <w:r w:rsidR="002870E0">
          <w:rPr>
            <w:lang w:val="en-AU"/>
          </w:rPr>
          <w:t xml:space="preserve"> </w:t>
        </w:r>
      </w:ins>
    </w:p>
    <w:p w14:paraId="77992BEE" w14:textId="77777777" w:rsidR="00B21654" w:rsidRPr="00CC30E1" w:rsidDel="002870E0" w:rsidRDefault="00B21654" w:rsidP="009219E1">
      <w:pPr>
        <w:spacing w:line="480" w:lineRule="auto"/>
        <w:rPr>
          <w:del w:id="926" w:author="Josh Madin" w:date="2016-03-24T13:31:00Z"/>
          <w:lang w:val="en-AU"/>
        </w:rPr>
      </w:pPr>
    </w:p>
    <w:p w14:paraId="44122786" w14:textId="5630199D" w:rsidR="00B21654" w:rsidRPr="00220722" w:rsidRDefault="00B21654" w:rsidP="009219E1">
      <w:pPr>
        <w:spacing w:line="480" w:lineRule="auto"/>
        <w:rPr>
          <w:szCs w:val="24"/>
          <w:lang w:val="en-AU"/>
        </w:rPr>
      </w:pPr>
      <w:del w:id="927" w:author="Rachael Maree Woods" w:date="2016-03-16T10:23:00Z">
        <w:r w:rsidRPr="00CC30E1" w:rsidDel="0038572D">
          <w:rPr>
            <w:lang w:val="en-AU"/>
          </w:rPr>
          <w:delText xml:space="preserve">Salinity and copper </w:delText>
        </w:r>
      </w:del>
      <w:ins w:id="928" w:author="Rachael Maree Woods" w:date="2016-03-16T10:23:00Z">
        <w:del w:id="929" w:author="Josh Madin" w:date="2016-03-24T13:31:00Z">
          <w:r w:rsidR="0038572D" w:rsidRPr="00CC30E1" w:rsidDel="002870E0">
            <w:rPr>
              <w:lang w:val="en-AU"/>
            </w:rPr>
            <w:delText xml:space="preserve">Ammonium </w:delText>
          </w:r>
        </w:del>
      </w:ins>
      <w:del w:id="930" w:author="Josh Madin" w:date="2016-03-24T13:31:00Z">
        <w:r w:rsidRPr="00CC30E1" w:rsidDel="002870E0">
          <w:rPr>
            <w:lang w:val="en-AU"/>
          </w:rPr>
          <w:delText>accounted for the highest level</w:delText>
        </w:r>
        <w:r w:rsidR="00226F21" w:rsidRPr="00CC30E1" w:rsidDel="002870E0">
          <w:rPr>
            <w:lang w:val="en-AU"/>
          </w:rPr>
          <w:delText>s</w:delText>
        </w:r>
        <w:r w:rsidRPr="00CC30E1" w:rsidDel="002870E0">
          <w:rPr>
            <w:lang w:val="en-AU"/>
          </w:rPr>
          <w:delText xml:space="preserve"> of variance </w:delText>
        </w:r>
        <w:r w:rsidR="00142EB7" w:rsidRPr="00CC30E1" w:rsidDel="002870E0">
          <w:rPr>
            <w:lang w:val="en-AU"/>
          </w:rPr>
          <w:delText>for the</w:delText>
        </w:r>
        <w:r w:rsidRPr="00CC30E1" w:rsidDel="002870E0">
          <w:rPr>
            <w:lang w:val="en-AU"/>
          </w:rPr>
          <w:delText xml:space="preserve"> fertilisation </w:delText>
        </w:r>
        <w:r w:rsidR="0096619E" w:rsidRPr="00CC30E1" w:rsidDel="002870E0">
          <w:rPr>
            <w:lang w:val="en-AU"/>
          </w:rPr>
          <w:delText>model</w:delText>
        </w:r>
        <w:r w:rsidRPr="00CC30E1" w:rsidDel="002870E0">
          <w:rPr>
            <w:lang w:val="en-AU"/>
          </w:rPr>
          <w:delText>, with sediment</w:delText>
        </w:r>
      </w:del>
      <w:ins w:id="931" w:author="Rachael Maree Woods" w:date="2016-03-16T10:24:00Z">
        <w:del w:id="932" w:author="Josh Madin" w:date="2016-03-24T13:31:00Z">
          <w:r w:rsidR="0038572D" w:rsidRPr="00CC30E1" w:rsidDel="002870E0">
            <w:rPr>
              <w:lang w:val="en-AU"/>
            </w:rPr>
            <w:delText>, copper</w:delText>
          </w:r>
        </w:del>
      </w:ins>
      <w:del w:id="933" w:author="Josh Madin" w:date="2016-03-24T13:31:00Z">
        <w:r w:rsidRPr="00CC30E1" w:rsidDel="002870E0">
          <w:rPr>
            <w:lang w:val="en-AU"/>
          </w:rPr>
          <w:delText xml:space="preserve"> and </w:delText>
        </w:r>
      </w:del>
      <w:ins w:id="934" w:author="Rachael Maree Woods" w:date="2016-02-17T10:10:00Z">
        <w:del w:id="935" w:author="Josh Madin" w:date="2016-03-24T13:31:00Z">
          <w:r w:rsidR="00DE3BDE" w:rsidRPr="00CC30E1" w:rsidDel="002870E0">
            <w:rPr>
              <w:lang w:val="en-AU"/>
            </w:rPr>
            <w:delText xml:space="preserve">phosphate </w:delText>
          </w:r>
        </w:del>
      </w:ins>
      <w:ins w:id="936" w:author="Rachael Maree Woods" w:date="2016-03-16T10:24:00Z">
        <w:del w:id="937" w:author="Josh Madin" w:date="2016-03-24T13:31:00Z">
          <w:r w:rsidR="0038572D" w:rsidRPr="00CC30E1" w:rsidDel="002870E0">
            <w:rPr>
              <w:lang w:val="en-AU"/>
            </w:rPr>
            <w:delText xml:space="preserve">and salinity </w:delText>
          </w:r>
        </w:del>
      </w:ins>
      <w:del w:id="938" w:author="Josh Madin" w:date="2016-03-24T13:31:00Z">
        <w:r w:rsidRPr="00CC30E1" w:rsidDel="002870E0">
          <w:rPr>
            <w:lang w:val="en-AU"/>
          </w:rPr>
          <w:delText>phosphorus accounting for only 10</w:delText>
        </w:r>
      </w:del>
      <w:ins w:id="939" w:author="Rachael Maree Woods" w:date="2016-03-16T10:24:00Z">
        <w:del w:id="940" w:author="Josh Madin" w:date="2016-03-24T13:31:00Z">
          <w:r w:rsidR="0038572D" w:rsidRPr="00CC30E1" w:rsidDel="002870E0">
            <w:rPr>
              <w:lang w:val="en-AU"/>
            </w:rPr>
            <w:delText>less than</w:delText>
          </w:r>
        </w:del>
      </w:ins>
      <w:ins w:id="941" w:author="Rachael Maree Woods" w:date="2016-03-16T10:25:00Z">
        <w:del w:id="942" w:author="Josh Madin" w:date="2016-03-24T13:31:00Z">
          <w:r w:rsidR="0038572D" w:rsidRPr="00CC30E1" w:rsidDel="002870E0">
            <w:rPr>
              <w:lang w:val="en-AU"/>
            </w:rPr>
            <w:delText xml:space="preserve"> 20</w:delText>
          </w:r>
        </w:del>
      </w:ins>
      <w:del w:id="943" w:author="Josh Madin" w:date="2016-03-24T13:31:00Z">
        <w:r w:rsidRPr="00CC30E1" w:rsidDel="002870E0">
          <w:rPr>
            <w:lang w:val="en-AU"/>
          </w:rPr>
          <w:delText>% of all variance</w:delText>
        </w:r>
        <w:r w:rsidR="00015F10" w:rsidRPr="00CC30E1" w:rsidDel="002870E0">
          <w:rPr>
            <w:lang w:val="en-AU"/>
          </w:rPr>
          <w:delText xml:space="preserve"> (Table</w:delText>
        </w:r>
        <w:r w:rsidR="009B0178" w:rsidRPr="00CC30E1" w:rsidDel="002870E0">
          <w:rPr>
            <w:lang w:val="en-AU"/>
          </w:rPr>
          <w:delText xml:space="preserve"> 4</w:delText>
        </w:r>
        <w:r w:rsidR="00015F10" w:rsidRPr="00CC30E1" w:rsidDel="002870E0">
          <w:rPr>
            <w:lang w:val="en-AU"/>
          </w:rPr>
          <w:delText>)</w:delText>
        </w:r>
        <w:r w:rsidRPr="00CC30E1" w:rsidDel="002870E0">
          <w:rPr>
            <w:lang w:val="en-AU"/>
          </w:rPr>
          <w:delText xml:space="preserve">. </w:delText>
        </w:r>
      </w:del>
      <w:ins w:id="944" w:author="Rachael Maree Woods" w:date="2016-03-30T10:40:00Z">
        <w:r w:rsidR="00C56C98">
          <w:rPr>
            <w:lang w:val="en-AU"/>
          </w:rPr>
          <w:t>Copper</w:t>
        </w:r>
      </w:ins>
      <w:ins w:id="945" w:author="Rachael Maree Woods" w:date="2016-03-16T10:25:00Z">
        <w:r w:rsidR="0038572D" w:rsidRPr="00CC30E1">
          <w:rPr>
            <w:lang w:val="en-AU"/>
          </w:rPr>
          <w:t xml:space="preserve"> </w:t>
        </w:r>
      </w:ins>
      <w:del w:id="946"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1E0CF5">
        <w:rPr>
          <w:szCs w:val="24"/>
          <w:lang w:val="en-AU"/>
        </w:rPr>
        <w:t xml:space="preserve">highest levels of </w:t>
      </w:r>
      <w:r w:rsidRPr="001E0CF5">
        <w:rPr>
          <w:szCs w:val="24"/>
          <w:lang w:val="en-AU"/>
        </w:rPr>
        <w:t>variance</w:t>
      </w:r>
      <w:ins w:id="947" w:author="Rachael Maree Woods" w:date="2016-05-04T09:49:00Z">
        <w:r w:rsidR="008E3CDD">
          <w:rPr>
            <w:szCs w:val="24"/>
            <w:lang w:val="en-AU"/>
          </w:rPr>
          <w:t xml:space="preserve"> at 92.0.16%</w:t>
        </w:r>
      </w:ins>
      <w:r w:rsidRPr="001E0CF5">
        <w:rPr>
          <w:szCs w:val="24"/>
          <w:lang w:val="en-AU"/>
        </w:rPr>
        <w:t xml:space="preserve"> </w:t>
      </w:r>
      <w:r w:rsidR="0061732D" w:rsidRPr="001E0CF5">
        <w:rPr>
          <w:szCs w:val="24"/>
          <w:lang w:val="en-AU"/>
        </w:rPr>
        <w:t xml:space="preserve">for </w:t>
      </w:r>
      <w:r w:rsidRPr="001E0CF5">
        <w:rPr>
          <w:szCs w:val="24"/>
          <w:lang w:val="en-AU"/>
        </w:rPr>
        <w:t>the survivorship model</w:t>
      </w:r>
      <w:r w:rsidR="00F5088B" w:rsidRPr="001E0CF5">
        <w:rPr>
          <w:szCs w:val="24"/>
          <w:lang w:val="en-AU"/>
        </w:rPr>
        <w:t>,</w:t>
      </w:r>
      <w:r w:rsidRPr="00220722">
        <w:rPr>
          <w:szCs w:val="24"/>
          <w:lang w:val="en-AU"/>
        </w:rPr>
        <w:t xml:space="preserve"> with salinity and </w:t>
      </w:r>
      <w:del w:id="948" w:author="Rachael Maree Woods" w:date="2016-03-16T10:25:00Z">
        <w:r w:rsidRPr="00220722" w:rsidDel="0038572D">
          <w:rPr>
            <w:szCs w:val="24"/>
            <w:lang w:val="en-AU"/>
          </w:rPr>
          <w:delText xml:space="preserve">lead </w:delText>
        </w:r>
      </w:del>
      <w:ins w:id="949" w:author="Rachael Maree Woods" w:date="2016-03-30T10:40:00Z">
        <w:r w:rsidR="00C56C98">
          <w:rPr>
            <w:szCs w:val="24"/>
            <w:lang w:val="en-AU"/>
          </w:rPr>
          <w:t>lead</w:t>
        </w:r>
      </w:ins>
      <w:ins w:id="950" w:author="Rachael Maree Woods" w:date="2016-03-16T10:25:00Z">
        <w:r w:rsidR="0038572D" w:rsidRPr="00220722">
          <w:rPr>
            <w:szCs w:val="24"/>
            <w:lang w:val="en-AU"/>
          </w:rPr>
          <w:t xml:space="preserve"> </w:t>
        </w:r>
      </w:ins>
      <w:r w:rsidRPr="00220722">
        <w:rPr>
          <w:szCs w:val="24"/>
          <w:lang w:val="en-AU"/>
        </w:rPr>
        <w:t xml:space="preserve">accounting for </w:t>
      </w:r>
      <w:del w:id="951" w:author="Rachael Maree Woods" w:date="2016-05-04T09:49:00Z">
        <w:r w:rsidRPr="00220722" w:rsidDel="008E3CDD">
          <w:rPr>
            <w:szCs w:val="24"/>
            <w:lang w:val="en-AU"/>
          </w:rPr>
          <w:delText xml:space="preserve">a </w:delText>
        </w:r>
      </w:del>
      <w:ins w:id="952" w:author="Rachael Maree Woods" w:date="2016-05-04T09:50:00Z">
        <w:r w:rsidR="008E3CDD">
          <w:rPr>
            <w:szCs w:val="24"/>
            <w:lang w:val="en-AU"/>
          </w:rPr>
          <w:t>just 7.984%</w:t>
        </w:r>
      </w:ins>
      <w:del w:id="953" w:author="Rachael Maree Woods" w:date="2016-05-04T09:50:00Z">
        <w:r w:rsidRPr="00220722" w:rsidDel="008E3CDD">
          <w:rPr>
            <w:szCs w:val="24"/>
            <w:lang w:val="en-AU"/>
          </w:rPr>
          <w:delText>minimal amount</w:delText>
        </w:r>
      </w:del>
      <w:ins w:id="954" w:author="Josh Madin" w:date="2016-03-24T13:32:00Z">
        <w:r w:rsidR="002870E0" w:rsidRPr="00220722">
          <w:rPr>
            <w:szCs w:val="24"/>
            <w:lang w:val="en-AU"/>
          </w:rPr>
          <w:t xml:space="preserve"> (</w:t>
        </w:r>
        <w:del w:id="955" w:author="Rachael Maree Woods" w:date="2016-03-29T20:16:00Z">
          <w:r w:rsidR="002870E0" w:rsidRPr="00220722" w:rsidDel="008C0194">
            <w:rPr>
              <w:szCs w:val="24"/>
              <w:lang w:val="en-AU"/>
            </w:rPr>
            <w:delText>Figure</w:delText>
          </w:r>
        </w:del>
      </w:ins>
      <w:ins w:id="956" w:author="Rachael Maree Woods" w:date="2016-03-29T20:16:00Z">
        <w:r w:rsidR="008C0194">
          <w:rPr>
            <w:szCs w:val="24"/>
            <w:lang w:val="en-AU"/>
          </w:rPr>
          <w:t>Fig</w:t>
        </w:r>
      </w:ins>
      <w:ins w:id="957" w:author="Josh Madin" w:date="2016-03-24T13:32:00Z">
        <w:r w:rsidR="002870E0" w:rsidRPr="00220722">
          <w:rPr>
            <w:szCs w:val="24"/>
            <w:lang w:val="en-AU"/>
          </w:rPr>
          <w:t xml:space="preserve"> 4)</w:t>
        </w:r>
      </w:ins>
      <w:del w:id="958" w:author="Rachael Maree Woods" w:date="2016-03-16T14:24:00Z">
        <w:r w:rsidRPr="00220722" w:rsidDel="003A70C9">
          <w:rPr>
            <w:szCs w:val="24"/>
            <w:lang w:val="en-AU"/>
          </w:rPr>
          <w:delText xml:space="preserve"> (Table 4)</w:delText>
        </w:r>
      </w:del>
      <w:r w:rsidRPr="00220722">
        <w:rPr>
          <w:szCs w:val="24"/>
          <w:lang w:val="en-AU"/>
        </w:rPr>
        <w:t>.</w:t>
      </w:r>
    </w:p>
    <w:p w14:paraId="0DA53C8A" w14:textId="77777777" w:rsidR="00C9425C" w:rsidRPr="00220722" w:rsidRDefault="00C9425C" w:rsidP="009219E1">
      <w:pPr>
        <w:spacing w:line="480" w:lineRule="auto"/>
        <w:rPr>
          <w:szCs w:val="24"/>
          <w:lang w:val="en-AU"/>
        </w:rPr>
      </w:pPr>
    </w:p>
    <w:p w14:paraId="0AFD8066" w14:textId="4CF5754B" w:rsidR="008C0194" w:rsidRPr="00220722" w:rsidDel="001B2051" w:rsidRDefault="00ED72A1" w:rsidP="008C0194">
      <w:pPr>
        <w:pStyle w:val="NoSpacing"/>
        <w:spacing w:line="480" w:lineRule="auto"/>
        <w:rPr>
          <w:ins w:id="959" w:author="Rachael Maree Woods" w:date="2016-03-29T20:21:00Z"/>
          <w:del w:id="960" w:author="Rachael Maree Woods" w:date="2016-02-26T11:24:00Z"/>
          <w:rFonts w:ascii="Times New Roman" w:eastAsia="Times New Roman" w:hAnsi="Times New Roman"/>
          <w:sz w:val="24"/>
          <w:szCs w:val="24"/>
          <w:lang w:eastAsia="de-DE"/>
        </w:rPr>
      </w:pPr>
      <w:del w:id="961" w:author="Josh Madin" w:date="2016-03-18T15:39:00Z">
        <w:r w:rsidRPr="002870E0" w:rsidDel="009D5F34">
          <w:rPr>
            <w:rFonts w:ascii="Times New Roman" w:hAnsi="Times New Roman"/>
            <w:sz w:val="24"/>
            <w:szCs w:val="24"/>
            <w:rPrChange w:id="962" w:author="Josh Madin" w:date="2016-03-24T13:32:00Z">
              <w:rPr/>
            </w:rPrChange>
          </w:rPr>
          <w:delText>By way of example</w:delText>
        </w:r>
      </w:del>
      <w:ins w:id="963" w:author="Rachael Maree Woods" w:date="2016-02-26T10:43:00Z">
        <w:del w:id="964" w:author="Josh Madin" w:date="2016-03-18T15:39:00Z">
          <w:r w:rsidR="00C36E52" w:rsidRPr="002870E0" w:rsidDel="009D5F34">
            <w:rPr>
              <w:rFonts w:ascii="Times New Roman" w:hAnsi="Times New Roman"/>
              <w:sz w:val="24"/>
              <w:szCs w:val="24"/>
              <w:rPrChange w:id="965" w:author="Josh Madin" w:date="2016-03-24T13:32:00Z">
                <w:rPr/>
              </w:rPrChange>
            </w:rPr>
            <w:delText xml:space="preserve"> we used real-world water samples collected from Chowder Bay, Mona Vale and Lizard Island to </w:delText>
          </w:r>
        </w:del>
      </w:ins>
      <w:ins w:id="966" w:author="Rachael Maree Woods" w:date="2016-02-26T10:44:00Z">
        <w:del w:id="967" w:author="Josh Madin" w:date="2016-03-18T15:39:00Z">
          <w:r w:rsidR="00C36E52" w:rsidRPr="002870E0" w:rsidDel="009D5F34">
            <w:rPr>
              <w:rFonts w:ascii="Times New Roman" w:hAnsi="Times New Roman"/>
              <w:sz w:val="24"/>
              <w:szCs w:val="24"/>
              <w:rPrChange w:id="968" w:author="Josh Madin" w:date="2016-03-24T13:32:00Z">
                <w:rPr/>
              </w:rPrChange>
            </w:rPr>
            <w:delText>assess</w:delText>
          </w:r>
        </w:del>
      </w:ins>
      <w:ins w:id="969" w:author="Rachael Maree Woods" w:date="2016-02-26T10:43:00Z">
        <w:del w:id="970" w:author="Josh Madin" w:date="2016-03-18T15:39:00Z">
          <w:r w:rsidR="00C36E52" w:rsidRPr="002870E0" w:rsidDel="009D5F34">
            <w:rPr>
              <w:rFonts w:ascii="Times New Roman" w:hAnsi="Times New Roman"/>
              <w:sz w:val="24"/>
              <w:szCs w:val="24"/>
              <w:rPrChange w:id="971" w:author="Josh Madin" w:date="2016-03-24T13:32:00Z">
                <w:rPr/>
              </w:rPrChange>
            </w:rPr>
            <w:delText xml:space="preserve"> the </w:delText>
          </w:r>
        </w:del>
      </w:ins>
      <w:ins w:id="972" w:author="Rachael Maree Woods" w:date="2016-02-26T10:44:00Z">
        <w:del w:id="973" w:author="Josh Madin" w:date="2016-03-18T15:39:00Z">
          <w:r w:rsidR="00C36E52" w:rsidRPr="002870E0" w:rsidDel="009D5F34">
            <w:rPr>
              <w:rFonts w:ascii="Times New Roman" w:hAnsi="Times New Roman"/>
              <w:sz w:val="24"/>
              <w:szCs w:val="24"/>
              <w:rPrChange w:id="974" w:author="Josh Madin" w:date="2016-03-24T13:32:00Z">
                <w:rPr/>
              </w:rPrChange>
            </w:rPr>
            <w:delText>probability of success</w:delText>
          </w:r>
          <w:r w:rsidR="00127D4A" w:rsidRPr="002870E0" w:rsidDel="009D5F34">
            <w:rPr>
              <w:rFonts w:ascii="Times New Roman" w:hAnsi="Times New Roman"/>
              <w:sz w:val="24"/>
              <w:szCs w:val="24"/>
              <w:rPrChange w:id="975" w:author="Josh Madin" w:date="2016-03-24T13:32:00Z">
                <w:rPr/>
              </w:rPrChange>
            </w:rPr>
            <w:delText xml:space="preserve"> under</w:delText>
          </w:r>
        </w:del>
      </w:ins>
      <w:ins w:id="976" w:author="Rachael Maree Woods" w:date="2016-02-26T11:20:00Z">
        <w:del w:id="977" w:author="Josh Madin" w:date="2016-03-18T15:39:00Z">
          <w:r w:rsidR="00127D4A" w:rsidRPr="002870E0" w:rsidDel="009D5F34">
            <w:rPr>
              <w:rFonts w:ascii="Times New Roman" w:hAnsi="Times New Roman"/>
              <w:sz w:val="24"/>
              <w:szCs w:val="24"/>
              <w:rPrChange w:id="978" w:author="Josh Madin" w:date="2016-03-24T13:32:00Z">
                <w:rPr/>
              </w:rPrChange>
            </w:rPr>
            <w:delText xml:space="preserve"> varying</w:delText>
          </w:r>
        </w:del>
      </w:ins>
      <w:ins w:id="979" w:author="Rachael Maree Woods" w:date="2016-02-26T10:44:00Z">
        <w:del w:id="980" w:author="Josh Madin" w:date="2016-03-18T15:39:00Z">
          <w:r w:rsidR="00C36E52" w:rsidRPr="002870E0" w:rsidDel="009D5F34">
            <w:rPr>
              <w:rFonts w:ascii="Times New Roman" w:hAnsi="Times New Roman"/>
              <w:sz w:val="24"/>
              <w:szCs w:val="24"/>
              <w:rPrChange w:id="981" w:author="Josh Madin" w:date="2016-03-24T13:32:00Z">
                <w:rPr/>
              </w:rPrChange>
            </w:rPr>
            <w:delText xml:space="preserve"> water </w:delText>
          </w:r>
        </w:del>
      </w:ins>
      <w:del w:id="982" w:author="Josh Madin" w:date="2016-03-18T15:39:00Z">
        <w:r w:rsidRPr="002870E0" w:rsidDel="009D5F34">
          <w:rPr>
            <w:rFonts w:ascii="Times New Roman" w:hAnsi="Times New Roman"/>
            <w:sz w:val="24"/>
            <w:szCs w:val="24"/>
            <w:rPrChange w:id="983" w:author="Josh Madin" w:date="2016-03-24T13:32:00Z">
              <w:rPr/>
            </w:rPrChange>
          </w:rPr>
          <w:delText xml:space="preserve">, </w:delText>
        </w:r>
      </w:del>
      <w:ins w:id="984" w:author="Rachael Maree Woods" w:date="2016-02-26T10:44:00Z">
        <w:del w:id="985" w:author="Josh Madin" w:date="2016-03-18T15:39:00Z">
          <w:r w:rsidR="00C36E52" w:rsidRPr="002870E0" w:rsidDel="009D5F34">
            <w:rPr>
              <w:rFonts w:ascii="Times New Roman" w:hAnsi="Times New Roman"/>
              <w:sz w:val="24"/>
              <w:szCs w:val="24"/>
              <w:rPrChange w:id="986" w:author="Josh Madin" w:date="2016-03-24T13:32:00Z">
                <w:rPr/>
              </w:rPrChange>
            </w:rPr>
            <w:delText>quality</w:delText>
          </w:r>
        </w:del>
      </w:ins>
      <w:ins w:id="987" w:author="Josh Madin" w:date="2016-03-18T15:39:00Z">
        <w:r w:rsidR="009D5F34" w:rsidRPr="002870E0">
          <w:rPr>
            <w:rFonts w:ascii="Times New Roman" w:hAnsi="Times New Roman"/>
            <w:sz w:val="24"/>
            <w:szCs w:val="24"/>
            <w:rPrChange w:id="988" w:author="Josh Madin" w:date="2016-03-24T13:32:00Z">
              <w:rPr/>
            </w:rPrChange>
          </w:rPr>
          <w:t xml:space="preserve">Based on the water samples collected to demonstrate the models, </w:t>
        </w:r>
      </w:ins>
      <w:ins w:id="989" w:author="Josh Madin" w:date="2016-03-18T15:41:00Z">
        <w:r w:rsidR="009D5F34" w:rsidRPr="002870E0">
          <w:rPr>
            <w:rFonts w:ascii="Times New Roman" w:hAnsi="Times New Roman"/>
            <w:sz w:val="24"/>
            <w:szCs w:val="24"/>
            <w:rPrChange w:id="990" w:author="Josh Madin" w:date="2016-03-24T13:32:00Z">
              <w:rPr/>
            </w:rPrChange>
          </w:rPr>
          <w:t xml:space="preserve">the two early life history stages were predicted to do poorly in </w:t>
        </w:r>
      </w:ins>
      <w:ins w:id="991" w:author="Rachael Maree Woods" w:date="2016-02-26T10:44:00Z">
        <w:del w:id="992" w:author="Josh Madin" w:date="2016-03-18T15:40:00Z">
          <w:r w:rsidR="00C36E52" w:rsidRPr="002870E0" w:rsidDel="009D5F34">
            <w:rPr>
              <w:rFonts w:ascii="Times New Roman" w:hAnsi="Times New Roman"/>
              <w:sz w:val="24"/>
              <w:szCs w:val="24"/>
              <w:rPrChange w:id="993" w:author="Josh Madin" w:date="2016-03-24T13:32:00Z">
                <w:rPr/>
              </w:rPrChange>
            </w:rPr>
            <w:delText xml:space="preserve">. </w:delText>
          </w:r>
        </w:del>
      </w:ins>
      <w:ins w:id="994" w:author="Rachael Maree Woods" w:date="2016-02-26T11:21:00Z">
        <w:r w:rsidR="004C175C" w:rsidRPr="002870E0">
          <w:rPr>
            <w:rFonts w:ascii="Times New Roman" w:hAnsi="Times New Roman"/>
            <w:sz w:val="24"/>
            <w:szCs w:val="24"/>
            <w:rPrChange w:id="995" w:author="Josh Madin" w:date="2016-03-24T13:32:00Z">
              <w:rPr/>
            </w:rPrChange>
          </w:rPr>
          <w:t xml:space="preserve">Chowder </w:t>
        </w:r>
        <w:del w:id="996" w:author="Josh Madin" w:date="2016-03-18T15:40:00Z">
          <w:r w:rsidR="004C175C" w:rsidRPr="002870E0" w:rsidDel="009D5F34">
            <w:rPr>
              <w:rFonts w:ascii="Times New Roman" w:hAnsi="Times New Roman"/>
              <w:sz w:val="24"/>
              <w:szCs w:val="24"/>
              <w:rPrChange w:id="997" w:author="Josh Madin" w:date="2016-03-24T13:32:00Z">
                <w:rPr/>
              </w:rPrChange>
            </w:rPr>
            <w:delText>b</w:delText>
          </w:r>
        </w:del>
      </w:ins>
      <w:ins w:id="998" w:author="Josh Madin" w:date="2016-03-18T15:40:00Z">
        <w:r w:rsidR="009D5F34" w:rsidRPr="002870E0">
          <w:rPr>
            <w:rFonts w:ascii="Times New Roman" w:hAnsi="Times New Roman"/>
            <w:sz w:val="24"/>
            <w:szCs w:val="24"/>
            <w:rPrChange w:id="999" w:author="Josh Madin" w:date="2016-03-24T13:32:00Z">
              <w:rPr/>
            </w:rPrChange>
          </w:rPr>
          <w:t>B</w:t>
        </w:r>
      </w:ins>
      <w:ins w:id="1000" w:author="Rachael Maree Woods" w:date="2016-02-26T11:21:00Z">
        <w:r w:rsidR="004C175C" w:rsidRPr="002870E0">
          <w:rPr>
            <w:rFonts w:ascii="Times New Roman" w:hAnsi="Times New Roman"/>
            <w:sz w:val="24"/>
            <w:szCs w:val="24"/>
            <w:rPrChange w:id="1001" w:author="Josh Madin" w:date="2016-03-24T13:32:00Z">
              <w:rPr/>
            </w:rPrChange>
          </w:rPr>
          <w:t>ay</w:t>
        </w:r>
      </w:ins>
      <w:ins w:id="1002" w:author="Rachael Maree Woods" w:date="2016-02-26T10:47:00Z">
        <w:r w:rsidR="00E71073" w:rsidRPr="002870E0">
          <w:rPr>
            <w:rFonts w:ascii="Times New Roman" w:hAnsi="Times New Roman"/>
            <w:sz w:val="24"/>
            <w:szCs w:val="24"/>
            <w:rPrChange w:id="1003" w:author="Josh Madin" w:date="2016-03-24T13:32:00Z">
              <w:rPr/>
            </w:rPrChange>
          </w:rPr>
          <w:t xml:space="preserve"> </w:t>
        </w:r>
      </w:ins>
      <w:ins w:id="1004" w:author="Josh Madin" w:date="2016-03-18T15:40:00Z">
        <w:r w:rsidR="009D5F34" w:rsidRPr="002870E0">
          <w:rPr>
            <w:rFonts w:ascii="Times New Roman" w:hAnsi="Times New Roman"/>
            <w:sz w:val="24"/>
            <w:szCs w:val="24"/>
            <w:rPrChange w:id="1005" w:author="Josh Madin" w:date="2016-03-24T13:32:00Z">
              <w:rPr/>
            </w:rPrChange>
          </w:rPr>
          <w:t>(</w:t>
        </w:r>
      </w:ins>
      <w:ins w:id="1006" w:author="Rachael Maree Woods" w:date="2016-02-26T10:47:00Z">
        <w:r w:rsidR="00E71073" w:rsidRPr="002870E0">
          <w:rPr>
            <w:rFonts w:ascii="Times New Roman" w:hAnsi="Times New Roman"/>
            <w:sz w:val="24"/>
            <w:szCs w:val="24"/>
            <w:rPrChange w:id="1007" w:author="Josh Madin" w:date="2016-03-24T13:32:00Z">
              <w:rPr/>
            </w:rPrChange>
          </w:rPr>
          <w:t>within Sydne</w:t>
        </w:r>
      </w:ins>
      <w:ins w:id="1008" w:author="Rachael Maree Woods" w:date="2016-02-26T10:48:00Z">
        <w:r w:rsidR="00E71073" w:rsidRPr="002870E0">
          <w:rPr>
            <w:rFonts w:ascii="Times New Roman" w:hAnsi="Times New Roman"/>
            <w:sz w:val="24"/>
            <w:szCs w:val="24"/>
            <w:rPrChange w:id="1009" w:author="Josh Madin" w:date="2016-03-24T13:32:00Z">
              <w:rPr/>
            </w:rPrChange>
          </w:rPr>
          <w:t>y</w:t>
        </w:r>
      </w:ins>
      <w:ins w:id="1010" w:author="Josh Madin" w:date="2016-03-18T15:40:00Z">
        <w:r w:rsidR="009D5F34" w:rsidRPr="002870E0">
          <w:rPr>
            <w:rFonts w:ascii="Times New Roman" w:hAnsi="Times New Roman"/>
            <w:sz w:val="24"/>
            <w:szCs w:val="24"/>
            <w:rPrChange w:id="1011" w:author="Josh Madin" w:date="2016-03-24T13:32:00Z">
              <w:rPr/>
            </w:rPrChange>
          </w:rPr>
          <w:t xml:space="preserve"> Harbour)</w:t>
        </w:r>
      </w:ins>
      <w:ins w:id="1012" w:author="Rachael Maree Woods" w:date="2016-02-26T10:48:00Z">
        <w:r w:rsidR="00E71073" w:rsidRPr="002870E0">
          <w:rPr>
            <w:rFonts w:ascii="Times New Roman" w:hAnsi="Times New Roman"/>
            <w:sz w:val="24"/>
            <w:szCs w:val="24"/>
            <w:rPrChange w:id="1013" w:author="Josh Madin" w:date="2016-03-24T13:32:00Z">
              <w:rPr/>
            </w:rPrChange>
          </w:rPr>
          <w:t xml:space="preserve"> </w:t>
        </w:r>
        <w:del w:id="1014" w:author="Josh Madin" w:date="2016-03-18T15:41:00Z">
          <w:r w:rsidR="00E71073" w:rsidRPr="002870E0" w:rsidDel="009D5F34">
            <w:rPr>
              <w:rFonts w:ascii="Times New Roman" w:hAnsi="Times New Roman"/>
              <w:sz w:val="24"/>
              <w:szCs w:val="24"/>
              <w:rPrChange w:id="1015" w:author="Josh Madin" w:date="2016-03-24T13:32:00Z">
                <w:rPr/>
              </w:rPrChange>
            </w:rPr>
            <w:delText xml:space="preserve">showed </w:delText>
          </w:r>
        </w:del>
      </w:ins>
      <w:ins w:id="1016" w:author="Josh Madin" w:date="2016-03-18T15:41:00Z">
        <w:r w:rsidR="009D5F34" w:rsidRPr="002870E0">
          <w:rPr>
            <w:rFonts w:ascii="Times New Roman" w:hAnsi="Times New Roman"/>
            <w:sz w:val="24"/>
            <w:szCs w:val="24"/>
            <w:rPrChange w:id="1017" w:author="Josh Madin" w:date="2016-03-24T13:32:00Z">
              <w:rPr/>
            </w:rPrChange>
          </w:rPr>
          <w:t xml:space="preserve">water compared </w:t>
        </w:r>
      </w:ins>
      <w:ins w:id="1018" w:author="Rachael Maree Woods" w:date="2016-02-26T11:21:00Z">
        <w:del w:id="1019" w:author="Josh Madin" w:date="2016-03-18T15:41:00Z">
          <w:r w:rsidR="004C175C" w:rsidRPr="002870E0" w:rsidDel="009D5F34">
            <w:rPr>
              <w:rFonts w:ascii="Times New Roman" w:hAnsi="Times New Roman"/>
              <w:sz w:val="24"/>
              <w:szCs w:val="24"/>
              <w:rPrChange w:id="1020" w:author="Josh Madin" w:date="2016-03-24T13:32:00Z">
                <w:rPr/>
              </w:rPrChange>
            </w:rPr>
            <w:delText xml:space="preserve">a </w:delText>
          </w:r>
        </w:del>
      </w:ins>
      <w:ins w:id="1021" w:author="Rachael Maree Woods" w:date="2016-02-26T11:22:00Z">
        <w:del w:id="1022" w:author="Josh Madin" w:date="2016-03-18T15:41:00Z">
          <w:r w:rsidR="004C175C" w:rsidRPr="002870E0" w:rsidDel="009D5F34">
            <w:rPr>
              <w:rFonts w:ascii="Times New Roman" w:hAnsi="Times New Roman"/>
              <w:sz w:val="24"/>
              <w:szCs w:val="24"/>
              <w:rPrChange w:id="1023" w:author="Josh Madin" w:date="2016-03-24T13:32:00Z">
                <w:rPr/>
              </w:rPrChange>
            </w:rPr>
            <w:delText>consistently</w:delText>
          </w:r>
        </w:del>
      </w:ins>
      <w:ins w:id="1024" w:author="Rachael Maree Woods" w:date="2016-02-26T11:21:00Z">
        <w:del w:id="1025" w:author="Josh Madin" w:date="2016-03-18T15:41:00Z">
          <w:r w:rsidR="004C175C" w:rsidRPr="002870E0" w:rsidDel="009D5F34">
            <w:rPr>
              <w:rFonts w:ascii="Times New Roman" w:hAnsi="Times New Roman"/>
              <w:sz w:val="24"/>
              <w:szCs w:val="24"/>
              <w:rPrChange w:id="1026" w:author="Josh Madin" w:date="2016-03-24T13:32:00Z">
                <w:rPr/>
              </w:rPrChange>
            </w:rPr>
            <w:delText xml:space="preserve"> lower level of success </w:delText>
          </w:r>
        </w:del>
      </w:ins>
      <w:ins w:id="1027" w:author="Rachael Maree Woods" w:date="2016-02-26T11:22:00Z">
        <w:del w:id="1028" w:author="Josh Madin" w:date="2016-03-18T15:41:00Z">
          <w:r w:rsidR="004C175C" w:rsidRPr="002870E0" w:rsidDel="009D5F34">
            <w:rPr>
              <w:rFonts w:ascii="Times New Roman" w:hAnsi="Times New Roman"/>
              <w:sz w:val="24"/>
              <w:szCs w:val="24"/>
              <w:rPrChange w:id="1029" w:author="Josh Madin" w:date="2016-03-24T13:32:00Z">
                <w:rPr/>
              </w:rPrChange>
            </w:rPr>
            <w:delText xml:space="preserve">for both fertilisation and larval survivorship </w:delText>
          </w:r>
        </w:del>
        <w:r w:rsidR="004C175C" w:rsidRPr="002870E0">
          <w:rPr>
            <w:rFonts w:ascii="Times New Roman" w:hAnsi="Times New Roman"/>
            <w:sz w:val="24"/>
            <w:szCs w:val="24"/>
            <w:rPrChange w:id="1030" w:author="Josh Madin" w:date="2016-03-24T13:32:00Z">
              <w:rPr/>
            </w:rPrChange>
          </w:rPr>
          <w:t xml:space="preserve">with </w:t>
        </w:r>
      </w:ins>
      <w:ins w:id="1031" w:author="Rachael Maree Woods" w:date="2016-03-16T09:47:00Z">
        <w:del w:id="1032" w:author="Josh Madin" w:date="2016-03-18T15:41:00Z">
          <w:r w:rsidR="00AB1F3E" w:rsidRPr="002870E0" w:rsidDel="009D5F34">
            <w:rPr>
              <w:rFonts w:ascii="Times New Roman" w:hAnsi="Times New Roman"/>
              <w:sz w:val="24"/>
              <w:szCs w:val="24"/>
              <w:rPrChange w:id="1033" w:author="Josh Madin" w:date="2016-03-24T13:32:00Z">
                <w:rPr/>
              </w:rPrChange>
            </w:rPr>
            <w:delText>Lizard Island</w:delText>
          </w:r>
        </w:del>
      </w:ins>
      <w:ins w:id="1034" w:author="Rachael Maree Woods" w:date="2016-02-26T11:23:00Z">
        <w:del w:id="1035" w:author="Josh Madin" w:date="2016-03-18T15:41:00Z">
          <w:r w:rsidR="004C175C" w:rsidRPr="002870E0" w:rsidDel="009D5F34">
            <w:rPr>
              <w:rFonts w:ascii="Times New Roman" w:hAnsi="Times New Roman"/>
              <w:sz w:val="24"/>
              <w:szCs w:val="24"/>
              <w:rPrChange w:id="1036" w:author="Josh Madin" w:date="2016-03-24T13:32:00Z">
                <w:rPr/>
              </w:rPrChange>
            </w:rPr>
            <w:delText xml:space="preserve"> and </w:delText>
          </w:r>
        </w:del>
      </w:ins>
      <w:ins w:id="1037" w:author="Rachael Maree Woods" w:date="2016-03-16T09:47:00Z">
        <w:r w:rsidR="00AB1F3E" w:rsidRPr="002870E0">
          <w:rPr>
            <w:rFonts w:ascii="Times New Roman" w:hAnsi="Times New Roman"/>
            <w:sz w:val="24"/>
            <w:szCs w:val="24"/>
            <w:rPrChange w:id="1038" w:author="Josh Madin" w:date="2016-03-24T13:32:00Z">
              <w:rPr/>
            </w:rPrChange>
          </w:rPr>
          <w:t>Mona Vale</w:t>
        </w:r>
      </w:ins>
      <w:ins w:id="1039" w:author="Josh Madin" w:date="2016-03-18T15:41:00Z">
        <w:r w:rsidR="009D5F34" w:rsidRPr="002870E0">
          <w:rPr>
            <w:rFonts w:ascii="Times New Roman" w:hAnsi="Times New Roman"/>
            <w:sz w:val="24"/>
            <w:szCs w:val="24"/>
            <w:rPrChange w:id="1040" w:author="Josh Madin" w:date="2016-03-24T13:32:00Z">
              <w:rPr/>
            </w:rPrChange>
          </w:rPr>
          <w:t xml:space="preserve"> (outside Sydney Harbour)</w:t>
        </w:r>
      </w:ins>
      <w:ins w:id="1041" w:author="Rachael Maree Woods" w:date="2016-02-26T11:23:00Z">
        <w:r w:rsidR="004C175C" w:rsidRPr="002870E0">
          <w:rPr>
            <w:rFonts w:ascii="Times New Roman" w:hAnsi="Times New Roman"/>
            <w:sz w:val="24"/>
            <w:szCs w:val="24"/>
            <w:rPrChange w:id="1042" w:author="Josh Madin" w:date="2016-03-24T13:32:00Z">
              <w:rPr/>
            </w:rPrChange>
          </w:rPr>
          <w:t xml:space="preserve"> </w:t>
        </w:r>
      </w:ins>
      <w:ins w:id="1043" w:author="Josh Madin" w:date="2016-03-18T15:41:00Z">
        <w:r w:rsidR="009D5F34" w:rsidRPr="002870E0">
          <w:rPr>
            <w:rFonts w:ascii="Times New Roman" w:hAnsi="Times New Roman"/>
            <w:sz w:val="24"/>
            <w:szCs w:val="24"/>
            <w:rPrChange w:id="1044" w:author="Josh Madin" w:date="2016-03-24T13:32:00Z">
              <w:rPr/>
            </w:rPrChange>
          </w:rPr>
          <w:t xml:space="preserve">and </w:t>
        </w:r>
      </w:ins>
      <w:ins w:id="1045" w:author="Josh Madin" w:date="2016-03-18T15:42:00Z">
        <w:r w:rsidR="009D5F34" w:rsidRPr="002870E0">
          <w:rPr>
            <w:rFonts w:ascii="Times New Roman" w:hAnsi="Times New Roman"/>
            <w:sz w:val="24"/>
            <w:szCs w:val="24"/>
            <w:rPrChange w:id="1046" w:author="Josh Madin" w:date="2016-03-24T13:32:00Z">
              <w:rPr/>
            </w:rPrChange>
          </w:rPr>
          <w:t xml:space="preserve">tropical </w:t>
        </w:r>
      </w:ins>
      <w:ins w:id="1047" w:author="Josh Madin" w:date="2016-03-18T15:41:00Z">
        <w:r w:rsidR="009D5F34" w:rsidRPr="002870E0">
          <w:rPr>
            <w:rFonts w:ascii="Times New Roman" w:hAnsi="Times New Roman"/>
            <w:sz w:val="24"/>
            <w:szCs w:val="24"/>
            <w:rPrChange w:id="1048" w:author="Josh Madin" w:date="2016-03-24T13:32:00Z">
              <w:rPr/>
            </w:rPrChange>
          </w:rPr>
          <w:t xml:space="preserve">Lizard Island </w:t>
        </w:r>
      </w:ins>
      <w:ins w:id="1049" w:author="Rachael Maree Woods" w:date="2016-02-26T11:23:00Z">
        <w:del w:id="1050" w:author="Josh Madin" w:date="2016-03-18T15:42:00Z">
          <w:r w:rsidR="004C175C" w:rsidRPr="002870E0" w:rsidDel="009D5F34">
            <w:rPr>
              <w:rFonts w:ascii="Times New Roman" w:hAnsi="Times New Roman"/>
              <w:sz w:val="24"/>
              <w:szCs w:val="24"/>
              <w:rPrChange w:id="1051" w:author="Josh Madin" w:date="2016-03-24T13:32:00Z">
                <w:rPr/>
              </w:rPrChange>
            </w:rPr>
            <w:delText>showing a high level of success across both life history stage</w:delText>
          </w:r>
        </w:del>
      </w:ins>
      <w:ins w:id="1052" w:author="Rachael Maree Woods" w:date="2016-03-16T10:30:00Z">
        <w:del w:id="1053" w:author="Josh Madin" w:date="2016-03-18T15:42:00Z">
          <w:r w:rsidR="000D0B84" w:rsidRPr="002870E0" w:rsidDel="009D5F34">
            <w:rPr>
              <w:rFonts w:ascii="Times New Roman" w:hAnsi="Times New Roman"/>
              <w:sz w:val="24"/>
              <w:szCs w:val="24"/>
              <w:rPrChange w:id="1054" w:author="Josh Madin" w:date="2016-03-24T13:32:00Z">
                <w:rPr/>
              </w:rPrChange>
            </w:rPr>
            <w:delText xml:space="preserve">s </w:delText>
          </w:r>
        </w:del>
        <w:r w:rsidR="000D0B84" w:rsidRPr="002870E0">
          <w:rPr>
            <w:rFonts w:ascii="Times New Roman" w:hAnsi="Times New Roman"/>
            <w:sz w:val="24"/>
            <w:szCs w:val="24"/>
            <w:rPrChange w:id="1055" w:author="Josh Madin" w:date="2016-03-24T13:32:00Z">
              <w:rPr/>
            </w:rPrChange>
          </w:rPr>
          <w:t>(</w:t>
        </w:r>
      </w:ins>
      <w:ins w:id="1056" w:author="Rachael Maree Woods" w:date="2016-03-29T20:16:00Z">
        <w:r w:rsidR="008C0194">
          <w:rPr>
            <w:rFonts w:ascii="Times New Roman" w:hAnsi="Times New Roman"/>
            <w:sz w:val="24"/>
            <w:szCs w:val="24"/>
          </w:rPr>
          <w:t>Fig</w:t>
        </w:r>
      </w:ins>
      <w:ins w:id="1057" w:author="Rachael Maree Woods" w:date="2016-03-16T10:30:00Z">
        <w:r w:rsidR="000D0B84" w:rsidRPr="002870E0">
          <w:rPr>
            <w:rFonts w:ascii="Times New Roman" w:hAnsi="Times New Roman"/>
            <w:sz w:val="24"/>
            <w:szCs w:val="24"/>
            <w:rPrChange w:id="1058" w:author="Josh Madin" w:date="2016-03-24T13:32:00Z">
              <w:rPr/>
            </w:rPrChange>
          </w:rPr>
          <w:t xml:space="preserve"> 3)</w:t>
        </w:r>
      </w:ins>
      <w:ins w:id="1059" w:author="Rachael Maree Woods" w:date="2016-02-26T11:23:00Z">
        <w:r w:rsidR="004C175C" w:rsidRPr="002870E0">
          <w:rPr>
            <w:rFonts w:ascii="Times New Roman" w:hAnsi="Times New Roman"/>
            <w:sz w:val="24"/>
            <w:szCs w:val="24"/>
            <w:rPrChange w:id="1060" w:author="Josh Madin" w:date="2016-03-24T13:32:00Z">
              <w:rPr/>
            </w:rPrChange>
          </w:rPr>
          <w:t xml:space="preserve">. </w:t>
        </w:r>
      </w:ins>
      <w:ins w:id="1061" w:author="Rachael Maree Woods" w:date="2016-02-26T10:44:00Z">
        <w:del w:id="1062" w:author="Josh Madin" w:date="2016-03-18T15:42:00Z">
          <w:r w:rsidR="00C36E52" w:rsidRPr="002870E0" w:rsidDel="009D5F34">
            <w:rPr>
              <w:rFonts w:ascii="Times New Roman" w:hAnsi="Times New Roman"/>
              <w:sz w:val="24"/>
              <w:szCs w:val="24"/>
              <w:rPrChange w:id="1063" w:author="Josh Madin" w:date="2016-03-24T13:32:00Z">
                <w:rPr/>
              </w:rPrChange>
            </w:rPr>
            <w:delText>We then ran a model</w:delText>
          </w:r>
        </w:del>
      </w:ins>
      <w:ins w:id="1064" w:author="Josh Madin" w:date="2016-03-18T15:42:00Z">
        <w:r w:rsidR="009D5F34" w:rsidRPr="002870E0">
          <w:rPr>
            <w:rFonts w:ascii="Times New Roman" w:hAnsi="Times New Roman"/>
            <w:sz w:val="24"/>
            <w:szCs w:val="24"/>
            <w:rPrChange w:id="1065" w:author="Josh Madin" w:date="2016-03-24T13:32:00Z">
              <w:rPr/>
            </w:rPrChange>
          </w:rPr>
          <w:t>The</w:t>
        </w:r>
      </w:ins>
      <w:ins w:id="1066" w:author="Rachael Maree Woods" w:date="2016-02-26T10:44:00Z">
        <w:r w:rsidR="00C36E52" w:rsidRPr="002870E0">
          <w:rPr>
            <w:rFonts w:ascii="Times New Roman" w:hAnsi="Times New Roman"/>
            <w:sz w:val="24"/>
            <w:szCs w:val="24"/>
            <w:rPrChange w:id="1067" w:author="Josh Madin" w:date="2016-03-24T13:32:00Z">
              <w:rPr/>
            </w:rPrChange>
          </w:rPr>
          <w:t xml:space="preserve"> </w:t>
        </w:r>
      </w:ins>
      <w:ins w:id="1068" w:author="Rachael Maree Woods" w:date="2016-02-26T10:45:00Z">
        <w:r w:rsidR="00C36E52" w:rsidRPr="002870E0">
          <w:rPr>
            <w:rFonts w:ascii="Times New Roman" w:hAnsi="Times New Roman"/>
            <w:sz w:val="24"/>
            <w:szCs w:val="24"/>
            <w:rPrChange w:id="1069" w:author="Josh Madin" w:date="2016-03-24T13:32:00Z">
              <w:rPr/>
            </w:rPrChange>
          </w:rPr>
          <w:t>combin</w:t>
        </w:r>
        <w:del w:id="1070" w:author="Josh Madin" w:date="2016-03-18T15:42:00Z">
          <w:r w:rsidR="00C36E52" w:rsidRPr="002870E0" w:rsidDel="009D5F34">
            <w:rPr>
              <w:rFonts w:ascii="Times New Roman" w:hAnsi="Times New Roman"/>
              <w:sz w:val="24"/>
              <w:szCs w:val="24"/>
              <w:rPrChange w:id="1071" w:author="Josh Madin" w:date="2016-03-24T13:32:00Z">
                <w:rPr/>
              </w:rPrChange>
            </w:rPr>
            <w:delText>ing</w:delText>
          </w:r>
        </w:del>
      </w:ins>
      <w:ins w:id="1072" w:author="Josh Madin" w:date="2016-03-18T15:42:00Z">
        <w:r w:rsidR="009D5F34" w:rsidRPr="002870E0">
          <w:rPr>
            <w:rFonts w:ascii="Times New Roman" w:hAnsi="Times New Roman"/>
            <w:sz w:val="24"/>
            <w:szCs w:val="24"/>
            <w:rPrChange w:id="1073" w:author="Josh Madin" w:date="2016-03-24T13:32:00Z">
              <w:rPr/>
            </w:rPrChange>
          </w:rPr>
          <w:t>e</w:t>
        </w:r>
      </w:ins>
      <w:ins w:id="1074" w:author="Rachael Maree Woods" w:date="2016-03-29T20:35:00Z">
        <w:r w:rsidR="009F644C">
          <w:rPr>
            <w:rFonts w:ascii="Times New Roman" w:hAnsi="Times New Roman"/>
            <w:sz w:val="24"/>
            <w:szCs w:val="24"/>
          </w:rPr>
          <w:t>d</w:t>
        </w:r>
      </w:ins>
      <w:ins w:id="1075" w:author="Josh Madin" w:date="2016-03-18T15:42:00Z">
        <w:r w:rsidR="009D5F34" w:rsidRPr="002870E0">
          <w:rPr>
            <w:rFonts w:ascii="Times New Roman" w:hAnsi="Times New Roman"/>
            <w:sz w:val="24"/>
            <w:szCs w:val="24"/>
            <w:rPrChange w:id="1076" w:author="Josh Madin" w:date="2016-03-24T13:32:00Z">
              <w:rPr/>
            </w:rPrChange>
          </w:rPr>
          <w:t xml:space="preserve"> model demonstrate</w:t>
        </w:r>
      </w:ins>
      <w:ins w:id="1077" w:author="Rachael Maree Woods" w:date="2016-03-25T09:50:00Z">
        <w:r w:rsidR="00657A02">
          <w:rPr>
            <w:rFonts w:ascii="Times New Roman" w:hAnsi="Times New Roman"/>
            <w:sz w:val="24"/>
            <w:szCs w:val="24"/>
          </w:rPr>
          <w:t>s</w:t>
        </w:r>
      </w:ins>
      <w:ins w:id="1078" w:author="Josh Madin" w:date="2016-03-18T15:42:00Z">
        <w:r w:rsidR="009D5F34" w:rsidRPr="002870E0">
          <w:rPr>
            <w:rFonts w:ascii="Times New Roman" w:hAnsi="Times New Roman"/>
            <w:sz w:val="24"/>
            <w:szCs w:val="24"/>
            <w:rPrChange w:id="1079" w:author="Josh Madin" w:date="2016-03-24T13:32:00Z">
              <w:rPr/>
            </w:rPrChange>
          </w:rPr>
          <w:t xml:space="preserve"> the overall probability of</w:t>
        </w:r>
      </w:ins>
      <w:ins w:id="1080" w:author="Rachael Maree Woods" w:date="2016-02-26T10:45:00Z">
        <w:r w:rsidR="00C36E52" w:rsidRPr="002870E0">
          <w:rPr>
            <w:rFonts w:ascii="Times New Roman" w:hAnsi="Times New Roman"/>
            <w:sz w:val="24"/>
            <w:szCs w:val="24"/>
            <w:rPrChange w:id="1081" w:author="Josh Madin" w:date="2016-03-24T13:32:00Z">
              <w:rPr/>
            </w:rPrChange>
          </w:rPr>
          <w:t xml:space="preserve"> both </w:t>
        </w:r>
        <w:del w:id="1082" w:author="Josh Madin" w:date="2016-03-18T15:42:00Z">
          <w:r w:rsidR="00C36E52" w:rsidRPr="002870E0" w:rsidDel="009D5F34">
            <w:rPr>
              <w:rFonts w:ascii="Times New Roman" w:hAnsi="Times New Roman"/>
              <w:sz w:val="24"/>
              <w:szCs w:val="24"/>
              <w:rPrChange w:id="1083" w:author="Josh Madin" w:date="2016-03-24T13:32:00Z">
                <w:rPr/>
              </w:rPrChange>
            </w:rPr>
            <w:delText>life history stages (</w:delText>
          </w:r>
        </w:del>
        <w:r w:rsidR="00C36E52" w:rsidRPr="002870E0">
          <w:rPr>
            <w:rFonts w:ascii="Times New Roman" w:hAnsi="Times New Roman"/>
            <w:sz w:val="24"/>
            <w:szCs w:val="24"/>
            <w:rPrChange w:id="1084" w:author="Josh Madin" w:date="2016-03-24T13:32:00Z">
              <w:rPr/>
            </w:rPrChange>
          </w:rPr>
          <w:t>fertilisation</w:t>
        </w:r>
      </w:ins>
      <w:ins w:id="1085" w:author="Josh Madin" w:date="2016-03-18T15:42:00Z">
        <w:r w:rsidR="009D5F34" w:rsidRPr="002870E0">
          <w:rPr>
            <w:rFonts w:ascii="Times New Roman" w:hAnsi="Times New Roman"/>
            <w:sz w:val="24"/>
            <w:szCs w:val="24"/>
            <w:rPrChange w:id="1086" w:author="Josh Madin" w:date="2016-03-24T13:32:00Z">
              <w:rPr/>
            </w:rPrChange>
          </w:rPr>
          <w:t xml:space="preserve"> success</w:t>
        </w:r>
      </w:ins>
      <w:ins w:id="1087" w:author="Rachael Maree Woods" w:date="2016-02-26T10:45:00Z">
        <w:r w:rsidR="00C36E52" w:rsidRPr="002870E0">
          <w:rPr>
            <w:rFonts w:ascii="Times New Roman" w:hAnsi="Times New Roman"/>
            <w:sz w:val="24"/>
            <w:szCs w:val="24"/>
            <w:rPrChange w:id="1088" w:author="Josh Madin" w:date="2016-03-24T13:32:00Z">
              <w:rPr/>
            </w:rPrChange>
          </w:rPr>
          <w:t xml:space="preserve"> and larval survivorship</w:t>
        </w:r>
      </w:ins>
      <w:ins w:id="1089" w:author="Josh Madin" w:date="2016-03-18T15:43:00Z">
        <w:r w:rsidR="009D5F34" w:rsidRPr="002870E0">
          <w:rPr>
            <w:rFonts w:ascii="Times New Roman" w:hAnsi="Times New Roman"/>
            <w:sz w:val="24"/>
            <w:szCs w:val="24"/>
            <w:rPrChange w:id="1090" w:author="Josh Madin" w:date="2016-03-24T13:32:00Z">
              <w:rPr/>
            </w:rPrChange>
          </w:rPr>
          <w:t xml:space="preserve"> (i.e., </w:t>
        </w:r>
      </w:ins>
      <w:ins w:id="1091" w:author="Rachael Maree Woods" w:date="2016-02-26T10:45:00Z">
        <w:del w:id="1092" w:author="Josh Madin" w:date="2016-03-18T15:43:00Z">
          <w:r w:rsidR="00C36E52" w:rsidRPr="002870E0" w:rsidDel="009D5F34">
            <w:rPr>
              <w:rFonts w:ascii="Times New Roman" w:hAnsi="Times New Roman"/>
              <w:sz w:val="24"/>
              <w:szCs w:val="24"/>
              <w:rPrChange w:id="1093" w:author="Josh Madin" w:date="2016-03-24T13:32:00Z">
                <w:rPr/>
              </w:rPrChange>
            </w:rPr>
            <w:delText xml:space="preserve">) to determine </w:delText>
          </w:r>
        </w:del>
        <w:r w:rsidR="00C36E52" w:rsidRPr="002870E0">
          <w:rPr>
            <w:rFonts w:ascii="Times New Roman" w:hAnsi="Times New Roman"/>
            <w:sz w:val="24"/>
            <w:szCs w:val="24"/>
            <w:rPrChange w:id="1094" w:author="Josh Madin" w:date="2016-03-24T13:32:00Z">
              <w:rPr/>
            </w:rPrChange>
          </w:rPr>
          <w:t>the suc</w:t>
        </w:r>
      </w:ins>
      <w:ins w:id="1095" w:author="Rachael Maree Woods" w:date="2016-02-26T10:46:00Z">
        <w:r w:rsidR="00C36E52" w:rsidRPr="002870E0">
          <w:rPr>
            <w:rFonts w:ascii="Times New Roman" w:hAnsi="Times New Roman"/>
            <w:sz w:val="24"/>
            <w:szCs w:val="24"/>
            <w:rPrChange w:id="1096" w:author="Josh Madin" w:date="2016-03-24T13:32:00Z">
              <w:rPr/>
            </w:rPrChange>
          </w:rPr>
          <w:t xml:space="preserve">cess of a single egg </w:t>
        </w:r>
      </w:ins>
      <w:ins w:id="1097" w:author="Josh Madin" w:date="2016-03-18T15:43:00Z">
        <w:r w:rsidR="009D5F34" w:rsidRPr="002870E0">
          <w:rPr>
            <w:rFonts w:ascii="Times New Roman" w:hAnsi="Times New Roman"/>
            <w:sz w:val="24"/>
            <w:szCs w:val="24"/>
            <w:rPrChange w:id="1098" w:author="Josh Madin" w:date="2016-03-24T13:32:00Z">
              <w:rPr/>
            </w:rPrChange>
          </w:rPr>
          <w:t xml:space="preserve">making it </w:t>
        </w:r>
      </w:ins>
      <w:ins w:id="1099" w:author="Rachael Maree Woods" w:date="2016-02-26T10:46:00Z">
        <w:r w:rsidR="00C36E52" w:rsidRPr="002870E0">
          <w:rPr>
            <w:rFonts w:ascii="Times New Roman" w:hAnsi="Times New Roman"/>
            <w:sz w:val="24"/>
            <w:szCs w:val="24"/>
            <w:rPrChange w:id="1100" w:author="Josh Madin" w:date="2016-03-24T13:32:00Z">
              <w:rPr/>
            </w:rPrChange>
          </w:rPr>
          <w:t>through development to settlement competency</w:t>
        </w:r>
        <w:del w:id="1101" w:author="Josh Madin" w:date="2016-03-18T15:43:00Z">
          <w:r w:rsidR="00C36E52" w:rsidRPr="002870E0" w:rsidDel="009D5F34">
            <w:rPr>
              <w:rFonts w:ascii="Times New Roman" w:hAnsi="Times New Roman"/>
              <w:sz w:val="24"/>
              <w:szCs w:val="24"/>
              <w:rPrChange w:id="1102" w:author="Josh Madin" w:date="2016-03-24T13:32:00Z">
                <w:rPr/>
              </w:rPrChange>
            </w:rPr>
            <w:delText xml:space="preserve"> (</w:delText>
          </w:r>
        </w:del>
      </w:ins>
      <w:ins w:id="1103" w:author="Josh Madin" w:date="2016-03-18T15:43:00Z">
        <w:r w:rsidR="009D5F34" w:rsidRPr="002870E0">
          <w:rPr>
            <w:rFonts w:ascii="Times New Roman" w:hAnsi="Times New Roman"/>
            <w:sz w:val="24"/>
            <w:szCs w:val="24"/>
            <w:rPrChange w:id="1104" w:author="Josh Madin" w:date="2016-03-24T13:32:00Z">
              <w:rPr/>
            </w:rPrChange>
          </w:rPr>
          <w:t xml:space="preserve">; </w:t>
        </w:r>
      </w:ins>
      <w:ins w:id="1105" w:author="Rachael Maree Woods" w:date="2016-03-29T20:16:00Z">
        <w:r w:rsidR="008C0194">
          <w:rPr>
            <w:rFonts w:ascii="Times New Roman" w:hAnsi="Times New Roman"/>
            <w:sz w:val="24"/>
            <w:szCs w:val="24"/>
          </w:rPr>
          <w:t>Fig</w:t>
        </w:r>
      </w:ins>
      <w:ins w:id="1106" w:author="Rachael Maree Woods" w:date="2016-03-16T10:30:00Z">
        <w:r w:rsidR="00BD11DA" w:rsidRPr="00BD11DA">
          <w:rPr>
            <w:rFonts w:ascii="Times New Roman" w:hAnsi="Times New Roman"/>
            <w:sz w:val="24"/>
            <w:szCs w:val="24"/>
          </w:rPr>
          <w:t xml:space="preserve"> </w:t>
        </w:r>
      </w:ins>
      <w:ins w:id="1107" w:author="Rachael Maree Woods" w:date="2016-03-30T10:41:00Z">
        <w:r w:rsidR="00BD11DA">
          <w:rPr>
            <w:rFonts w:ascii="Times New Roman" w:hAnsi="Times New Roman"/>
            <w:sz w:val="24"/>
            <w:szCs w:val="24"/>
          </w:rPr>
          <w:t>3</w:t>
        </w:r>
      </w:ins>
      <w:ins w:id="1108" w:author="Rachael Maree Woods" w:date="2016-02-26T10:46:00Z">
        <w:r w:rsidR="00C36E52" w:rsidRPr="002870E0">
          <w:rPr>
            <w:rFonts w:ascii="Times New Roman" w:hAnsi="Times New Roman"/>
            <w:sz w:val="24"/>
            <w:szCs w:val="24"/>
            <w:rPrChange w:id="1109" w:author="Josh Madin" w:date="2016-03-24T13:32:00Z">
              <w:rPr/>
            </w:rPrChange>
          </w:rPr>
          <w:t>)</w:t>
        </w:r>
      </w:ins>
      <w:ins w:id="1110" w:author="Rachael Maree Woods" w:date="2016-03-29T20:21:00Z">
        <w:r w:rsidR="008C0194">
          <w:rPr>
            <w:rFonts w:ascii="Times New Roman" w:hAnsi="Times New Roman"/>
            <w:sz w:val="24"/>
            <w:szCs w:val="24"/>
          </w:rPr>
          <w:t xml:space="preserve"> with Lizard Island having the most success at 42%</w:t>
        </w:r>
      </w:ins>
      <w:ins w:id="1111" w:author="Rachael Maree Woods" w:date="2016-03-29T20:34:00Z">
        <w:r w:rsidR="008C0194">
          <w:rPr>
            <w:rFonts w:ascii="Times New Roman" w:hAnsi="Times New Roman"/>
            <w:sz w:val="24"/>
            <w:szCs w:val="24"/>
          </w:rPr>
          <w:t xml:space="preserve"> success, Mona Vale at 35% success and Chowder Bay with the </w:t>
        </w:r>
      </w:ins>
      <w:ins w:id="1112" w:author="Rachael Maree Woods" w:date="2016-03-29T20:35:00Z">
        <w:r w:rsidR="008C0194">
          <w:rPr>
            <w:rFonts w:ascii="Times New Roman" w:hAnsi="Times New Roman"/>
            <w:sz w:val="24"/>
            <w:szCs w:val="24"/>
          </w:rPr>
          <w:t>lowest success at 10%</w:t>
        </w:r>
      </w:ins>
      <w:ins w:id="1113" w:author="Rachael Maree Woods" w:date="2016-03-29T20:21:00Z">
        <w:r w:rsidR="008C0194" w:rsidRPr="002870E0">
          <w:rPr>
            <w:rFonts w:ascii="Times New Roman" w:hAnsi="Times New Roman"/>
            <w:sz w:val="24"/>
            <w:szCs w:val="24"/>
            <w:rPrChange w:id="1114" w:author="Josh Madin" w:date="2016-03-24T13:32:00Z">
              <w:rPr/>
            </w:rPrChange>
          </w:rPr>
          <w:t xml:space="preserve">. </w:t>
        </w:r>
      </w:ins>
      <w:ins w:id="1115" w:author="Rachael Maree Woods" w:date="2016-02-26T10:46:00Z">
        <w:del w:id="1116" w:author="Josh Madin" w:date="2016-03-18T15:43:00Z">
          <w:r w:rsidR="008C0194" w:rsidRPr="002870E0" w:rsidDel="009D5F34">
            <w:rPr>
              <w:rFonts w:ascii="Times New Roman" w:hAnsi="Times New Roman"/>
              <w:sz w:val="24"/>
              <w:szCs w:val="24"/>
              <w:rPrChange w:id="1117" w:author="Josh Madin" w:date="2016-03-24T13:32:00Z">
                <w:rPr/>
              </w:rPrChange>
            </w:rPr>
            <w:delText>This analysis showed that the probability of larvae surviving through both stages of development is much lower in this case when</w:delText>
          </w:r>
        </w:del>
      </w:ins>
      <w:ins w:id="1118" w:author="Rachael Maree Woods" w:date="2016-03-29T20:21:00Z">
        <w:del w:id="1119" w:author="Josh Madin" w:date="2016-03-18T15:43:00Z">
          <w:r w:rsidR="008C0194" w:rsidRPr="002870E0" w:rsidDel="009D5F34">
            <w:rPr>
              <w:rFonts w:ascii="Times New Roman" w:hAnsi="Times New Roman"/>
              <w:sz w:val="24"/>
              <w:szCs w:val="24"/>
              <w:rPrChange w:id="1120" w:author="Josh Madin" w:date="2016-03-24T13:32:00Z">
                <w:rPr/>
              </w:rPrChange>
            </w:rPr>
            <w:delText>when combined</w:delText>
          </w:r>
        </w:del>
      </w:ins>
      <w:ins w:id="1121" w:author="Rachael Maree Woods" w:date="2016-02-26T10:46:00Z">
        <w:del w:id="1122" w:author="Josh Madin" w:date="2016-03-18T15:43:00Z">
          <w:r w:rsidR="008C0194" w:rsidRPr="002870E0" w:rsidDel="009D5F34">
            <w:rPr>
              <w:rFonts w:ascii="Times New Roman" w:hAnsi="Times New Roman"/>
              <w:sz w:val="24"/>
              <w:szCs w:val="24"/>
              <w:rPrChange w:id="1123" w:author="Josh Madin" w:date="2016-03-24T13:32:00Z">
                <w:rPr/>
              </w:rPrChange>
            </w:rPr>
            <w:delText xml:space="preserve"> compared to each individual stage. </w:delText>
          </w:r>
        </w:del>
      </w:ins>
      <w:ins w:id="1124" w:author="Rachael Maree Woods" w:date="2016-03-29T20:21:00Z">
        <w:del w:id="1125" w:author="Josh Madin" w:date="2016-03-18T15:43:00Z">
          <w:r w:rsidR="008C0194" w:rsidRPr="002870E0" w:rsidDel="009D5F34">
            <w:rPr>
              <w:rFonts w:ascii="Times New Roman" w:hAnsi="Times New Roman"/>
              <w:sz w:val="24"/>
              <w:szCs w:val="24"/>
              <w:rPrChange w:id="1126" w:author="Josh Madin" w:date="2016-03-24T13:32:00Z">
                <w:rPr/>
              </w:rPrChange>
            </w:rPr>
            <w:delText>Within this analysis Lizard Island and Mona Vale again had a great proportion of successful larvae compared to Chowder Bay.</w:delText>
          </w:r>
        </w:del>
      </w:ins>
    </w:p>
    <w:p w14:paraId="3A3375B6" w14:textId="77777777" w:rsidR="008C0194" w:rsidRPr="00220722" w:rsidDel="00C36E52" w:rsidRDefault="008C0194" w:rsidP="008C0194">
      <w:pPr>
        <w:pStyle w:val="NoSpacing"/>
        <w:spacing w:line="480" w:lineRule="auto"/>
        <w:rPr>
          <w:ins w:id="1127" w:author="Rachael Maree Woods" w:date="2016-03-29T20:21:00Z"/>
          <w:del w:id="1128" w:author="Rachael Maree Woods" w:date="2016-02-26T10:46:00Z"/>
          <w:rFonts w:ascii="Times New Roman" w:eastAsia="Times New Roman" w:hAnsi="Times New Roman"/>
          <w:sz w:val="24"/>
          <w:szCs w:val="24"/>
          <w:lang w:eastAsia="de-DE"/>
        </w:rPr>
      </w:pPr>
      <w:ins w:id="1129" w:author="Rachael Maree Woods" w:date="2016-03-29T20:21:00Z">
        <w:del w:id="1130" w:author="Rachael Maree Woods" w:date="2016-02-26T10:46:00Z">
          <w:r w:rsidRPr="002870E0" w:rsidDel="00C36E52">
            <w:rPr>
              <w:rFonts w:ascii="Times New Roman" w:hAnsi="Times New Roman"/>
              <w:sz w:val="24"/>
              <w:szCs w:val="24"/>
              <w:rPrChange w:id="1131" w:author="Josh Madin" w:date="2016-03-24T13:32:00Z">
                <w:rPr/>
              </w:rPrChange>
            </w:rPr>
            <w:delText xml:space="preserve">we ran a combined model of survival to assess the joint probability of success for the range of salinity used in the experimental data (Fig 3). This analysis showed that the probability of larvae surviving through both stages of development is much lower in this case when compared to each individual stage. </w:delText>
          </w:r>
        </w:del>
      </w:ins>
    </w:p>
    <w:p w14:paraId="6337AAD8" w14:textId="77777777" w:rsidR="008C0194" w:rsidRPr="002870E0" w:rsidRDefault="008C0194">
      <w:pPr>
        <w:pStyle w:val="NoSpacing"/>
        <w:spacing w:line="480" w:lineRule="auto"/>
        <w:rPr>
          <w:ins w:id="1132" w:author="Rachael Maree Woods" w:date="2016-03-29T20:21:00Z"/>
          <w:rFonts w:ascii="Times New Roman" w:hAnsi="Times New Roman"/>
          <w:sz w:val="24"/>
          <w:szCs w:val="24"/>
          <w:rPrChange w:id="1133" w:author="Josh Madin" w:date="2016-03-24T13:32:00Z">
            <w:rPr>
              <w:ins w:id="1134" w:author="Rachael Maree Woods" w:date="2016-03-29T20:21:00Z"/>
              <w:rFonts w:ascii="Times New Roman" w:hAnsi="Times New Roman"/>
            </w:rPr>
          </w:rPrChange>
        </w:rPr>
        <w:pPrChange w:id="1135" w:author="Rachael Maree Woods" w:date="2016-02-26T10:46:00Z">
          <w:pPr>
            <w:pStyle w:val="heading10"/>
            <w:spacing w:line="480" w:lineRule="auto"/>
          </w:pPr>
        </w:pPrChange>
      </w:pPr>
    </w:p>
    <w:p w14:paraId="07F1D83F" w14:textId="1BB2745E" w:rsidR="00C36E52" w:rsidRPr="00220722" w:rsidDel="001B2051" w:rsidRDefault="00C36E52" w:rsidP="00C36E52">
      <w:pPr>
        <w:pStyle w:val="NoSpacing"/>
        <w:spacing w:line="480" w:lineRule="auto"/>
        <w:rPr>
          <w:del w:id="1136" w:author="Rachael Maree Woods" w:date="2016-02-26T11:24:00Z"/>
          <w:rFonts w:ascii="Times New Roman" w:eastAsia="Times New Roman" w:hAnsi="Times New Roman"/>
          <w:sz w:val="24"/>
          <w:szCs w:val="24"/>
          <w:lang w:eastAsia="de-DE"/>
        </w:rPr>
      </w:pPr>
      <w:moveToRangeStart w:id="1137" w:author="Rachael Maree Woods" w:date="2016-02-26T10:46:00Z" w:name="move444246927"/>
      <w:moveTo w:id="1138" w:author="Rachael Maree Woods" w:date="2016-02-26T10:46:00Z">
        <w:del w:id="1139" w:author="Josh Madin" w:date="2016-03-18T15:43:00Z">
          <w:r w:rsidRPr="002870E0" w:rsidDel="009D5F34">
            <w:rPr>
              <w:rFonts w:ascii="Times New Roman" w:hAnsi="Times New Roman"/>
              <w:sz w:val="24"/>
              <w:szCs w:val="24"/>
              <w:rPrChange w:id="1140" w:author="Josh Madin" w:date="2016-03-24T13:32:00Z">
                <w:rPr/>
              </w:rPrChange>
            </w:rPr>
            <w:delText>This analysis showed that the probability of larvae surviving through both stages of development is much lower in this case when</w:delText>
          </w:r>
        </w:del>
      </w:moveTo>
      <w:ins w:id="1141" w:author="Rachael Maree Woods" w:date="2016-02-26T11:24:00Z">
        <w:del w:id="1142" w:author="Josh Madin" w:date="2016-03-18T15:43:00Z">
          <w:r w:rsidR="004C175C" w:rsidRPr="002870E0" w:rsidDel="009D5F34">
            <w:rPr>
              <w:rFonts w:ascii="Times New Roman" w:hAnsi="Times New Roman"/>
              <w:sz w:val="24"/>
              <w:szCs w:val="24"/>
              <w:rPrChange w:id="1143" w:author="Josh Madin" w:date="2016-03-24T13:32:00Z">
                <w:rPr/>
              </w:rPrChange>
            </w:rPr>
            <w:delText>when combined</w:delText>
          </w:r>
        </w:del>
      </w:ins>
      <w:moveTo w:id="1144" w:author="Rachael Maree Woods" w:date="2016-02-26T10:46:00Z">
        <w:del w:id="1145" w:author="Josh Madin" w:date="2016-03-18T15:43:00Z">
          <w:r w:rsidRPr="002870E0" w:rsidDel="009D5F34">
            <w:rPr>
              <w:rFonts w:ascii="Times New Roman" w:hAnsi="Times New Roman"/>
              <w:sz w:val="24"/>
              <w:szCs w:val="24"/>
              <w:rPrChange w:id="1146" w:author="Josh Madin" w:date="2016-03-24T13:32:00Z">
                <w:rPr/>
              </w:rPrChange>
            </w:rPr>
            <w:delText xml:space="preserve"> compared to each individual stage. </w:delText>
          </w:r>
        </w:del>
      </w:moveTo>
      <w:ins w:id="1147" w:author="Rachael Maree Woods" w:date="2016-02-26T11:24:00Z">
        <w:del w:id="1148" w:author="Josh Madin" w:date="2016-03-18T15:43:00Z">
          <w:r w:rsidR="001B2051" w:rsidRPr="002870E0" w:rsidDel="009D5F34">
            <w:rPr>
              <w:rFonts w:ascii="Times New Roman" w:hAnsi="Times New Roman"/>
              <w:sz w:val="24"/>
              <w:szCs w:val="24"/>
              <w:rPrChange w:id="1149" w:author="Josh Madin" w:date="2016-03-24T13:32:00Z">
                <w:rPr/>
              </w:rPrChange>
            </w:rPr>
            <w:delText xml:space="preserve">Within this analysis Lizard Island </w:delText>
          </w:r>
        </w:del>
      </w:ins>
      <w:ins w:id="1150" w:author="Rachael Maree Woods" w:date="2016-03-16T14:25:00Z">
        <w:del w:id="1151" w:author="Josh Madin" w:date="2016-03-18T15:43:00Z">
          <w:r w:rsidR="003A70C9" w:rsidRPr="002870E0" w:rsidDel="009D5F34">
            <w:rPr>
              <w:rFonts w:ascii="Times New Roman" w:hAnsi="Times New Roman"/>
              <w:sz w:val="24"/>
              <w:szCs w:val="24"/>
              <w:rPrChange w:id="1152" w:author="Josh Madin" w:date="2016-03-24T13:32:00Z">
                <w:rPr/>
              </w:rPrChange>
            </w:rPr>
            <w:delText xml:space="preserve">and Mona Vale </w:delText>
          </w:r>
        </w:del>
      </w:ins>
      <w:ins w:id="1153" w:author="Rachael Maree Woods" w:date="2016-02-26T11:24:00Z">
        <w:del w:id="1154" w:author="Josh Madin" w:date="2016-03-18T15:43:00Z">
          <w:r w:rsidR="001B2051" w:rsidRPr="002870E0" w:rsidDel="009D5F34">
            <w:rPr>
              <w:rFonts w:ascii="Times New Roman" w:hAnsi="Times New Roman"/>
              <w:sz w:val="24"/>
              <w:szCs w:val="24"/>
              <w:rPrChange w:id="1155" w:author="Josh Madin" w:date="2016-03-24T13:32:00Z">
                <w:rPr/>
              </w:rPrChange>
            </w:rPr>
            <w:delText>again had a great proportion of successful larvae compared to Chowder Bay.</w:delText>
          </w:r>
        </w:del>
      </w:ins>
    </w:p>
    <w:moveToRangeEnd w:id="1137"/>
    <w:p w14:paraId="789D4904" w14:textId="129B152A" w:rsidR="00ED72A1" w:rsidRPr="00220722" w:rsidDel="00C36E52" w:rsidRDefault="00ED72A1" w:rsidP="00ED72A1">
      <w:pPr>
        <w:pStyle w:val="NoSpacing"/>
        <w:spacing w:line="480" w:lineRule="auto"/>
        <w:rPr>
          <w:del w:id="1156" w:author="Rachael Maree Woods" w:date="2016-02-26T10:46:00Z"/>
          <w:rFonts w:ascii="Times New Roman" w:eastAsia="Times New Roman" w:hAnsi="Times New Roman"/>
          <w:sz w:val="24"/>
          <w:szCs w:val="24"/>
          <w:lang w:eastAsia="de-DE"/>
        </w:rPr>
      </w:pPr>
      <w:del w:id="1157" w:author="Rachael Maree Woods" w:date="2016-02-26T10:46:00Z">
        <w:r w:rsidRPr="002870E0" w:rsidDel="00C36E52">
          <w:rPr>
            <w:rFonts w:ascii="Times New Roman" w:hAnsi="Times New Roman"/>
            <w:sz w:val="24"/>
            <w:szCs w:val="24"/>
            <w:rPrChange w:id="1158" w:author="Josh Madin" w:date="2016-03-24T13:32:00Z">
              <w:rPr/>
            </w:rPrChange>
          </w:rPr>
          <w:delText xml:space="preserve">we ran a combined model of survival to assess the joint probability of success for the range of salinity used in the experimental data (Fig 3). </w:delText>
        </w:r>
      </w:del>
      <w:moveFromRangeStart w:id="1159" w:author="Rachael Maree Woods" w:date="2016-02-26T10:46:00Z" w:name="move444246927"/>
      <w:moveFrom w:id="1160" w:author="Rachael Maree Woods" w:date="2016-02-26T10:46:00Z">
        <w:del w:id="1161" w:author="Rachael Maree Woods" w:date="2016-02-26T10:46:00Z">
          <w:r w:rsidRPr="002870E0" w:rsidDel="00C36E52">
            <w:rPr>
              <w:rFonts w:ascii="Times New Roman" w:hAnsi="Times New Roman"/>
              <w:sz w:val="24"/>
              <w:szCs w:val="24"/>
              <w:rPrChange w:id="1162" w:author="Josh Madin" w:date="2016-03-24T13:32:00Z">
                <w:rPr/>
              </w:rPrChange>
            </w:rPr>
            <w:delText xml:space="preserve">This analysis showed that the probability of larvae surviving through both stages of development is much lower in this case when compared to each individual stage. </w:delText>
          </w:r>
        </w:del>
      </w:moveFrom>
      <w:moveFromRangeEnd w:id="1159"/>
    </w:p>
    <w:p w14:paraId="7A95FB8D" w14:textId="51F6E103" w:rsidR="00ED72A1" w:rsidRPr="002870E0" w:rsidDel="00A63B9F" w:rsidRDefault="00ED72A1">
      <w:pPr>
        <w:pStyle w:val="NoSpacing"/>
        <w:spacing w:line="480" w:lineRule="auto"/>
        <w:rPr>
          <w:del w:id="1163" w:author="Rachael Maree Woods" w:date="2016-05-04T10:25:00Z"/>
          <w:rFonts w:ascii="Times New Roman" w:hAnsi="Times New Roman"/>
          <w:sz w:val="24"/>
          <w:szCs w:val="24"/>
          <w:rPrChange w:id="1164" w:author="Josh Madin" w:date="2016-03-24T13:32:00Z">
            <w:rPr>
              <w:del w:id="1165" w:author="Rachael Maree Woods" w:date="2016-05-04T10:25:00Z"/>
              <w:rFonts w:ascii="Times New Roman" w:hAnsi="Times New Roman"/>
            </w:rPr>
          </w:rPrChange>
        </w:rPr>
        <w:pPrChange w:id="1166" w:author="Rachael Maree Woods" w:date="2016-02-26T10:46:00Z">
          <w:pPr>
            <w:pStyle w:val="heading10"/>
            <w:spacing w:line="480" w:lineRule="auto"/>
          </w:pPr>
        </w:pPrChange>
      </w:pPr>
    </w:p>
    <w:p w14:paraId="65C51162" w14:textId="77777777" w:rsidR="00C51DF3" w:rsidRPr="002870E0" w:rsidRDefault="00C51DF3">
      <w:pPr>
        <w:pStyle w:val="heading10"/>
        <w:rPr>
          <w:ins w:id="1167" w:author="Rachael Maree Woods" w:date="2016-03-16T14:35:00Z"/>
          <w:rFonts w:ascii="Times New Roman" w:hAnsi="Times New Roman"/>
          <w:sz w:val="24"/>
          <w:szCs w:val="24"/>
          <w:lang w:val="en-AU"/>
          <w:rPrChange w:id="1168" w:author="Josh Madin" w:date="2016-03-24T13:32:00Z">
            <w:rPr>
              <w:ins w:id="1169" w:author="Rachael Maree Woods" w:date="2016-03-16T14:35:00Z"/>
              <w:rFonts w:ascii="Times New Roman" w:hAnsi="Times New Roman"/>
              <w:lang w:val="en-AU"/>
            </w:rPr>
          </w:rPrChange>
        </w:rPr>
        <w:pPrChange w:id="1170"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1171" w:author="Rachael Maree Woods" w:date="2016-03-16T14:35:00Z">
          <w:pPr>
            <w:pStyle w:val="heading10"/>
            <w:spacing w:line="480" w:lineRule="auto"/>
          </w:pPr>
        </w:pPrChange>
      </w:pPr>
      <w:r w:rsidRPr="00CC30E1">
        <w:rPr>
          <w:rFonts w:ascii="Times New Roman" w:hAnsi="Times New Roman"/>
          <w:lang w:val="en-AU"/>
        </w:rPr>
        <w:t>Discussion</w:t>
      </w:r>
    </w:p>
    <w:p w14:paraId="749F1E8E" w14:textId="5154D8F0" w:rsidR="00897C61" w:rsidRPr="00CC30E1" w:rsidDel="00AB1F3E" w:rsidRDefault="00897C61" w:rsidP="00897C61">
      <w:pPr>
        <w:pStyle w:val="NoSpacing"/>
        <w:spacing w:line="480" w:lineRule="auto"/>
        <w:rPr>
          <w:del w:id="1172" w:author="Rachael Maree Woods" w:date="2016-03-16T09:52:00Z"/>
          <w:rFonts w:ascii="Times New Roman" w:eastAsia="Times New Roman" w:hAnsi="Times New Roman"/>
          <w:sz w:val="24"/>
          <w:szCs w:val="20"/>
          <w:lang w:eastAsia="de-DE"/>
        </w:rPr>
      </w:pPr>
      <w:del w:id="1173"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1174" w:author="Rachael Maree Woods" w:date="2016-02-17T10:11:00Z">
        <w:r w:rsidR="00521ACB" w:rsidRPr="00CC30E1" w:rsidDel="00DE3BDE">
          <w:delText>phosphor</w:delText>
        </w:r>
        <w:r w:rsidRPr="00CC30E1" w:rsidDel="00DE3BDE">
          <w:delText>us</w:delText>
        </w:r>
      </w:del>
      <w:del w:id="1175" w:author="Rachael Maree Woods" w:date="2016-02-26T11:25:00Z">
        <w:r w:rsidRPr="00CC30E1" w:rsidDel="00F61117">
          <w:delText>,</w:delText>
        </w:r>
      </w:del>
      <w:del w:id="1176" w:author="Rachael Maree Woods" w:date="2016-03-16T09:52:00Z">
        <w:r w:rsidRPr="00CC30E1" w:rsidDel="00AB1F3E">
          <w:delText xml:space="preserve"> </w:delText>
        </w:r>
      </w:del>
      <w:del w:id="1177" w:author="Rachael Maree Woods" w:date="2016-02-26T11:25:00Z">
        <w:r w:rsidRPr="00CC30E1" w:rsidDel="00F61117">
          <w:delText xml:space="preserve">copper </w:delText>
        </w:r>
      </w:del>
      <w:del w:id="1178"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1179"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1180" w:author="Rachael Maree Woods" w:date="2016-03-16T09:52:00Z">
        <w:r w:rsidRPr="00CC30E1" w:rsidDel="00AB1F3E">
          <w:delText xml:space="preserve"> temperate</w:delText>
        </w:r>
      </w:del>
      <w:del w:id="1181" w:author="Rachael Maree Woods" w:date="2016-02-26T11:25:00Z">
        <w:r w:rsidRPr="00CC30E1" w:rsidDel="00F61117">
          <w:delText xml:space="preserve"> and salinity</w:delText>
        </w:r>
      </w:del>
      <w:del w:id="1182" w:author="Rachael Maree Woods" w:date="2016-03-16T09:52:00Z">
        <w:r w:rsidRPr="00CC30E1" w:rsidDel="00AB1F3E">
          <w:delText>. Copper, which is related to</w:delText>
        </w:r>
      </w:del>
      <w:del w:id="1183" w:author="Rachael Maree Woods" w:date="2016-02-26T11:26:00Z">
        <w:r w:rsidRPr="00CC30E1" w:rsidDel="00724C7A">
          <w:delText xml:space="preserve"> industrial</w:delText>
        </w:r>
      </w:del>
      <w:del w:id="1184" w:author="Rachael Maree Woods" w:date="2016-03-16T09:52:00Z">
        <w:r w:rsidRPr="00CC30E1" w:rsidDel="00AB1F3E">
          <w:delText xml:space="preserve"> activity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1185"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1186" w:author="Rachael Maree Woods" w:date="2016-02-26T11:27:00Z">
        <w:r w:rsidRPr="00CC30E1" w:rsidDel="00724C7A">
          <w:delText>significant</w:delText>
        </w:r>
      </w:del>
      <w:del w:id="1187" w:author="Rachael Maree Woods" w:date="2016-03-16T09:52:00Z">
        <w:r w:rsidRPr="00CC30E1" w:rsidDel="00AB1F3E">
          <w:delText xml:space="preserve"> negative effects </w:delText>
        </w:r>
      </w:del>
      <w:del w:id="1188" w:author="Rachael Maree Woods" w:date="2016-02-26T11:26:00Z">
        <w:r w:rsidRPr="00CC30E1" w:rsidDel="00724C7A">
          <w:delText xml:space="preserve">on </w:delText>
        </w:r>
      </w:del>
      <w:del w:id="1189"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1190"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1191" w:author="Rachael Maree Woods" w:date="2016-03-16T09:52:00Z"/>
          <w:rFonts w:ascii="Times New Roman" w:eastAsia="Times New Roman" w:hAnsi="Times New Roman"/>
          <w:sz w:val="24"/>
          <w:szCs w:val="20"/>
          <w:lang w:eastAsia="de-DE"/>
        </w:rPr>
      </w:pPr>
      <w:del w:id="1192"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1193"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1194" w:author="Rachael Maree Woods" w:date="2016-03-16T09:52:00Z"/>
          <w:rFonts w:ascii="Times New Roman" w:eastAsia="Times New Roman" w:hAnsi="Times New Roman"/>
          <w:sz w:val="24"/>
          <w:szCs w:val="20"/>
          <w:lang w:eastAsia="de-DE"/>
        </w:rPr>
      </w:pPr>
      <w:del w:id="1195" w:author="Rachael Maree Woods" w:date="2016-03-16T09:52:00Z">
        <w:r w:rsidRPr="00CC30E1" w:rsidDel="00AB1F3E">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1196"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1197" w:author="Rachael Maree Woods" w:date="2016-03-16T09:52:00Z"/>
          <w:rFonts w:ascii="Times New Roman" w:eastAsia="Times New Roman" w:hAnsi="Times New Roman"/>
          <w:sz w:val="24"/>
          <w:szCs w:val="20"/>
          <w:lang w:eastAsia="de-DE"/>
        </w:rPr>
      </w:pPr>
      <w:del w:id="1198"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1199"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1200" w:author="Rachael Maree Woods" w:date="2016-03-16T09:52:00Z"/>
          <w:rFonts w:ascii="Times New Roman" w:eastAsia="Times New Roman" w:hAnsi="Times New Roman"/>
          <w:sz w:val="24"/>
          <w:szCs w:val="20"/>
          <w:lang w:eastAsia="de-DE"/>
        </w:rPr>
      </w:pPr>
      <w:del w:id="1201" w:author="Rachael Maree Woods" w:date="2016-03-16T09:52:00Z">
        <w:r w:rsidRPr="00CC30E1" w:rsidDel="00AB1F3E">
          <w:delText>Similarly to the suspended sedime</w:delText>
        </w:r>
        <w:r w:rsidR="00521ACB" w:rsidRPr="00CC30E1" w:rsidDel="00AB1F3E">
          <w:delText xml:space="preserve">nt response, increased </w:delText>
        </w:r>
      </w:del>
      <w:del w:id="1202" w:author="Rachael Maree Woods" w:date="2016-02-17T10:11:00Z">
        <w:r w:rsidR="00521ACB" w:rsidRPr="00CC30E1" w:rsidDel="00DE3BDE">
          <w:delText>phosphor</w:delText>
        </w:r>
        <w:r w:rsidRPr="00CC30E1" w:rsidDel="00DE3BDE">
          <w:delText xml:space="preserve">us </w:delText>
        </w:r>
      </w:del>
      <w:del w:id="1203"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1204" w:author="Rachael Maree Woods" w:date="2016-02-17T10:11:00Z">
        <w:r w:rsidR="00521ACB" w:rsidRPr="00CC30E1" w:rsidDel="00DE3BDE">
          <w:delText>Phosphor</w:delText>
        </w:r>
        <w:r w:rsidRPr="00CC30E1" w:rsidDel="00DE3BDE">
          <w:delText xml:space="preserve">us </w:delText>
        </w:r>
      </w:del>
      <w:del w:id="1205" w:author="Rachael Maree Woods" w:date="2016-03-16T09:52:00Z">
        <w:r w:rsidRPr="00CC30E1" w:rsidDel="00AB1F3E">
          <w:delText xml:space="preserve">is common in run-off from agricultural land uses and 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1206" w:author="Rachael Maree Woods" w:date="2016-02-17T10:11:00Z">
        <w:r w:rsidR="00521ACB" w:rsidRPr="00CC30E1" w:rsidDel="00DE3BDE">
          <w:delText>phosphor</w:delText>
        </w:r>
        <w:r w:rsidRPr="00CC30E1" w:rsidDel="00DE3BDE">
          <w:delText xml:space="preserve">us </w:delText>
        </w:r>
      </w:del>
      <w:del w:id="1207"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1208" w:author="Rachael Maree Woods" w:date="2016-02-17T10:11:00Z">
        <w:r w:rsidRPr="00CC30E1" w:rsidDel="00DE3BDE">
          <w:delText>pho</w:delText>
        </w:r>
        <w:r w:rsidR="00521ACB" w:rsidRPr="00CC30E1" w:rsidDel="00DE3BDE">
          <w:delText>sphor</w:delText>
        </w:r>
        <w:r w:rsidRPr="00CC30E1" w:rsidDel="00DE3BDE">
          <w:delText xml:space="preserve">us </w:delText>
        </w:r>
      </w:del>
      <w:del w:id="1209"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1210"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1211" w:author="Rachael Maree Woods" w:date="2016-03-16T09:52:00Z"/>
          <w:rFonts w:ascii="Times New Roman" w:eastAsia="Times New Roman" w:hAnsi="Times New Roman"/>
          <w:sz w:val="24"/>
          <w:szCs w:val="20"/>
          <w:lang w:eastAsia="de-DE"/>
        </w:rPr>
      </w:pPr>
      <w:del w:id="1212"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1213" w:author="Rachael Maree Woods" w:date="2016-02-23T08:21:00Z">
        <w:r w:rsidRPr="00CC30E1" w:rsidDel="00CF7795">
          <w:delText xml:space="preserve">especially in tropical waters, </w:delText>
        </w:r>
      </w:del>
      <w:del w:id="1214"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Changes 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5AF61C6" w14:textId="3420ECB8" w:rsidR="00897C61" w:rsidRPr="00CC30E1" w:rsidDel="00AB1F3E" w:rsidRDefault="00897C61" w:rsidP="00897C61">
      <w:pPr>
        <w:pStyle w:val="NoSpacing"/>
        <w:spacing w:line="480" w:lineRule="auto"/>
        <w:rPr>
          <w:del w:id="1215"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1216" w:author="Rachael Maree Woods" w:date="2016-03-16T09:52:00Z"/>
          <w:rFonts w:ascii="Times New Roman" w:eastAsia="Times New Roman" w:hAnsi="Times New Roman"/>
          <w:sz w:val="24"/>
          <w:szCs w:val="20"/>
          <w:lang w:eastAsia="de-DE"/>
        </w:rPr>
      </w:pPr>
      <w:del w:id="1217"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5A7DF824" w:rsidR="00AB1F3E" w:rsidRPr="00CC30E1" w:rsidRDefault="00AB1F3E" w:rsidP="00AB1F3E">
      <w:pPr>
        <w:pStyle w:val="NoSpacing"/>
        <w:spacing w:line="480" w:lineRule="auto"/>
        <w:rPr>
          <w:ins w:id="1218" w:author="Rachael Maree Woods" w:date="2016-03-16T09:52:00Z"/>
          <w:rFonts w:ascii="Times New Roman" w:eastAsia="Times New Roman" w:hAnsi="Times New Roman"/>
          <w:sz w:val="24"/>
          <w:szCs w:val="20"/>
          <w:lang w:eastAsia="de-DE"/>
        </w:rPr>
      </w:pPr>
      <w:ins w:id="1219" w:author="Rachael Maree Woods" w:date="2016-03-16T09:52:00Z">
        <w:r w:rsidRPr="00CC30E1">
          <w:rPr>
            <w:rFonts w:ascii="Times New Roman" w:eastAsia="Times New Roman" w:hAnsi="Times New Roman"/>
            <w:sz w:val="24"/>
            <w:szCs w:val="20"/>
            <w:lang w:eastAsia="de-DE"/>
          </w:rPr>
          <w:t xml:space="preserve">Our </w:t>
        </w:r>
      </w:ins>
      <w:ins w:id="1220" w:author="Josh Madin" w:date="2016-03-24T13:33:00Z">
        <w:r w:rsidR="002870E0">
          <w:rPr>
            <w:rFonts w:ascii="Times New Roman" w:eastAsia="Times New Roman" w:hAnsi="Times New Roman"/>
            <w:sz w:val="24"/>
            <w:szCs w:val="20"/>
            <w:lang w:eastAsia="de-DE"/>
          </w:rPr>
          <w:t>analysis</w:t>
        </w:r>
      </w:ins>
      <w:ins w:id="1221" w:author="Rachael Maree Woods" w:date="2016-03-16T09:52:00Z">
        <w:del w:id="1222" w:author="Josh Madin" w:date="2016-03-24T13:33:00Z">
          <w:r w:rsidRPr="00CC30E1" w:rsidDel="002870E0">
            <w:rPr>
              <w:rFonts w:ascii="Times New Roman" w:eastAsia="Times New Roman" w:hAnsi="Times New Roman"/>
              <w:sz w:val="24"/>
              <w:szCs w:val="20"/>
              <w:lang w:eastAsia="de-DE"/>
            </w:rPr>
            <w:delText>research</w:delText>
          </w:r>
        </w:del>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del w:id="1223" w:author="Josh Madin" w:date="2016-03-24T13:33:00Z">
          <w:r w:rsidRPr="00CC30E1" w:rsidDel="002870E0">
            <w:rPr>
              <w:rFonts w:ascii="Times New Roman" w:eastAsia="Times New Roman" w:hAnsi="Times New Roman"/>
              <w:sz w:val="24"/>
              <w:szCs w:val="20"/>
              <w:lang w:eastAsia="de-DE"/>
            </w:rPr>
            <w:delText xml:space="preserve">heavy metal </w:delText>
          </w:r>
        </w:del>
        <w:r w:rsidRPr="00CC30E1">
          <w:rPr>
            <w:rFonts w:ascii="Times New Roman" w:eastAsia="Times New Roman" w:hAnsi="Times New Roman"/>
            <w:sz w:val="24"/>
            <w:szCs w:val="20"/>
            <w:lang w:eastAsia="de-DE"/>
          </w:rPr>
          <w:t xml:space="preserve">copper had significant negative impacts on </w:t>
        </w:r>
      </w:ins>
      <w:ins w:id="1224" w:author="Josh Madin" w:date="2016-03-24T13:33:00Z">
        <w:r w:rsidR="002870E0">
          <w:rPr>
            <w:rFonts w:ascii="Times New Roman" w:eastAsia="Times New Roman" w:hAnsi="Times New Roman"/>
            <w:sz w:val="24"/>
            <w:szCs w:val="20"/>
            <w:lang w:eastAsia="de-DE"/>
          </w:rPr>
          <w:t xml:space="preserve">both </w:t>
        </w:r>
      </w:ins>
      <w:ins w:id="1225" w:author="Rachael Maree Woods" w:date="2016-03-16T09:52:00Z">
        <w:r w:rsidRPr="00CC30E1">
          <w:rPr>
            <w:rFonts w:ascii="Times New Roman" w:eastAsia="Times New Roman" w:hAnsi="Times New Roman"/>
            <w:sz w:val="24"/>
            <w:szCs w:val="20"/>
            <w:lang w:eastAsia="de-DE"/>
          </w:rPr>
          <w:t>fertilisation and larval survivorship. Copper</w:t>
        </w:r>
        <w:del w:id="1226" w:author="Josh Madin" w:date="2016-03-24T13:34:00Z">
          <w:r w:rsidRPr="00CC30E1" w:rsidDel="002870E0">
            <w:rPr>
              <w:rFonts w:ascii="Times New Roman" w:eastAsia="Times New Roman" w:hAnsi="Times New Roman"/>
              <w:sz w:val="24"/>
              <w:szCs w:val="20"/>
              <w:lang w:eastAsia="de-DE"/>
            </w:rPr>
            <w:delText>, which significantly affects both life history stages,</w:delText>
          </w:r>
        </w:del>
        <w:r w:rsidRPr="00CC30E1">
          <w:rPr>
            <w:rFonts w:ascii="Times New Roman" w:eastAsia="Times New Roman" w:hAnsi="Times New Roman"/>
            <w:sz w:val="24"/>
            <w:szCs w:val="20"/>
            <w:lang w:eastAsia="de-DE"/>
          </w:rPr>
          <w:t xml:space="preserve"> occurs naturally at low levels </w:t>
        </w:r>
        <w:del w:id="1227" w:author="Josh Madin" w:date="2016-03-24T13:34:00Z">
          <w:r w:rsidRPr="00CC30E1" w:rsidDel="002870E0">
            <w:rPr>
              <w:rFonts w:ascii="Times New Roman" w:eastAsia="Times New Roman" w:hAnsi="Times New Roman"/>
              <w:sz w:val="24"/>
              <w:szCs w:val="20"/>
              <w:lang w:eastAsia="de-DE"/>
            </w:rPr>
            <w:delText>within</w:delText>
          </w:r>
        </w:del>
      </w:ins>
      <w:ins w:id="1228" w:author="Josh Madin" w:date="2016-03-24T13:34:00Z">
        <w:r w:rsidR="002870E0">
          <w:rPr>
            <w:rFonts w:ascii="Times New Roman" w:eastAsia="Times New Roman" w:hAnsi="Times New Roman"/>
            <w:sz w:val="24"/>
            <w:szCs w:val="20"/>
            <w:lang w:eastAsia="de-DE"/>
          </w:rPr>
          <w:t>in</w:t>
        </w:r>
      </w:ins>
      <w:ins w:id="1229" w:author="Rachael Maree Woods" w:date="2016-03-16T09:52:00Z">
        <w:r w:rsidRPr="00CC30E1">
          <w:rPr>
            <w:rFonts w:ascii="Times New Roman" w:eastAsia="Times New Roman" w:hAnsi="Times New Roman"/>
            <w:sz w:val="24"/>
            <w:szCs w:val="20"/>
            <w:lang w:eastAsia="de-DE"/>
          </w:rPr>
          <w:t xml:space="preserve"> the marine environment</w:t>
        </w:r>
        <w:del w:id="1230"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ins>
      <w:ins w:id="1231" w:author="Josh Madin" w:date="2016-03-24T13:35:00Z">
        <w:r w:rsidR="002870E0">
          <w:rPr>
            <w:rFonts w:ascii="Times New Roman" w:eastAsia="Times New Roman" w:hAnsi="Times New Roman"/>
            <w:sz w:val="24"/>
            <w:szCs w:val="20"/>
            <w:lang w:eastAsia="de-DE"/>
          </w:rPr>
          <w:t>;</w:t>
        </w:r>
      </w:ins>
      <w:ins w:id="1232" w:author="Rachael Maree Woods" w:date="2016-03-16T09:52:00Z">
        <w:del w:id="1233" w:author="Josh Madin" w:date="2016-03-24T13:35:00Z">
          <w:r w:rsidRPr="00CC30E1" w:rsidDel="002870E0">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ins>
      <w:ins w:id="1234" w:author="Josh Madin" w:date="2016-03-24T13:35:00Z">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ins>
      <w:ins w:id="1235" w:author="Rachael Maree Woods" w:date="2016-03-16T09:52:00Z">
        <w:del w:id="1236" w:author="Josh Madin" w:date="2016-03-24T13:34:00Z">
          <w:r w:rsidRPr="00CC30E1" w:rsidDel="002870E0">
            <w:rPr>
              <w:rFonts w:ascii="Times New Roman" w:eastAsia="Times New Roman" w:hAnsi="Times New Roman"/>
              <w:sz w:val="24"/>
              <w:szCs w:val="20"/>
              <w:lang w:eastAsia="de-DE"/>
            </w:rPr>
            <w:delText>but are</w:delText>
          </w:r>
        </w:del>
      </w:ins>
      <w:ins w:id="1237" w:author="Josh Madin" w:date="2016-03-24T13:35:00Z">
        <w:r w:rsidR="002870E0">
          <w:rPr>
            <w:rFonts w:ascii="Times New Roman" w:eastAsia="Times New Roman" w:hAnsi="Times New Roman"/>
            <w:sz w:val="24"/>
            <w:szCs w:val="20"/>
            <w:lang w:eastAsia="de-DE"/>
          </w:rPr>
          <w:t xml:space="preserve">levels can be high </w:t>
        </w:r>
      </w:ins>
      <w:ins w:id="1238" w:author="Rachael Maree Woods" w:date="2016-03-16T09:52:00Z">
        <w:del w:id="1239" w:author="Josh Madin" w:date="2016-03-24T13:35:00Z">
          <w:r w:rsidRPr="00CC30E1" w:rsidDel="002870E0">
            <w:rPr>
              <w:rFonts w:ascii="Times New Roman" w:eastAsia="Times New Roman" w:hAnsi="Times New Roman"/>
              <w:sz w:val="24"/>
              <w:szCs w:val="20"/>
              <w:lang w:eastAsia="de-DE"/>
            </w:rPr>
            <w:delText xml:space="preserve"> instead</w:delText>
          </w:r>
        </w:del>
      </w:ins>
      <w:ins w:id="1240" w:author="Josh Madin" w:date="2016-03-24T13:35:00Z">
        <w:r w:rsidR="002870E0">
          <w:rPr>
            <w:rFonts w:ascii="Times New Roman" w:eastAsia="Times New Roman" w:hAnsi="Times New Roman"/>
            <w:sz w:val="24"/>
            <w:szCs w:val="20"/>
            <w:lang w:eastAsia="de-DE"/>
          </w:rPr>
          <w:t xml:space="preserve">in areas where it is used </w:t>
        </w:r>
      </w:ins>
      <w:ins w:id="1241" w:author="Rachael Maree Woods" w:date="2016-03-16T09:52:00Z">
        <w:del w:id="1242" w:author="Josh Madin" w:date="2016-03-24T13:35:00Z">
          <w:r w:rsidRPr="00CC30E1" w:rsidDel="002870E0">
            <w:rPr>
              <w:rFonts w:ascii="Times New Roman" w:eastAsia="Times New Roman" w:hAnsi="Times New Roman"/>
              <w:sz w:val="24"/>
              <w:szCs w:val="20"/>
              <w:lang w:eastAsia="de-DE"/>
            </w:rPr>
            <w:delText xml:space="preserve"> limited to localised pollution </w:delText>
          </w:r>
        </w:del>
        <w:del w:id="1243" w:author="Josh Madin" w:date="2016-03-24T13:36:00Z">
          <w:r w:rsidRPr="00CC30E1" w:rsidDel="002870E0">
            <w:rPr>
              <w:rFonts w:ascii="Times New Roman" w:eastAsia="Times New Roman" w:hAnsi="Times New Roman"/>
              <w:sz w:val="24"/>
              <w:szCs w:val="20"/>
              <w:lang w:eastAsia="de-DE"/>
            </w:rPr>
            <w:delText>caused by</w:delText>
          </w:r>
        </w:del>
      </w:ins>
      <w:ins w:id="1244" w:author="Josh Madin" w:date="2016-03-24T13:36:00Z">
        <w:r w:rsidR="002870E0">
          <w:rPr>
            <w:rFonts w:ascii="Times New Roman" w:eastAsia="Times New Roman" w:hAnsi="Times New Roman"/>
            <w:sz w:val="24"/>
            <w:szCs w:val="20"/>
            <w:lang w:eastAsia="de-DE"/>
          </w:rPr>
          <w:t>in</w:t>
        </w:r>
      </w:ins>
      <w:ins w:id="1245" w:author="Rachael Maree Woods" w:date="2016-03-16T09:52:00Z">
        <w:r w:rsidRPr="00CC30E1">
          <w:rPr>
            <w:rFonts w:ascii="Times New Roman" w:eastAsia="Times New Roman" w:hAnsi="Times New Roman"/>
            <w:sz w:val="24"/>
            <w:szCs w:val="20"/>
            <w:lang w:eastAsia="de-DE"/>
          </w:rPr>
          <w:t xml:space="preserve"> anti-fouling agents on vessels</w:t>
        </w:r>
      </w:ins>
      <w:ins w:id="1246" w:author="Josh Madin" w:date="2016-03-24T13:36:00Z">
        <w:r w:rsidR="002870E0">
          <w:rPr>
            <w:rFonts w:ascii="Times New Roman" w:eastAsia="Times New Roman" w:hAnsi="Times New Roman"/>
            <w:sz w:val="24"/>
            <w:szCs w:val="20"/>
            <w:lang w:eastAsia="de-DE"/>
          </w:rPr>
          <w:t xml:space="preserve"> and other structures</w:t>
        </w:r>
      </w:ins>
      <w:ins w:id="1247" w:author="Rachael Maree Woods" w:date="2016-03-16T09:52: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1248"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Polkowska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1249"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1250" w:author="Josh Madin" w:date="2016-03-18T15:50:00Z">
          <w:r w:rsidRPr="00CC30E1" w:rsidDel="007F35EB">
            <w:rPr>
              <w:rFonts w:ascii="Times New Roman" w:eastAsia="Times New Roman" w:hAnsi="Times New Roman"/>
              <w:sz w:val="24"/>
              <w:szCs w:val="20"/>
              <w:lang w:eastAsia="de-DE"/>
            </w:rPr>
            <w:delText>will</w:delText>
          </w:r>
        </w:del>
      </w:ins>
      <w:ins w:id="1251" w:author="Josh Madin" w:date="2016-03-18T15:50:00Z">
        <w:r w:rsidR="007F35EB">
          <w:rPr>
            <w:rFonts w:ascii="Times New Roman" w:eastAsia="Times New Roman" w:hAnsi="Times New Roman"/>
            <w:sz w:val="24"/>
            <w:szCs w:val="20"/>
            <w:lang w:eastAsia="de-DE"/>
          </w:rPr>
          <w:t xml:space="preserve">is </w:t>
        </w:r>
        <w:r w:rsidR="007F35EB">
          <w:rPr>
            <w:rFonts w:ascii="Times New Roman" w:eastAsia="Times New Roman" w:hAnsi="Times New Roman"/>
            <w:sz w:val="24"/>
            <w:szCs w:val="20"/>
            <w:lang w:eastAsia="de-DE"/>
          </w:rPr>
          <w:lastRenderedPageBreak/>
          <w:t>likely to</w:t>
        </w:r>
      </w:ins>
      <w:ins w:id="1252" w:author="Rachael Maree Woods" w:date="2016-03-16T09:52:00Z">
        <w:r w:rsidRPr="00CC30E1">
          <w:rPr>
            <w:rFonts w:ascii="Times New Roman" w:eastAsia="Times New Roman" w:hAnsi="Times New Roman"/>
            <w:sz w:val="24"/>
            <w:szCs w:val="20"/>
            <w:lang w:eastAsia="de-DE"/>
          </w:rPr>
          <w:t xml:space="preserve"> lead to a reduction in </w:t>
        </w:r>
      </w:ins>
      <w:ins w:id="1253" w:author="Rachael Maree Woods" w:date="2016-03-30T10:42:00Z">
        <w:r w:rsidR="002E2F80">
          <w:rPr>
            <w:rFonts w:ascii="Times New Roman" w:eastAsia="Times New Roman" w:hAnsi="Times New Roman"/>
            <w:sz w:val="24"/>
            <w:szCs w:val="20"/>
            <w:lang w:eastAsia="de-DE"/>
          </w:rPr>
          <w:t xml:space="preserve">the </w:t>
        </w:r>
      </w:ins>
      <w:ins w:id="1254" w:author="Rachael Maree Woods" w:date="2016-03-16T09:52:00Z">
        <w:del w:id="1255" w:author="Josh Madin" w:date="2016-03-24T13:36:00Z">
          <w:r w:rsidRPr="00CC30E1" w:rsidDel="002870E0">
            <w:rPr>
              <w:rFonts w:ascii="Times New Roman" w:eastAsia="Times New Roman" w:hAnsi="Times New Roman"/>
              <w:sz w:val="24"/>
              <w:szCs w:val="20"/>
              <w:lang w:eastAsia="de-DE"/>
            </w:rPr>
            <w:delText>fertisliation</w:delText>
          </w:r>
        </w:del>
      </w:ins>
      <w:ins w:id="1256" w:author="Josh Madin" w:date="2016-03-24T13:36:00Z">
        <w:r w:rsidR="002870E0" w:rsidRPr="00CC30E1">
          <w:rPr>
            <w:rFonts w:ascii="Times New Roman" w:eastAsia="Times New Roman" w:hAnsi="Times New Roman"/>
            <w:sz w:val="24"/>
            <w:szCs w:val="20"/>
            <w:lang w:eastAsia="de-DE"/>
          </w:rPr>
          <w:t>fertilisation</w:t>
        </w:r>
      </w:ins>
      <w:ins w:id="1257" w:author="Rachael Maree Woods" w:date="2016-03-16T09:52:00Z">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While suspended sediment significantly reduces fertilisation success in corals, it did not appear to have a major influence on larval survivorship (</w:t>
        </w:r>
      </w:ins>
      <w:ins w:id="1258" w:author="Rachael Maree Woods" w:date="2016-03-29T20:16:00Z">
        <w:r w:rsidR="008C0194">
          <w:rPr>
            <w:rFonts w:ascii="Times New Roman" w:eastAsia="Times New Roman" w:hAnsi="Times New Roman"/>
            <w:sz w:val="24"/>
            <w:szCs w:val="20"/>
            <w:lang w:eastAsia="de-DE"/>
          </w:rPr>
          <w:t>Fig</w:t>
        </w:r>
      </w:ins>
      <w:ins w:id="1259" w:author="Rachael Maree Woods" w:date="2016-03-16T09:52:00Z">
        <w:r w:rsidRPr="00CC30E1">
          <w:rPr>
            <w:rFonts w:ascii="Times New Roman" w:eastAsia="Times New Roman" w:hAnsi="Times New Roman"/>
            <w:sz w:val="24"/>
            <w:szCs w:val="20"/>
            <w:lang w:eastAsia="de-DE"/>
          </w:rPr>
          <w:t xml:space="preserve"> 1). Anthropogenic impacts, including climate change, greatly affect the marine environment and </w:t>
        </w:r>
      </w:ins>
      <w:ins w:id="1260" w:author="Rachael Maree Woods" w:date="2016-05-04T10:29:00Z">
        <w:r w:rsidR="007F7E95">
          <w:rPr>
            <w:rFonts w:ascii="Times New Roman" w:eastAsia="Times New Roman" w:hAnsi="Times New Roman"/>
            <w:sz w:val="24"/>
            <w:szCs w:val="20"/>
            <w:lang w:eastAsia="de-DE"/>
          </w:rPr>
          <w:t xml:space="preserve">have led </w:t>
        </w:r>
      </w:ins>
      <w:ins w:id="1261" w:author="Rachael Maree Woods" w:date="2016-03-16T09:52:00Z">
        <w:r w:rsidRPr="00CC30E1">
          <w:rPr>
            <w:rFonts w:ascii="Times New Roman" w:eastAsia="Times New Roman" w:hAnsi="Times New Roman"/>
            <w:sz w:val="24"/>
            <w:szCs w:val="20"/>
            <w:lang w:eastAsia="de-DE"/>
          </w:rPr>
          <w:t xml:space="preserve">to changes in ocean temperatures, pH and salinity.  </w:t>
        </w:r>
      </w:ins>
      <w:ins w:id="1262" w:author="Rachael Maree Woods" w:date="2016-03-29T20:53:00Z">
        <w:r w:rsidR="00314DCF">
          <w:rPr>
            <w:rFonts w:ascii="Times New Roman" w:eastAsia="Times New Roman" w:hAnsi="Times New Roman"/>
            <w:sz w:val="24"/>
            <w:szCs w:val="20"/>
            <w:lang w:eastAsia="de-DE"/>
          </w:rPr>
          <w:t>S</w:t>
        </w:r>
      </w:ins>
      <w:ins w:id="1263" w:author="Rachael Maree Woods" w:date="2016-03-16T09:52:00Z">
        <w:r w:rsidRPr="00CC30E1">
          <w:rPr>
            <w:rFonts w:ascii="Times New Roman" w:eastAsia="Times New Roman" w:hAnsi="Times New Roman"/>
            <w:sz w:val="24"/>
            <w:szCs w:val="20"/>
            <w:lang w:eastAsia="de-DE"/>
          </w:rPr>
          <w:t xml:space="preserve">alinity affected </w:t>
        </w:r>
      </w:ins>
      <w:ins w:id="1264" w:author="Rachael Maree Woods" w:date="2016-03-29T20:53:00Z">
        <w:r w:rsidR="00314DCF">
          <w:rPr>
            <w:rFonts w:ascii="Times New Roman" w:eastAsia="Times New Roman" w:hAnsi="Times New Roman"/>
            <w:sz w:val="24"/>
            <w:szCs w:val="20"/>
            <w:lang w:eastAsia="de-DE"/>
          </w:rPr>
          <w:t xml:space="preserve">both </w:t>
        </w:r>
      </w:ins>
      <w:ins w:id="1265" w:author="Rachael Maree Woods" w:date="2016-03-16T09:52:00Z">
        <w:r w:rsidRPr="00CC30E1">
          <w:rPr>
            <w:rFonts w:ascii="Times New Roman" w:eastAsia="Times New Roman" w:hAnsi="Times New Roman"/>
            <w:sz w:val="24"/>
            <w:szCs w:val="20"/>
            <w:lang w:eastAsia="de-DE"/>
          </w:rPr>
          <w:t xml:space="preserve">coral early life history stages, with </w:t>
        </w:r>
      </w:ins>
      <w:ins w:id="1266" w:author="Rachael Maree Woods" w:date="2016-03-29T20:54:00Z">
        <w:r w:rsidR="00314DCF">
          <w:rPr>
            <w:rFonts w:ascii="Times New Roman" w:eastAsia="Times New Roman" w:hAnsi="Times New Roman"/>
            <w:sz w:val="24"/>
            <w:szCs w:val="20"/>
            <w:lang w:eastAsia="de-DE"/>
          </w:rPr>
          <w:t>increasing and decreasing levels</w:t>
        </w:r>
      </w:ins>
      <w:ins w:id="1267" w:author="Rachael Maree Woods" w:date="2016-03-16T09:52:00Z">
        <w:r w:rsidRPr="00CC30E1">
          <w:rPr>
            <w:rFonts w:ascii="Times New Roman" w:eastAsia="Times New Roman" w:hAnsi="Times New Roman"/>
            <w:sz w:val="24"/>
            <w:szCs w:val="20"/>
            <w:lang w:eastAsia="de-DE"/>
          </w:rPr>
          <w:t xml:space="preserve"> </w:t>
        </w:r>
      </w:ins>
      <w:ins w:id="1268" w:author="Rachael Maree Woods" w:date="2016-03-29T20:54:00Z">
        <w:r w:rsidR="00314DCF">
          <w:rPr>
            <w:rFonts w:ascii="Times New Roman" w:eastAsia="Times New Roman" w:hAnsi="Times New Roman"/>
            <w:sz w:val="24"/>
            <w:szCs w:val="20"/>
            <w:lang w:eastAsia="de-DE"/>
          </w:rPr>
          <w:t>reducing</w:t>
        </w:r>
      </w:ins>
      <w:ins w:id="1269" w:author="Rachael Maree Woods" w:date="2016-03-16T09:52:00Z">
        <w:r w:rsidRPr="00CC30E1">
          <w:rPr>
            <w:rFonts w:ascii="Times New Roman" w:eastAsia="Times New Roman" w:hAnsi="Times New Roman"/>
            <w:sz w:val="24"/>
            <w:szCs w:val="20"/>
            <w:lang w:eastAsia="de-DE"/>
          </w:rPr>
          <w:t xml:space="preserve"> fertilisation </w:t>
        </w:r>
      </w:ins>
      <w:ins w:id="1270" w:author="Rachael Maree Woods" w:date="2016-03-29T20:54:00Z">
        <w:r w:rsidR="00314DCF">
          <w:rPr>
            <w:rFonts w:ascii="Times New Roman" w:eastAsia="Times New Roman" w:hAnsi="Times New Roman"/>
            <w:sz w:val="24"/>
            <w:szCs w:val="20"/>
            <w:lang w:eastAsia="de-DE"/>
          </w:rPr>
          <w:t>success and larval survivorship</w:t>
        </w:r>
      </w:ins>
      <w:ins w:id="1271" w:author="Rachael Maree Woods" w:date="2016-03-29T20:55:00Z">
        <w:r w:rsidR="00314DCF">
          <w:rPr>
            <w:rFonts w:ascii="Times New Roman" w:eastAsia="Times New Roman" w:hAnsi="Times New Roman"/>
            <w:sz w:val="24"/>
            <w:szCs w:val="20"/>
            <w:lang w:eastAsia="de-DE"/>
          </w:rPr>
          <w:t xml:space="preserve">. </w:t>
        </w:r>
      </w:ins>
      <w:ins w:id="1272" w:author="Rachael Maree Woods" w:date="2016-03-16T09:52:00Z">
        <w:r w:rsidRPr="00CC30E1">
          <w:rPr>
            <w:rFonts w:ascii="Times New Roman" w:eastAsia="Times New Roman" w:hAnsi="Times New Roman"/>
            <w:sz w:val="24"/>
            <w:szCs w:val="20"/>
            <w:lang w:eastAsia="de-DE"/>
          </w:rPr>
          <w:t>Episodic increases in freshwater influxes, decreasing salinity as a result of increase</w:t>
        </w:r>
      </w:ins>
      <w:ins w:id="1273" w:author="Rachael Maree Woods" w:date="2016-03-25T09:52:00Z">
        <w:r w:rsidR="00657A02">
          <w:rPr>
            <w:rFonts w:ascii="Times New Roman" w:eastAsia="Times New Roman" w:hAnsi="Times New Roman"/>
            <w:sz w:val="24"/>
            <w:szCs w:val="20"/>
            <w:lang w:eastAsia="de-DE"/>
          </w:rPr>
          <w:t>d</w:t>
        </w:r>
      </w:ins>
      <w:ins w:id="1274" w:author="Rachael Maree Woods" w:date="2016-03-16T09:52:00Z">
        <w:r w:rsidRPr="00CC30E1">
          <w:rPr>
            <w:rFonts w:ascii="Times New Roman" w:eastAsia="Times New Roman" w:hAnsi="Times New Roman"/>
            <w:sz w:val="24"/>
            <w:szCs w:val="20"/>
            <w:lang w:eastAsia="de-DE"/>
          </w:rPr>
          <w:t xml:space="preserve"> storms and runoff from urban areas</w:t>
        </w:r>
      </w:ins>
      <w:ins w:id="1275" w:author="Rachael Maree Woods" w:date="2016-03-25T09:52:00Z">
        <w:r w:rsidR="00657A02">
          <w:rPr>
            <w:rFonts w:ascii="Times New Roman" w:eastAsia="Times New Roman" w:hAnsi="Times New Roman"/>
            <w:sz w:val="24"/>
            <w:szCs w:val="20"/>
            <w:lang w:eastAsia="de-DE"/>
          </w:rPr>
          <w:t>,</w:t>
        </w:r>
      </w:ins>
      <w:ins w:id="1276" w:author="Rachael Maree Woods" w:date="2016-03-16T09:52:00Z">
        <w:r w:rsidRPr="00CC30E1">
          <w:rPr>
            <w:rFonts w:ascii="Times New Roman" w:eastAsia="Times New Roman" w:hAnsi="Times New Roman"/>
            <w:sz w:val="24"/>
            <w:szCs w:val="20"/>
            <w:lang w:eastAsia="de-DE"/>
          </w:rPr>
          <w:t xml:space="preserve"> is a significant threat to coral </w:t>
        </w:r>
      </w:ins>
      <w:ins w:id="1277" w:author="Rachael Maree Woods" w:date="2016-03-29T20:55:00Z">
        <w:r w:rsidR="00943065">
          <w:rPr>
            <w:rFonts w:ascii="Times New Roman" w:eastAsia="Times New Roman" w:hAnsi="Times New Roman"/>
            <w:sz w:val="24"/>
            <w:szCs w:val="20"/>
            <w:lang w:eastAsia="de-DE"/>
          </w:rPr>
          <w:t>development</w:t>
        </w:r>
      </w:ins>
      <w:ins w:id="1278" w:author="Rachael Maree Woods" w:date="2016-03-16T09:52:00Z">
        <w:r w:rsidRPr="00CC30E1">
          <w:rPr>
            <w:rFonts w:ascii="Times New Roman" w:eastAsia="Times New Roman" w:hAnsi="Times New Roman"/>
            <w:sz w:val="24"/>
            <w:szCs w:val="20"/>
            <w:lang w:eastAsia="de-DE"/>
          </w:rPr>
          <w:t xml:space="preserve"> (Knutson et al. 2010; Scott et al., 2013). While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4B56B798" w:rsidR="00897C61" w:rsidRPr="00CC30E1" w:rsidRDefault="00ED72A1" w:rsidP="00AB1F3E">
      <w:pPr>
        <w:spacing w:line="480" w:lineRule="auto"/>
        <w:rPr>
          <w:lang w:val="en-AU"/>
          <w:rPrChange w:id="1279" w:author="Rachael Maree Woods" w:date="2016-03-16T14:26:00Z">
            <w:rPr/>
          </w:rPrChange>
        </w:rPr>
      </w:pPr>
      <w:r w:rsidRPr="00CC30E1">
        <w:rPr>
          <w:lang w:val="en-AU"/>
          <w:rPrChange w:id="1280" w:author="Rachael Maree Woods" w:date="2016-03-16T14:26:00Z">
            <w:rPr/>
          </w:rPrChange>
        </w:rPr>
        <w:t xml:space="preserve">To be successful, an individual needs to survive both </w:t>
      </w:r>
      <w:ins w:id="1281" w:author="Josh Madin" w:date="2016-03-18T15:51:00Z">
        <w:r w:rsidR="007F35EB">
          <w:rPr>
            <w:lang w:val="en-AU"/>
          </w:rPr>
          <w:t xml:space="preserve">early </w:t>
        </w:r>
      </w:ins>
      <w:r w:rsidRPr="00CC30E1">
        <w:rPr>
          <w:lang w:val="en-AU"/>
          <w:rPrChange w:id="1282" w:author="Rachael Maree Woods" w:date="2016-03-16T14:26:00Z">
            <w:rPr/>
          </w:rPrChange>
        </w:rPr>
        <w:t xml:space="preserve">stages of development (fertilisation and larval survivorship). </w:t>
      </w:r>
      <w:ins w:id="1283" w:author="Rachael Maree Woods" w:date="2016-03-16T09:53:00Z">
        <w:del w:id="1284" w:author="Josh Madin" w:date="2016-03-18T15:52:00Z">
          <w:r w:rsidR="00AB1F3E" w:rsidRPr="00CC30E1" w:rsidDel="00733CB2">
            <w:rPr>
              <w:lang w:val="en-AU"/>
              <w:rPrChange w:id="1285" w:author="Rachael Maree Woods" w:date="2016-03-16T14:26:00Z">
                <w:rPr/>
              </w:rPrChange>
            </w:rPr>
            <w:delText>As an illustration</w:delText>
          </w:r>
        </w:del>
      </w:ins>
      <w:ins w:id="1286" w:author="Josh Madin" w:date="2016-03-18T15:52:00Z">
        <w:r w:rsidR="00733CB2">
          <w:rPr>
            <w:lang w:val="en-AU"/>
          </w:rPr>
          <w:t>To demonstrate</w:t>
        </w:r>
      </w:ins>
      <w:ins w:id="1287" w:author="Rachael Maree Woods" w:date="2016-03-16T09:53:00Z">
        <w:r w:rsidR="00AB1F3E" w:rsidRPr="00CC30E1">
          <w:rPr>
            <w:lang w:val="en-AU"/>
            <w:rPrChange w:id="1288"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1289" w:author="Josh Madin" w:date="2016-03-18T15:52:00Z">
          <w:r w:rsidR="00AB1F3E" w:rsidRPr="00CC30E1" w:rsidDel="00733CB2">
            <w:rPr>
              <w:lang w:val="en-AU"/>
              <w:rPrChange w:id="1290" w:author="Rachael Maree Woods" w:date="2016-03-16T14:26:00Z">
                <w:rPr/>
              </w:rPrChange>
            </w:rPr>
            <w:delText>greatest</w:delText>
          </w:r>
        </w:del>
      </w:ins>
      <w:ins w:id="1291" w:author="Josh Madin" w:date="2016-03-18T15:52:00Z">
        <w:r w:rsidR="00733CB2">
          <w:rPr>
            <w:lang w:val="en-AU"/>
          </w:rPr>
          <w:t>highest</w:t>
        </w:r>
      </w:ins>
      <w:ins w:id="1292" w:author="Rachael Maree Woods" w:date="2016-03-16T09:53:00Z">
        <w:r w:rsidR="00AB1F3E" w:rsidRPr="00CC30E1">
          <w:rPr>
            <w:lang w:val="en-AU"/>
            <w:rPrChange w:id="1293" w:author="Rachael Maree Woods" w:date="2016-03-16T14:26:00Z">
              <w:rPr/>
            </w:rPrChange>
          </w:rPr>
          <w:t xml:space="preserve"> estimated </w:t>
        </w:r>
      </w:ins>
      <w:ins w:id="1294" w:author="Josh Madin" w:date="2016-03-18T15:52:00Z">
        <w:r w:rsidR="00733CB2">
          <w:rPr>
            <w:lang w:val="en-AU"/>
          </w:rPr>
          <w:t xml:space="preserve">probability of </w:t>
        </w:r>
      </w:ins>
      <w:ins w:id="1295" w:author="Rachael Maree Woods" w:date="2016-03-16T09:53:00Z">
        <w:r w:rsidR="00AB1F3E" w:rsidRPr="00CC30E1">
          <w:rPr>
            <w:lang w:val="en-AU"/>
            <w:rPrChange w:id="1296" w:author="Rachael Maree Woods" w:date="2016-03-16T14:26:00Z">
              <w:rPr/>
            </w:rPrChange>
          </w:rPr>
          <w:t xml:space="preserve">success for both fertilisation </w:t>
        </w:r>
        <w:del w:id="1297" w:author="Josh Madin" w:date="2016-03-18T15:52:00Z">
          <w:r w:rsidR="00AB1F3E" w:rsidRPr="00CC30E1" w:rsidDel="00733CB2">
            <w:rPr>
              <w:lang w:val="en-AU"/>
              <w:rPrChange w:id="1298" w:author="Rachael Maree Woods" w:date="2016-03-16T14:26:00Z">
                <w:rPr/>
              </w:rPrChange>
            </w:rPr>
            <w:delText xml:space="preserve">success </w:delText>
          </w:r>
        </w:del>
        <w:r w:rsidR="00AB1F3E" w:rsidRPr="00CC30E1">
          <w:rPr>
            <w:lang w:val="en-AU"/>
            <w:rPrChange w:id="1299" w:author="Rachael Maree Woods" w:date="2016-03-16T14:26:00Z">
              <w:rPr/>
            </w:rPrChange>
          </w:rPr>
          <w:t>and larval survivorship</w:t>
        </w:r>
      </w:ins>
      <w:ins w:id="1300" w:author="Josh Madin" w:date="2016-03-18T15:52:00Z">
        <w:r w:rsidR="00733CB2">
          <w:rPr>
            <w:lang w:val="en-AU"/>
          </w:rPr>
          <w:t xml:space="preserve"> </w:t>
        </w:r>
      </w:ins>
      <w:ins w:id="1301" w:author="Rachael Maree Woods" w:date="2016-03-16T09:53:00Z">
        <w:del w:id="1302" w:author="Josh Madin" w:date="2016-03-18T15:52:00Z">
          <w:r w:rsidR="00AB1F3E" w:rsidRPr="00CC30E1" w:rsidDel="00733CB2">
            <w:rPr>
              <w:lang w:val="en-AU"/>
              <w:rPrChange w:id="1303" w:author="Rachael Maree Woods" w:date="2016-03-16T14:26:00Z">
                <w:rPr/>
              </w:rPrChange>
            </w:rPr>
            <w:delText xml:space="preserve">, with </w:delText>
          </w:r>
        </w:del>
      </w:ins>
      <w:ins w:id="1304" w:author="Josh Madin" w:date="2016-03-18T15:52:00Z">
        <w:r w:rsidR="00733CB2">
          <w:rPr>
            <w:lang w:val="en-AU"/>
          </w:rPr>
          <w:t>(</w:t>
        </w:r>
      </w:ins>
      <w:ins w:id="1305" w:author="Rachael Maree Woods" w:date="2016-03-16T09:53:00Z">
        <w:r w:rsidR="00AB1F3E" w:rsidRPr="00CC30E1">
          <w:rPr>
            <w:lang w:val="en-AU"/>
            <w:rPrChange w:id="1306" w:author="Rachael Maree Woods" w:date="2016-03-16T14:26:00Z">
              <w:rPr/>
            </w:rPrChange>
          </w:rPr>
          <w:t xml:space="preserve">70% and 60% </w:t>
        </w:r>
        <w:del w:id="1307" w:author="Josh Madin" w:date="2016-03-18T15:52:00Z">
          <w:r w:rsidR="00AB1F3E" w:rsidRPr="00CC30E1" w:rsidDel="00733CB2">
            <w:rPr>
              <w:lang w:val="en-AU"/>
              <w:rPrChange w:id="1308" w:author="Rachael Maree Woods" w:date="2016-03-16T14:26:00Z">
                <w:rPr/>
              </w:rPrChange>
            </w:rPr>
            <w:delText>success</w:delText>
          </w:r>
        </w:del>
      </w:ins>
      <w:ins w:id="1309" w:author="Josh Madin" w:date="2016-03-18T15:52:00Z">
        <w:r w:rsidR="00733CB2">
          <w:rPr>
            <w:lang w:val="en-AU"/>
          </w:rPr>
          <w:t>on average</w:t>
        </w:r>
      </w:ins>
      <w:ins w:id="1310" w:author="Rachael Maree Woods" w:date="2016-03-16T09:53:00Z">
        <w:r w:rsidR="00AB1F3E" w:rsidRPr="00CC30E1">
          <w:rPr>
            <w:lang w:val="en-AU"/>
            <w:rPrChange w:id="1311" w:author="Rachael Maree Woods" w:date="2016-03-16T14:26:00Z">
              <w:rPr/>
            </w:rPrChange>
          </w:rPr>
          <w:t>, respectively</w:t>
        </w:r>
      </w:ins>
      <w:ins w:id="1312" w:author="Josh Madin" w:date="2016-03-18T15:52:00Z">
        <w:r w:rsidR="00733CB2">
          <w:rPr>
            <w:lang w:val="en-AU"/>
          </w:rPr>
          <w:t>)</w:t>
        </w:r>
      </w:ins>
      <w:ins w:id="1313" w:author="Rachael Maree Woods" w:date="2016-03-16T09:53:00Z">
        <w:r w:rsidR="00AB1F3E" w:rsidRPr="00CC30E1">
          <w:rPr>
            <w:lang w:val="en-AU"/>
            <w:rPrChange w:id="1314" w:author="Rachael Maree Woods" w:date="2016-03-16T14:26:00Z">
              <w:rPr/>
            </w:rPrChange>
          </w:rPr>
          <w:t>.</w:t>
        </w:r>
      </w:ins>
      <w:ins w:id="1315" w:author="Josh Madin" w:date="2016-03-18T15:53:00Z">
        <w:del w:id="1316" w:author="Rachael Maree Woods" w:date="2016-03-25T09:53:00Z">
          <w:r w:rsidR="00733CB2" w:rsidDel="00051948">
            <w:rPr>
              <w:lang w:val="en-AU"/>
            </w:rPr>
            <w:delText xml:space="preserve">Unexpectedly, </w:delText>
          </w:r>
        </w:del>
      </w:ins>
      <w:ins w:id="1317" w:author="Rachael Maree Woods" w:date="2016-03-16T09:53:00Z">
        <w:del w:id="1318" w:author="Josh Madin" w:date="2016-03-18T15:53:00Z">
          <w:r w:rsidR="00AB1F3E" w:rsidRPr="00CC30E1" w:rsidDel="00733CB2">
            <w:rPr>
              <w:lang w:val="en-AU"/>
              <w:rPrChange w:id="1319" w:author="Rachael Maree Woods" w:date="2016-03-16T14:26:00Z">
                <w:rPr/>
              </w:rPrChange>
            </w:rPr>
            <w:delText>T</w:delText>
          </w:r>
        </w:del>
      </w:ins>
      <w:ins w:id="1320" w:author="Josh Madin" w:date="2016-03-18T15:53:00Z">
        <w:del w:id="1321" w:author="Rachael Maree Woods" w:date="2016-03-25T09:53:00Z">
          <w:r w:rsidR="00733CB2" w:rsidDel="00051948">
            <w:rPr>
              <w:lang w:val="en-AU"/>
            </w:rPr>
            <w:delText>t</w:delText>
          </w:r>
        </w:del>
      </w:ins>
      <w:ins w:id="1322" w:author="Rachael Maree Woods" w:date="2016-03-25T09:53:00Z">
        <w:r w:rsidR="00051948">
          <w:rPr>
            <w:lang w:val="en-AU"/>
          </w:rPr>
          <w:t xml:space="preserve"> </w:t>
        </w:r>
      </w:ins>
      <w:ins w:id="1323" w:author="Rachael Maree Woods" w:date="2016-03-29T21:05:00Z">
        <w:r w:rsidR="000D0C88">
          <w:rPr>
            <w:lang w:val="en-AU"/>
          </w:rPr>
          <w:t>T</w:t>
        </w:r>
        <w:r w:rsidR="000D0C88" w:rsidRPr="00CC30E1">
          <w:rPr>
            <w:lang w:val="en-AU"/>
            <w:rPrChange w:id="1324" w:author="Rachael Maree Woods" w:date="2016-03-16T14:26:00Z">
              <w:rPr/>
            </w:rPrChange>
          </w:rPr>
          <w:t xml:space="preserve">he </w:t>
        </w:r>
        <w:del w:id="1325" w:author="Josh Madin" w:date="2016-03-18T15:53:00Z">
          <w:r w:rsidR="000D0C88" w:rsidRPr="00CC30E1" w:rsidDel="00733CB2">
            <w:rPr>
              <w:lang w:val="en-AU"/>
              <w:rPrChange w:id="1326" w:author="Rachael Maree Woods" w:date="2016-03-16T14:26:00Z">
                <w:rPr/>
              </w:rPrChange>
            </w:rPr>
            <w:delText xml:space="preserve">beach </w:delText>
          </w:r>
        </w:del>
        <w:r w:rsidR="000D0C88" w:rsidRPr="00CC30E1">
          <w:rPr>
            <w:lang w:val="en-AU"/>
            <w:rPrChange w:id="1327" w:author="Rachael Maree Woods" w:date="2016-03-16T14:26:00Z">
              <w:rPr/>
            </w:rPrChange>
          </w:rPr>
          <w:t xml:space="preserve">water sample from </w:t>
        </w:r>
        <w:r w:rsidR="000D0C88">
          <w:rPr>
            <w:lang w:val="en-AU"/>
          </w:rPr>
          <w:t xml:space="preserve">a </w:t>
        </w:r>
        <w:r w:rsidR="000D0C88" w:rsidRPr="00CC30E1">
          <w:rPr>
            <w:lang w:val="en-AU"/>
            <w:rPrChange w:id="1328" w:author="Rachael Maree Woods" w:date="2016-03-16T14:26:00Z">
              <w:rPr/>
            </w:rPrChange>
          </w:rPr>
          <w:t xml:space="preserve">Sydney </w:t>
        </w:r>
        <w:r w:rsidR="000D0C88">
          <w:rPr>
            <w:lang w:val="en-AU"/>
          </w:rPr>
          <w:t xml:space="preserve">beach </w:t>
        </w:r>
        <w:r w:rsidR="000D0C88" w:rsidRPr="00CC30E1">
          <w:rPr>
            <w:lang w:val="en-AU"/>
            <w:rPrChange w:id="1329" w:author="Rachael Maree Woods" w:date="2016-03-16T14:26:00Z">
              <w:rPr/>
            </w:rPrChange>
          </w:rPr>
          <w:t xml:space="preserve">(Mona Vale) </w:t>
        </w:r>
        <w:del w:id="1330" w:author="Rachael Maree Woods" w:date="2016-03-25T09:53:00Z">
          <w:r w:rsidR="000D0C88" w:rsidDel="00051948">
            <w:rPr>
              <w:lang w:val="en-AU"/>
            </w:rPr>
            <w:delText xml:space="preserve">was </w:delText>
          </w:r>
        </w:del>
        <w:r w:rsidR="000D0C88">
          <w:rPr>
            <w:lang w:val="en-AU"/>
          </w:rPr>
          <w:t xml:space="preserve">also </w:t>
        </w:r>
        <w:del w:id="1331" w:author="Rachael Maree Woods" w:date="2016-03-25T09:53:00Z">
          <w:r w:rsidR="000D0C88" w:rsidDel="00051948">
            <w:rPr>
              <w:lang w:val="en-AU"/>
            </w:rPr>
            <w:delText xml:space="preserve">predicted to result </w:delText>
          </w:r>
        </w:del>
        <w:del w:id="1332" w:author="Josh Madin" w:date="2016-03-18T15:53:00Z">
          <w:r w:rsidR="000D0C88" w:rsidRPr="00CC30E1" w:rsidDel="00733CB2">
            <w:rPr>
              <w:lang w:val="en-AU"/>
              <w:rPrChange w:id="1333" w:author="Rachael Maree Woods" w:date="2016-03-16T14:26:00Z">
                <w:rPr/>
              </w:rPrChange>
            </w:rPr>
            <w:delText xml:space="preserve">as had </w:delText>
          </w:r>
        </w:del>
        <w:del w:id="1334" w:author="Rachael Maree Woods" w:date="2016-03-25T09:53:00Z">
          <w:r w:rsidR="000D0C88" w:rsidDel="00051948">
            <w:rPr>
              <w:lang w:val="en-AU"/>
            </w:rPr>
            <w:delText>in</w:delText>
          </w:r>
        </w:del>
        <w:r w:rsidR="000D0C88">
          <w:rPr>
            <w:lang w:val="en-AU"/>
          </w:rPr>
          <w:t xml:space="preserve">showed </w:t>
        </w:r>
        <w:r w:rsidR="000D0C88" w:rsidRPr="00CC30E1">
          <w:rPr>
            <w:lang w:val="en-AU"/>
            <w:rPrChange w:id="1335" w:author="Rachael Maree Woods" w:date="2016-03-16T14:26:00Z">
              <w:rPr/>
            </w:rPrChange>
          </w:rPr>
          <w:t>a high level of success</w:t>
        </w:r>
        <w:r w:rsidR="000D0C88">
          <w:rPr>
            <w:lang w:val="en-AU"/>
          </w:rPr>
          <w:t xml:space="preserve"> with an average </w:t>
        </w:r>
        <w:r w:rsidR="000D0C88">
          <w:rPr>
            <w:lang w:val="en-AU"/>
          </w:rPr>
          <w:lastRenderedPageBreak/>
          <w:t>fertilisation rate and larval survivorship of 60%. In contrast,</w:t>
        </w:r>
        <w:r w:rsidR="000D0C88" w:rsidRPr="00CC30E1">
          <w:rPr>
            <w:lang w:val="en-AU"/>
            <w:rPrChange w:id="1336" w:author="Rachael Maree Woods" w:date="2016-03-16T14:26:00Z">
              <w:rPr/>
            </w:rPrChange>
          </w:rPr>
          <w:t xml:space="preserve"> </w:t>
        </w:r>
        <w:del w:id="1337" w:author="Josh Madin" w:date="2016-03-18T15:54:00Z">
          <w:r w:rsidR="000D0C88" w:rsidRPr="00CC30E1" w:rsidDel="00733CB2">
            <w:rPr>
              <w:lang w:val="en-AU"/>
              <w:rPrChange w:id="1338" w:author="Rachael Maree Woods" w:date="2016-03-16T14:26:00Z">
                <w:rPr/>
              </w:rPrChange>
            </w:rPr>
            <w:delText xml:space="preserve">especially when compared to </w:delText>
          </w:r>
        </w:del>
        <w:r w:rsidR="000D0C88" w:rsidRPr="00CC30E1">
          <w:rPr>
            <w:lang w:val="en-AU"/>
            <w:rPrChange w:id="1339" w:author="Rachael Maree Woods" w:date="2016-03-16T14:26:00Z">
              <w:rPr/>
            </w:rPrChange>
          </w:rPr>
          <w:t>the Sydney Harbour sample (Chowder Bay), where water was expected to be most polluted</w:t>
        </w:r>
        <w:del w:id="1340" w:author="Josh Madin" w:date="2016-03-18T15:54:00Z">
          <w:r w:rsidR="000D0C88" w:rsidRPr="00CC30E1" w:rsidDel="00733CB2">
            <w:rPr>
              <w:lang w:val="en-AU"/>
              <w:rPrChange w:id="1341" w:author="Rachael Maree Woods" w:date="2016-03-16T14:26:00Z">
                <w:rPr/>
              </w:rPrChange>
            </w:rPr>
            <w:delText xml:space="preserve"> and indeed it was</w:delText>
          </w:r>
        </w:del>
        <w:r w:rsidR="000D0C88" w:rsidRPr="00CC30E1">
          <w:rPr>
            <w:lang w:val="en-AU"/>
            <w:rPrChange w:id="1342" w:author="Rachael Maree Woods" w:date="2016-03-16T14:26:00Z">
              <w:rPr/>
            </w:rPrChange>
          </w:rPr>
          <w:t xml:space="preserve">, </w:t>
        </w:r>
        <w:del w:id="1343" w:author="Josh Madin" w:date="2016-03-18T15:54:00Z">
          <w:r w:rsidR="000D0C88" w:rsidRPr="00CC30E1" w:rsidDel="00733CB2">
            <w:rPr>
              <w:lang w:val="en-AU"/>
              <w:rPrChange w:id="1344" w:author="Rachael Maree Woods" w:date="2016-03-16T14:26:00Z">
                <w:rPr/>
              </w:rPrChange>
            </w:rPr>
            <w:delText xml:space="preserve">with </w:delText>
          </w:r>
        </w:del>
        <w:r w:rsidR="000D0C88" w:rsidRPr="00CC30E1">
          <w:rPr>
            <w:lang w:val="en-AU"/>
            <w:rPrChange w:id="1345" w:author="Rachael Maree Woods" w:date="2016-03-16T14:26:00Z">
              <w:rPr/>
            </w:rPrChange>
          </w:rPr>
          <w:t xml:space="preserve">the </w:t>
        </w:r>
        <w:r w:rsidR="000D0C88">
          <w:rPr>
            <w:lang w:val="en-AU"/>
          </w:rPr>
          <w:t xml:space="preserve">probability of success was </w:t>
        </w:r>
        <w:r w:rsidR="000D0C88" w:rsidRPr="00CC30E1">
          <w:rPr>
            <w:lang w:val="en-AU"/>
            <w:rPrChange w:id="1346" w:author="Rachael Maree Woods" w:date="2016-03-16T14:26:00Z">
              <w:rPr/>
            </w:rPrChange>
          </w:rPr>
          <w:t xml:space="preserve">lowest </w:t>
        </w:r>
        <w:del w:id="1347" w:author="Josh Madin" w:date="2016-03-18T15:54:00Z">
          <w:r w:rsidR="000D0C88" w:rsidRPr="00CC30E1" w:rsidDel="00733CB2">
            <w:rPr>
              <w:lang w:val="en-AU"/>
              <w:rPrChange w:id="1348" w:author="Rachael Maree Woods" w:date="2016-03-16T14:26:00Z">
                <w:rPr/>
              </w:rPrChange>
            </w:rPr>
            <w:delText xml:space="preserve">estimated level of success </w:delText>
          </w:r>
        </w:del>
        <w:r w:rsidR="000D0C88" w:rsidRPr="00CC30E1">
          <w:rPr>
            <w:lang w:val="en-AU"/>
            <w:rPrChange w:id="1349" w:author="Rachael Maree Woods" w:date="2016-03-16T14:26:00Z">
              <w:rPr/>
            </w:rPrChange>
          </w:rPr>
          <w:t>for both early life stages</w:t>
        </w:r>
        <w:r w:rsidR="000D0C88">
          <w:rPr>
            <w:lang w:val="en-AU"/>
          </w:rPr>
          <w:t xml:space="preserve"> with 20% for fertilisation success and 50% for larval survivorship; however, reduced success was driven by lower salinity levels and higher sedimentation, rather than heavy metals, which were not </w:t>
        </w:r>
      </w:ins>
      <w:ins w:id="1350" w:author="Rachael Maree Woods" w:date="2016-03-30T10:45:00Z">
        <w:r w:rsidR="00B26F7D">
          <w:rPr>
            <w:lang w:val="en-AU"/>
          </w:rPr>
          <w:t>significantly</w:t>
        </w:r>
      </w:ins>
      <w:ins w:id="1351" w:author="Rachael Maree Woods" w:date="2016-03-29T21:05:00Z">
        <w:r w:rsidR="000D0C88">
          <w:rPr>
            <w:lang w:val="en-AU"/>
          </w:rPr>
          <w:t xml:space="preserve"> different to the oceanic locations</w:t>
        </w:r>
        <w:r w:rsidR="000D0C88" w:rsidRPr="00CC30E1">
          <w:rPr>
            <w:lang w:val="en-AU"/>
            <w:rPrChange w:id="1352" w:author="Rachael Maree Woods" w:date="2016-03-16T14:26:00Z">
              <w:rPr/>
            </w:rPrChange>
          </w:rPr>
          <w:t>.</w:t>
        </w:r>
      </w:ins>
      <w:ins w:id="1353" w:author="Josh Madin" w:date="2016-03-18T15:53:00Z">
        <w:del w:id="1354" w:author="Rachael Maree Woods" w:date="2016-03-29T21:06:00Z">
          <w:r w:rsidR="00733CB2" w:rsidDel="000D0C88">
            <w:rPr>
              <w:lang w:val="en-AU"/>
            </w:rPr>
            <w:delText xml:space="preserve">a beach </w:delText>
          </w:r>
        </w:del>
        <w:del w:id="1355" w:author="Rachael Maree Woods" w:date="2016-03-25T09:53:00Z">
          <w:r w:rsidR="00733CB2" w:rsidDel="00051948">
            <w:rPr>
              <w:lang w:val="en-AU"/>
            </w:rPr>
            <w:delText xml:space="preserve">was </w:delText>
          </w:r>
        </w:del>
        <w:del w:id="1356" w:author="Rachael Maree Woods" w:date="2016-03-29T21:06:00Z">
          <w:r w:rsidR="00733CB2" w:rsidDel="000D0C88">
            <w:rPr>
              <w:lang w:val="en-AU"/>
            </w:rPr>
            <w:delText xml:space="preserve">also </w:delText>
          </w:r>
        </w:del>
        <w:del w:id="1357" w:author="Rachael Maree Woods" w:date="2016-03-25T09:53:00Z">
          <w:r w:rsidR="00733CB2" w:rsidDel="00051948">
            <w:rPr>
              <w:lang w:val="en-AU"/>
            </w:rPr>
            <w:delText>predicted to result in</w:delText>
          </w:r>
        </w:del>
        <w:del w:id="1358" w:author="Rachael Maree Woods" w:date="2016-03-29T21:06:00Z">
          <w:r w:rsidR="00733CB2" w:rsidDel="000D0C88">
            <w:rPr>
              <w:lang w:val="en-AU"/>
            </w:rPr>
            <w:delText xml:space="preserve"> </w:delText>
          </w:r>
        </w:del>
      </w:ins>
      <w:ins w:id="1359" w:author="Josh Madin" w:date="2016-03-18T15:54:00Z">
        <w:del w:id="1360" w:author="Rachael Maree Woods" w:date="2016-03-29T21:06:00Z">
          <w:r w:rsidR="00733CB2" w:rsidDel="000D0C88">
            <w:rPr>
              <w:lang w:val="en-AU"/>
            </w:rPr>
            <w:delText>. In contrast</w:delText>
          </w:r>
        </w:del>
      </w:ins>
      <w:ins w:id="1361" w:author="Josh Madin" w:date="2016-03-18T15:53:00Z">
        <w:del w:id="1362" w:author="Rachael Maree Woods" w:date="2016-03-29T21:06:00Z">
          <w:r w:rsidR="00733CB2" w:rsidDel="000D0C88">
            <w:rPr>
              <w:lang w:val="en-AU"/>
            </w:rPr>
            <w:delText>,</w:delText>
          </w:r>
        </w:del>
      </w:ins>
      <w:ins w:id="1363" w:author="Josh Madin" w:date="2016-03-18T15:54:00Z">
        <w:del w:id="1364" w:author="Rachael Maree Woods" w:date="2016-03-29T21:06:00Z">
          <w:r w:rsidR="00733CB2" w:rsidDel="000D0C88">
            <w:rPr>
              <w:lang w:val="en-AU"/>
            </w:rPr>
            <w:delText xml:space="preserve">probability of success was </w:delText>
          </w:r>
        </w:del>
      </w:ins>
      <w:ins w:id="1365" w:author="Josh Madin" w:date="2016-03-24T13:38:00Z">
        <w:del w:id="1366" w:author="Rachael Maree Woods" w:date="2016-03-29T21:06:00Z">
          <w:r w:rsidR="003D382D" w:rsidDel="000D0C88">
            <w:rPr>
              <w:lang w:val="en-AU"/>
            </w:rPr>
            <w:delText>; however, reduced success was driven by lower salinity levels</w:delText>
          </w:r>
        </w:del>
      </w:ins>
      <w:ins w:id="1367" w:author="Josh Madin" w:date="2016-03-24T13:39:00Z">
        <w:del w:id="1368" w:author="Rachael Maree Woods" w:date="2016-03-29T21:06:00Z">
          <w:r w:rsidR="003D382D" w:rsidDel="000D0C88">
            <w:rPr>
              <w:lang w:val="en-AU"/>
            </w:rPr>
            <w:delText xml:space="preserve"> and higher sedimentation</w:delText>
          </w:r>
        </w:del>
      </w:ins>
      <w:ins w:id="1369" w:author="Josh Madin" w:date="2016-03-24T13:38:00Z">
        <w:del w:id="1370" w:author="Rachael Maree Woods" w:date="2016-03-29T21:06:00Z">
          <w:r w:rsidR="003D382D" w:rsidDel="000D0C88">
            <w:rPr>
              <w:lang w:val="en-AU"/>
            </w:rPr>
            <w:delText xml:space="preserve">, rather than </w:delText>
          </w:r>
        </w:del>
      </w:ins>
      <w:ins w:id="1371" w:author="Josh Madin" w:date="2016-03-24T13:39:00Z">
        <w:del w:id="1372" w:author="Rachael Maree Woods" w:date="2016-03-29T21:06:00Z">
          <w:r w:rsidR="003D382D" w:rsidDel="000D0C88">
            <w:rPr>
              <w:lang w:val="en-AU"/>
            </w:rPr>
            <w:delText>heavy metals, which were not appreciably different to the oceanic locations</w:delText>
          </w:r>
        </w:del>
      </w:ins>
      <w:ins w:id="1373" w:author="Rachael Maree Woods" w:date="2016-03-29T21:06:00Z">
        <w:r w:rsidR="000D0C88">
          <w:rPr>
            <w:lang w:val="en-AU"/>
          </w:rPr>
          <w:t xml:space="preserve"> </w:t>
        </w:r>
      </w:ins>
      <w:ins w:id="1374" w:author="Rachael Maree Woods" w:date="2016-03-16T09:53:00Z">
        <w:r w:rsidR="00AB1F3E" w:rsidRPr="00CC30E1">
          <w:rPr>
            <w:lang w:val="en-AU"/>
            <w:rPrChange w:id="1375" w:author="Rachael Maree Woods" w:date="2016-03-16T14:26:00Z">
              <w:rPr/>
            </w:rPrChange>
          </w:rPr>
          <w:t xml:space="preserve">The joint probability of </w:t>
        </w:r>
        <w:del w:id="1376" w:author="Josh Madin" w:date="2016-03-18T15:55:00Z">
          <w:r w:rsidR="00AB1F3E" w:rsidRPr="00CC30E1" w:rsidDel="00733CB2">
            <w:rPr>
              <w:lang w:val="en-AU"/>
              <w:rPrChange w:id="1377" w:author="Rachael Maree Woods" w:date="2016-03-16T14:26:00Z">
                <w:rPr/>
              </w:rPrChange>
            </w:rPr>
            <w:delText>succeeding</w:delText>
          </w:r>
        </w:del>
      </w:ins>
      <w:ins w:id="1378" w:author="Josh Madin" w:date="2016-03-18T15:55:00Z">
        <w:r w:rsidR="00733CB2">
          <w:rPr>
            <w:lang w:val="en-AU"/>
          </w:rPr>
          <w:t xml:space="preserve">success, which </w:t>
        </w:r>
      </w:ins>
      <w:ins w:id="1379" w:author="Rachael Maree Woods" w:date="2016-03-16T09:53:00Z">
        <w:del w:id="1380" w:author="Josh Madin" w:date="2016-03-18T15:55:00Z">
          <w:r w:rsidR="00AB1F3E" w:rsidRPr="00CC30E1" w:rsidDel="00733CB2">
            <w:rPr>
              <w:lang w:val="en-AU"/>
              <w:rPrChange w:id="1381" w:author="Rachael Maree Woods" w:date="2016-03-16T14:26:00Z">
                <w:rPr/>
              </w:rPrChange>
            </w:rPr>
            <w:delText xml:space="preserve"> through both stages showed the same pattern (Figure 5). </w:delText>
          </w:r>
        </w:del>
      </w:ins>
      <w:del w:id="1382" w:author="Josh Madin" w:date="2016-03-18T15:55:00Z">
        <w:r w:rsidRPr="00CC30E1" w:rsidDel="00733CB2">
          <w:rPr>
            <w:lang w:val="en-AU"/>
            <w:rPrChange w:id="1383"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1384" w:author="Rachael Maree Woods" w:date="2016-03-16T09:53:00Z">
        <w:del w:id="1385" w:author="Josh Madin" w:date="2016-03-18T15:55:00Z">
          <w:r w:rsidR="00AB1F3E" w:rsidRPr="00CC30E1" w:rsidDel="00733CB2">
            <w:rPr>
              <w:lang w:val="en-AU"/>
              <w:rPrChange w:id="1386" w:author="Rachael Maree Woods" w:date="2016-03-16T14:26:00Z">
                <w:rPr/>
              </w:rPrChange>
            </w:rPr>
            <w:delText xml:space="preserve">These probabilities are </w:delText>
          </w:r>
        </w:del>
        <w:r w:rsidR="00AB1F3E" w:rsidRPr="00CC30E1">
          <w:rPr>
            <w:lang w:val="en-AU"/>
            <w:rPrChange w:id="1387" w:author="Rachael Maree Woods" w:date="2016-03-16T14:26:00Z">
              <w:rPr/>
            </w:rPrChange>
          </w:rPr>
          <w:t>reflect</w:t>
        </w:r>
        <w:del w:id="1388" w:author="Josh Madin" w:date="2016-03-18T15:55:00Z">
          <w:r w:rsidR="00AB1F3E" w:rsidRPr="00CC30E1" w:rsidDel="00733CB2">
            <w:rPr>
              <w:lang w:val="en-AU"/>
              <w:rPrChange w:id="1389" w:author="Rachael Maree Woods" w:date="2016-03-16T14:26:00Z">
                <w:rPr/>
              </w:rPrChange>
            </w:rPr>
            <w:delText>ive</w:delText>
          </w:r>
        </w:del>
      </w:ins>
      <w:ins w:id="1390" w:author="Josh Madin" w:date="2016-03-18T15:55:00Z">
        <w:r w:rsidR="00733CB2">
          <w:rPr>
            <w:lang w:val="en-AU"/>
          </w:rPr>
          <w:t>s</w:t>
        </w:r>
      </w:ins>
      <w:ins w:id="1391" w:author="Rachael Maree Woods" w:date="2016-03-16T09:53:00Z">
        <w:r w:rsidR="00AB1F3E" w:rsidRPr="00CC30E1">
          <w:rPr>
            <w:lang w:val="en-AU"/>
          </w:rPr>
          <w:t xml:space="preserve"> </w:t>
        </w:r>
      </w:ins>
      <w:ins w:id="1392" w:author="Josh Madin" w:date="2016-03-18T15:55:00Z">
        <w:r w:rsidR="00733CB2">
          <w:rPr>
            <w:lang w:val="en-AU"/>
          </w:rPr>
          <w:t xml:space="preserve">the probability </w:t>
        </w:r>
      </w:ins>
      <w:r w:rsidRPr="00CC30E1">
        <w:rPr>
          <w:lang w:val="en-AU"/>
          <w:rPrChange w:id="1393" w:author="Rachael Maree Woods" w:date="2016-03-16T14:26:00Z">
            <w:rPr/>
          </w:rPrChange>
        </w:rPr>
        <w:t>of a single egg surviving through fertilisation</w:t>
      </w:r>
      <w:del w:id="1394" w:author="Josh Madin" w:date="2016-03-18T15:55:00Z">
        <w:r w:rsidRPr="00CC30E1" w:rsidDel="00733CB2">
          <w:rPr>
            <w:lang w:val="en-AU"/>
            <w:rPrChange w:id="1395" w:author="Rachael Maree Woods" w:date="2016-03-16T14:26:00Z">
              <w:rPr/>
            </w:rPrChange>
          </w:rPr>
          <w:delText>,</w:delText>
        </w:r>
      </w:del>
      <w:r w:rsidRPr="00CC30E1">
        <w:rPr>
          <w:lang w:val="en-AU"/>
          <w:rPrChange w:id="1396" w:author="Rachael Maree Woods" w:date="2016-03-16T14:26:00Z">
            <w:rPr/>
          </w:rPrChange>
        </w:rPr>
        <w:t xml:space="preserve"> as well as up to 14 days within the plankton</w:t>
      </w:r>
      <w:ins w:id="1397" w:author="Josh Madin" w:date="2016-03-24T13:40:00Z">
        <w:r w:rsidR="003D382D">
          <w:rPr>
            <w:lang w:val="en-AU"/>
          </w:rPr>
          <w:t>,</w:t>
        </w:r>
      </w:ins>
      <w:ins w:id="1398" w:author="Josh Madin" w:date="2016-03-18T15:56:00Z">
        <w:r w:rsidR="00733CB2">
          <w:rPr>
            <w:lang w:val="en-AU"/>
          </w:rPr>
          <w:t xml:space="preserve"> was </w:t>
        </w:r>
      </w:ins>
      <w:ins w:id="1399" w:author="Josh Madin" w:date="2016-03-24T13:40:00Z">
        <w:r w:rsidR="003D382D">
          <w:rPr>
            <w:lang w:val="en-AU"/>
          </w:rPr>
          <w:t>subsequently</w:t>
        </w:r>
      </w:ins>
      <w:ins w:id="1400" w:author="Josh Madin" w:date="2016-03-18T15:56:00Z">
        <w:r w:rsidR="00733CB2">
          <w:rPr>
            <w:lang w:val="en-AU"/>
          </w:rPr>
          <w:t xml:space="preserve"> lowest in Sydney Harbour and similar</w:t>
        </w:r>
      </w:ins>
      <w:ins w:id="1401" w:author="Josh Madin" w:date="2016-03-24T13:40:00Z">
        <w:r w:rsidR="003D382D">
          <w:rPr>
            <w:lang w:val="en-AU"/>
          </w:rPr>
          <w:t>ly higher</w:t>
        </w:r>
      </w:ins>
      <w:ins w:id="1402" w:author="Josh Madin" w:date="2016-03-18T15:56:00Z">
        <w:r w:rsidR="00733CB2">
          <w:rPr>
            <w:lang w:val="en-AU"/>
          </w:rPr>
          <w:t xml:space="preserve"> at the other two locations</w:t>
        </w:r>
      </w:ins>
      <w:r w:rsidRPr="00CC30E1">
        <w:rPr>
          <w:lang w:val="en-AU"/>
          <w:rPrChange w:id="1403" w:author="Rachael Maree Woods" w:date="2016-03-16T14:26:00Z">
            <w:rPr/>
          </w:rPrChange>
        </w:rPr>
        <w:t xml:space="preserve">. </w:t>
      </w:r>
      <w:del w:id="1404" w:author="Rachael Maree Woods" w:date="2016-03-30T10:46:00Z">
        <w:r w:rsidRPr="00CC30E1" w:rsidDel="00754BD1">
          <w:rPr>
            <w:lang w:val="en-AU"/>
            <w:rPrChange w:id="1405" w:author="Rachael Maree Woods" w:date="2016-03-16T14:26:00Z">
              <w:rPr/>
            </w:rPrChange>
          </w:rPr>
          <w:delText xml:space="preserve">While larvae can survive for longer than this </w:delText>
        </w:r>
      </w:del>
      <w:ins w:id="1406" w:author="Josh Madin" w:date="2016-03-18T15:57:00Z">
        <w:del w:id="1407" w:author="Rachael Maree Woods" w:date="2016-03-30T10:46:00Z">
          <w:r w:rsidR="00733CB2" w:rsidDel="00754BD1">
            <w:rPr>
              <w:lang w:val="en-AU"/>
            </w:rPr>
            <w:delText>14 days</w:delText>
          </w:r>
          <w:r w:rsidR="00733CB2" w:rsidRPr="00CC30E1" w:rsidDel="00754BD1">
            <w:rPr>
              <w:lang w:val="en-AU"/>
              <w:rPrChange w:id="1408" w:author="Rachael Maree Woods" w:date="2016-03-16T14:26:00Z">
                <w:rPr/>
              </w:rPrChange>
            </w:rPr>
            <w:delText xml:space="preserve"> </w:delText>
          </w:r>
        </w:del>
      </w:ins>
      <w:del w:id="1409" w:author="Rachael Maree Woods" w:date="2016-03-30T10:46:00Z">
        <w:r w:rsidRPr="00CC30E1" w:rsidDel="00754BD1">
          <w:rPr>
            <w:lang w:val="en-AU"/>
            <w:rPrChange w:id="1410" w:author="Rachael Maree Woods" w:date="2016-03-16T14:26:00Z">
              <w:rPr/>
            </w:rPrChange>
          </w:rPr>
          <w:delText xml:space="preserve">within the surface waters, this model was </w:delText>
        </w:r>
      </w:del>
      <w:del w:id="1411" w:author="Rachael Maree Woods" w:date="2016-03-16T09:54:00Z">
        <w:r w:rsidRPr="00CC30E1" w:rsidDel="00AB1F3E">
          <w:rPr>
            <w:lang w:val="en-AU"/>
            <w:rPrChange w:id="1412" w:author="Rachael Maree Woods" w:date="2016-03-16T14:26:00Z">
              <w:rPr/>
            </w:rPrChange>
          </w:rPr>
          <w:delText xml:space="preserve">created to include larvae within their peak competency period who are most likely to settle within their natal reef </w:delText>
        </w:r>
      </w:del>
      <w:del w:id="1413" w:author="Rachael Maree Woods" w:date="2016-03-30T10:46:00Z">
        <w:r w:rsidRPr="00CC30E1" w:rsidDel="00754BD1">
          <w:rPr>
            <w:lang w:val="en-AU"/>
            <w:rPrChange w:id="1414" w:author="Rachael Maree Woods" w:date="2016-03-16T14:26:00Z">
              <w:rPr/>
            </w:rPrChange>
          </w:rPr>
          <w:fldChar w:fldCharType="begin"/>
        </w:r>
        <w:r w:rsidRPr="00CC30E1" w:rsidDel="00754BD1">
          <w:rPr>
            <w:lang w:val="en-AU"/>
            <w:rPrChange w:id="1415"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Pr="00CC30E1" w:rsidDel="00754BD1">
          <w:rPr>
            <w:lang w:val="en-AU"/>
            <w:rPrChange w:id="1416" w:author="Rachael Maree Woods" w:date="2016-03-16T14:26:00Z">
              <w:rPr/>
            </w:rPrChange>
          </w:rPr>
          <w:fldChar w:fldCharType="separate"/>
        </w:r>
        <w:r w:rsidRPr="00CC30E1" w:rsidDel="00754BD1">
          <w:rPr>
            <w:lang w:val="en-AU"/>
            <w:rPrChange w:id="1417" w:author="Rachael Maree Woods" w:date="2016-03-16T14:26:00Z">
              <w:rPr/>
            </w:rPrChange>
          </w:rPr>
          <w:delText>(</w:delText>
        </w:r>
        <w:r w:rsidR="00E71073" w:rsidRPr="00CC30E1" w:rsidDel="00754BD1">
          <w:rPr>
            <w:lang w:val="en-AU"/>
            <w:rPrChange w:id="1418" w:author="Rachael Maree Woods" w:date="2016-03-16T14:26:00Z">
              <w:rPr/>
            </w:rPrChange>
          </w:rPr>
          <w:fldChar w:fldCharType="begin"/>
        </w:r>
        <w:r w:rsidR="00E71073" w:rsidRPr="00CC30E1" w:rsidDel="00754BD1">
          <w:rPr>
            <w:lang w:val="en-AU"/>
            <w:rPrChange w:id="1419" w:author="Rachael Maree Woods" w:date="2016-03-16T14:26:00Z">
              <w:rPr/>
            </w:rPrChange>
          </w:rPr>
          <w:delInstrText xml:space="preserve"> HYPERLINK \l "_ENREF_54" \o "Richmond, 1997 #58" </w:delInstrText>
        </w:r>
        <w:r w:rsidR="00E71073" w:rsidRPr="00CC30E1" w:rsidDel="00754BD1">
          <w:rPr>
            <w:lang w:val="en-AU"/>
            <w:rPrChange w:id="1420" w:author="Rachael Maree Woods" w:date="2016-03-16T14:26:00Z">
              <w:rPr/>
            </w:rPrChange>
          </w:rPr>
          <w:fldChar w:fldCharType="separate"/>
        </w:r>
        <w:r w:rsidRPr="00CC30E1" w:rsidDel="00754BD1">
          <w:rPr>
            <w:lang w:val="en-AU"/>
            <w:rPrChange w:id="1421" w:author="Rachael Maree Woods" w:date="2016-03-16T14:26:00Z">
              <w:rPr/>
            </w:rPrChange>
          </w:rPr>
          <w:delText>Richmond 1997</w:delText>
        </w:r>
        <w:r w:rsidR="00E71073" w:rsidRPr="00CC30E1" w:rsidDel="00754BD1">
          <w:rPr>
            <w:lang w:val="en-AU"/>
            <w:rPrChange w:id="1422" w:author="Rachael Maree Woods" w:date="2016-03-16T14:26:00Z">
              <w:rPr/>
            </w:rPrChange>
          </w:rPr>
          <w:fldChar w:fldCharType="end"/>
        </w:r>
        <w:r w:rsidRPr="00CC30E1" w:rsidDel="00754BD1">
          <w:rPr>
            <w:lang w:val="en-AU"/>
            <w:rPrChange w:id="1423" w:author="Rachael Maree Woods" w:date="2016-03-16T14:26:00Z">
              <w:rPr/>
            </w:rPrChange>
          </w:rPr>
          <w:delText xml:space="preserve">; </w:delText>
        </w:r>
        <w:r w:rsidR="00E71073" w:rsidRPr="00CC30E1" w:rsidDel="00754BD1">
          <w:rPr>
            <w:lang w:val="en-AU"/>
            <w:rPrChange w:id="1424" w:author="Rachael Maree Woods" w:date="2016-03-16T14:26:00Z">
              <w:rPr/>
            </w:rPrChange>
          </w:rPr>
          <w:fldChar w:fldCharType="begin"/>
        </w:r>
        <w:r w:rsidR="00E71073" w:rsidRPr="00CC30E1" w:rsidDel="00754BD1">
          <w:rPr>
            <w:lang w:val="en-AU"/>
            <w:rPrChange w:id="1425" w:author="Rachael Maree Woods" w:date="2016-03-16T14:26:00Z">
              <w:rPr/>
            </w:rPrChange>
          </w:rPr>
          <w:delInstrText xml:space="preserve"> HYPERLINK \l "_ENREF_13" \o "Connolly, 2010 #85" </w:delInstrText>
        </w:r>
        <w:r w:rsidR="00E71073" w:rsidRPr="00CC30E1" w:rsidDel="00754BD1">
          <w:rPr>
            <w:lang w:val="en-AU"/>
            <w:rPrChange w:id="1426" w:author="Rachael Maree Woods" w:date="2016-03-16T14:26:00Z">
              <w:rPr/>
            </w:rPrChange>
          </w:rPr>
          <w:fldChar w:fldCharType="separate"/>
        </w:r>
        <w:r w:rsidRPr="00CC30E1" w:rsidDel="00754BD1">
          <w:rPr>
            <w:lang w:val="en-AU"/>
            <w:rPrChange w:id="1427" w:author="Rachael Maree Woods" w:date="2016-03-16T14:26:00Z">
              <w:rPr/>
            </w:rPrChange>
          </w:rPr>
          <w:delText>Connolly and Baird 2010</w:delText>
        </w:r>
        <w:r w:rsidR="00E71073" w:rsidRPr="00CC30E1" w:rsidDel="00754BD1">
          <w:rPr>
            <w:lang w:val="en-AU"/>
            <w:rPrChange w:id="1428" w:author="Rachael Maree Woods" w:date="2016-03-16T14:26:00Z">
              <w:rPr/>
            </w:rPrChange>
          </w:rPr>
          <w:fldChar w:fldCharType="end"/>
        </w:r>
        <w:r w:rsidRPr="00CC30E1" w:rsidDel="00754BD1">
          <w:rPr>
            <w:lang w:val="en-AU"/>
            <w:rPrChange w:id="1429" w:author="Rachael Maree Woods" w:date="2016-03-16T14:26:00Z">
              <w:rPr/>
            </w:rPrChange>
          </w:rPr>
          <w:delText>)</w:delText>
        </w:r>
        <w:r w:rsidRPr="00CC30E1" w:rsidDel="00754BD1">
          <w:rPr>
            <w:lang w:val="en-AU"/>
            <w:rPrChange w:id="1430" w:author="Rachael Maree Woods" w:date="2016-03-16T14:26:00Z">
              <w:rPr/>
            </w:rPrChange>
          </w:rPr>
          <w:fldChar w:fldCharType="end"/>
        </w:r>
        <w:r w:rsidRPr="00CC30E1" w:rsidDel="00754BD1">
          <w:rPr>
            <w:lang w:val="en-AU"/>
            <w:rPrChange w:id="1431" w:author="Rachael Maree Woods" w:date="2016-03-16T14:26:00Z">
              <w:rPr/>
            </w:rPrChange>
          </w:rPr>
          <w:delText xml:space="preserve">. </w:delText>
        </w:r>
      </w:del>
      <w:ins w:id="1432" w:author="Rachael Maree Woods" w:date="2016-03-16T09:54:00Z">
        <w:del w:id="1433" w:author="Josh Madin" w:date="2016-03-18T15:58:00Z">
          <w:r w:rsidR="00AB1F3E" w:rsidRPr="00CC30E1" w:rsidDel="00733CB2">
            <w:rPr>
              <w:lang w:val="en-AU"/>
              <w:rPrChange w:id="1434" w:author="Rachael Maree Woods" w:date="2016-03-16T14:26:00Z">
                <w:rPr/>
              </w:rPrChange>
            </w:rPr>
            <w:fldChar w:fldCharType="begin"/>
          </w:r>
          <w:r w:rsidR="00AB1F3E" w:rsidRPr="00CC30E1" w:rsidDel="00733CB2">
            <w:rPr>
              <w:lang w:val="en-AU"/>
              <w:rPrChange w:id="1435"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1436" w:author="Rachael Maree Woods" w:date="2016-03-16T14:26:00Z">
                <w:rPr/>
              </w:rPrChange>
            </w:rPr>
            <w:fldChar w:fldCharType="separate"/>
          </w:r>
          <w:r w:rsidR="00AB1F3E" w:rsidRPr="00CC30E1" w:rsidDel="00733CB2">
            <w:rPr>
              <w:lang w:val="en-AU"/>
              <w:rPrChange w:id="1437" w:author="Rachael Maree Woods" w:date="2016-03-16T14:26:00Z">
                <w:rPr/>
              </w:rPrChange>
            </w:rPr>
            <w:delText>(</w:delText>
          </w:r>
          <w:r w:rsidR="00AB1F3E" w:rsidRPr="00CC30E1" w:rsidDel="00733CB2">
            <w:rPr>
              <w:lang w:val="en-AU"/>
              <w:rPrChange w:id="1438" w:author="Rachael Maree Woods" w:date="2016-03-16T14:26:00Z">
                <w:rPr/>
              </w:rPrChange>
            </w:rPr>
            <w:fldChar w:fldCharType="begin"/>
          </w:r>
          <w:r w:rsidR="00AB1F3E" w:rsidRPr="00CC30E1" w:rsidDel="00733CB2">
            <w:rPr>
              <w:lang w:val="en-AU"/>
              <w:rPrChange w:id="1439" w:author="Rachael Maree Woods" w:date="2016-03-16T14:26:00Z">
                <w:rPr/>
              </w:rPrChange>
            </w:rPr>
            <w:delInstrText xml:space="preserve"> HYPERLINK \l "_ENREF_54" \o "Richmond, 1997 #58" </w:delInstrText>
          </w:r>
          <w:r w:rsidR="00AB1F3E" w:rsidRPr="00CC30E1" w:rsidDel="00733CB2">
            <w:rPr>
              <w:lang w:val="en-AU"/>
              <w:rPrChange w:id="1440" w:author="Rachael Maree Woods" w:date="2016-03-16T14:26:00Z">
                <w:rPr/>
              </w:rPrChange>
            </w:rPr>
            <w:fldChar w:fldCharType="separate"/>
          </w:r>
          <w:r w:rsidR="00AB1F3E" w:rsidRPr="00CC30E1" w:rsidDel="00733CB2">
            <w:rPr>
              <w:lang w:val="en-AU"/>
              <w:rPrChange w:id="1441" w:author="Rachael Maree Woods" w:date="2016-03-16T14:26:00Z">
                <w:rPr/>
              </w:rPrChange>
            </w:rPr>
            <w:delText>Richmond 1997</w:delText>
          </w:r>
          <w:r w:rsidR="00AB1F3E" w:rsidRPr="00CC30E1" w:rsidDel="00733CB2">
            <w:rPr>
              <w:lang w:val="en-AU"/>
              <w:rPrChange w:id="1442" w:author="Rachael Maree Woods" w:date="2016-03-16T14:26:00Z">
                <w:rPr/>
              </w:rPrChange>
            </w:rPr>
            <w:fldChar w:fldCharType="end"/>
          </w:r>
          <w:r w:rsidR="00AB1F3E" w:rsidRPr="00CC30E1" w:rsidDel="00733CB2">
            <w:rPr>
              <w:lang w:val="en-AU"/>
              <w:rPrChange w:id="1443" w:author="Rachael Maree Woods" w:date="2016-03-16T14:26:00Z">
                <w:rPr/>
              </w:rPrChange>
            </w:rPr>
            <w:delText xml:space="preserve">; </w:delText>
          </w:r>
          <w:r w:rsidR="00AB1F3E" w:rsidRPr="00CC30E1" w:rsidDel="00733CB2">
            <w:rPr>
              <w:lang w:val="en-AU"/>
              <w:rPrChange w:id="1444" w:author="Rachael Maree Woods" w:date="2016-03-16T14:26:00Z">
                <w:rPr/>
              </w:rPrChange>
            </w:rPr>
            <w:fldChar w:fldCharType="begin"/>
          </w:r>
          <w:r w:rsidR="00AB1F3E" w:rsidRPr="00CC30E1" w:rsidDel="00733CB2">
            <w:rPr>
              <w:lang w:val="en-AU"/>
              <w:rPrChange w:id="1445" w:author="Rachael Maree Woods" w:date="2016-03-16T14:26:00Z">
                <w:rPr/>
              </w:rPrChange>
            </w:rPr>
            <w:delInstrText xml:space="preserve"> HYPERLINK \l "_ENREF_13" \o "Connolly, 2010 #85" </w:delInstrText>
          </w:r>
          <w:r w:rsidR="00AB1F3E" w:rsidRPr="00CC30E1" w:rsidDel="00733CB2">
            <w:rPr>
              <w:lang w:val="en-AU"/>
              <w:rPrChange w:id="1446" w:author="Rachael Maree Woods" w:date="2016-03-16T14:26:00Z">
                <w:rPr/>
              </w:rPrChange>
            </w:rPr>
            <w:fldChar w:fldCharType="separate"/>
          </w:r>
          <w:r w:rsidR="00AB1F3E" w:rsidRPr="00CC30E1" w:rsidDel="00733CB2">
            <w:rPr>
              <w:lang w:val="en-AU"/>
              <w:rPrChange w:id="1447" w:author="Rachael Maree Woods" w:date="2016-03-16T14:26:00Z">
                <w:rPr/>
              </w:rPrChange>
            </w:rPr>
            <w:delText>Connolly and Baird 2010</w:delText>
          </w:r>
          <w:r w:rsidR="00AB1F3E" w:rsidRPr="00CC30E1" w:rsidDel="00733CB2">
            <w:rPr>
              <w:lang w:val="en-AU"/>
              <w:rPrChange w:id="1448" w:author="Rachael Maree Woods" w:date="2016-03-16T14:26:00Z">
                <w:rPr/>
              </w:rPrChange>
            </w:rPr>
            <w:fldChar w:fldCharType="end"/>
          </w:r>
          <w:r w:rsidR="00AB1F3E" w:rsidRPr="00CC30E1" w:rsidDel="00733CB2">
            <w:rPr>
              <w:lang w:val="en-AU"/>
              <w:rPrChange w:id="1449" w:author="Rachael Maree Woods" w:date="2016-03-16T14:26:00Z">
                <w:rPr/>
              </w:rPrChange>
            </w:rPr>
            <w:delText>)</w:delText>
          </w:r>
          <w:r w:rsidR="00AB1F3E" w:rsidRPr="00CC30E1" w:rsidDel="00733CB2">
            <w:rPr>
              <w:lang w:val="en-AU"/>
              <w:rPrChange w:id="1450" w:author="Rachael Maree Woods" w:date="2016-03-16T14:26:00Z">
                <w:rPr/>
              </w:rPrChange>
            </w:rPr>
            <w:fldChar w:fldCharType="end"/>
          </w:r>
          <w:r w:rsidR="00AB1F3E" w:rsidRPr="00CC30E1" w:rsidDel="00733CB2">
            <w:rPr>
              <w:lang w:val="en-AU"/>
              <w:rPrChange w:id="1451"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452" w:author="Josh Madin" w:date="2016-03-18T15:59:00Z">
          <w:r w:rsidR="00AB1F3E" w:rsidRPr="00CC30E1" w:rsidDel="00733CB2">
            <w:rPr>
              <w:lang w:val="en-AU"/>
              <w:rPrChange w:id="1453" w:author="Rachael Maree Woods" w:date="2016-03-16T14:26:00Z">
                <w:rPr/>
              </w:rPrChange>
            </w:rPr>
            <w:delText>While</w:delText>
          </w:r>
        </w:del>
      </w:ins>
      <w:ins w:id="1454" w:author="Josh Madin" w:date="2016-03-18T15:59:00Z">
        <w:r w:rsidR="00733CB2">
          <w:rPr>
            <w:lang w:val="en-AU"/>
          </w:rPr>
          <w:t>Even though</w:t>
        </w:r>
      </w:ins>
      <w:ins w:id="1455" w:author="Rachael Maree Woods" w:date="2016-03-16T09:54:00Z">
        <w:r w:rsidR="00AB1F3E" w:rsidRPr="00CC30E1">
          <w:rPr>
            <w:lang w:val="en-AU"/>
            <w:rPrChange w:id="1456" w:author="Rachael Maree Woods" w:date="2016-03-16T14:26:00Z">
              <w:rPr/>
            </w:rPrChange>
          </w:rPr>
          <w:t xml:space="preserve"> th</w:t>
        </w:r>
        <w:del w:id="1457" w:author="Josh Madin" w:date="2016-03-18T15:59:00Z">
          <w:r w:rsidR="00AB1F3E" w:rsidRPr="00CC30E1" w:rsidDel="00733CB2">
            <w:rPr>
              <w:lang w:val="en-AU"/>
              <w:rPrChange w:id="1458" w:author="Rachael Maree Woods" w:date="2016-03-16T14:26:00Z">
                <w:rPr/>
              </w:rPrChange>
            </w:rPr>
            <w:delText>is</w:delText>
          </w:r>
        </w:del>
      </w:ins>
      <w:ins w:id="1459" w:author="Josh Madin" w:date="2016-03-18T15:59:00Z">
        <w:r w:rsidR="00733CB2">
          <w:rPr>
            <w:lang w:val="en-AU"/>
          </w:rPr>
          <w:t>e</w:t>
        </w:r>
      </w:ins>
      <w:ins w:id="1460" w:author="Rachael Maree Woods" w:date="2016-03-16T09:54:00Z">
        <w:r w:rsidR="00AB1F3E" w:rsidRPr="00CC30E1">
          <w:rPr>
            <w:lang w:val="en-AU"/>
            <w:rPrChange w:id="1461" w:author="Rachael Maree Woods" w:date="2016-03-16T14:26:00Z">
              <w:rPr/>
            </w:rPrChange>
          </w:rPr>
          <w:t xml:space="preserve"> </w:t>
        </w:r>
      </w:ins>
      <w:ins w:id="1462" w:author="Josh Madin" w:date="2016-03-18T15:59:00Z">
        <w:r w:rsidR="00733CB2">
          <w:rPr>
            <w:lang w:val="en-AU"/>
          </w:rPr>
          <w:t xml:space="preserve">joint </w:t>
        </w:r>
      </w:ins>
      <w:ins w:id="1463" w:author="Rachael Maree Woods" w:date="2016-03-16T09:54:00Z">
        <w:r w:rsidR="00AB1F3E" w:rsidRPr="00CC30E1">
          <w:rPr>
            <w:lang w:val="en-AU"/>
            <w:rPrChange w:id="1464" w:author="Rachael Maree Woods" w:date="2016-03-16T14:26:00Z">
              <w:rPr/>
            </w:rPrChange>
          </w:rPr>
          <w:t xml:space="preserve">analysis </w:t>
        </w:r>
      </w:ins>
      <w:ins w:id="1465" w:author="Josh Madin" w:date="2016-03-18T15:59:00Z">
        <w:r w:rsidR="00733CB2">
          <w:rPr>
            <w:lang w:val="en-AU"/>
          </w:rPr>
          <w:t xml:space="preserve">is </w:t>
        </w:r>
      </w:ins>
      <w:ins w:id="1466" w:author="Rachael Maree Woods" w:date="2016-03-16T09:54:00Z">
        <w:del w:id="1467" w:author="Josh Madin" w:date="2016-03-18T15:58:00Z">
          <w:r w:rsidR="00AB1F3E" w:rsidRPr="00CC30E1" w:rsidDel="00733CB2">
            <w:rPr>
              <w:lang w:val="en-AU"/>
              <w:rPrChange w:id="1468" w:author="Rachael Maree Woods" w:date="2016-03-16T14:26:00Z">
                <w:rPr/>
              </w:rPrChange>
            </w:rPr>
            <w:delText>is just an example (</w:delText>
          </w:r>
        </w:del>
        <w:r w:rsidR="00AB1F3E" w:rsidRPr="00CC30E1">
          <w:rPr>
            <w:lang w:val="en-AU"/>
            <w:rPrChange w:id="1469" w:author="Rachael Maree Woods" w:date="2016-03-16T14:26:00Z">
              <w:rPr/>
            </w:rPrChange>
          </w:rPr>
          <w:t xml:space="preserve">based on </w:t>
        </w:r>
        <w:del w:id="1470" w:author="Josh Madin" w:date="2016-03-18T15:59:00Z">
          <w:r w:rsidR="00AB1F3E" w:rsidRPr="00CC30E1" w:rsidDel="00733CB2">
            <w:rPr>
              <w:lang w:val="en-AU"/>
              <w:rPrChange w:id="1471" w:author="Rachael Maree Woods" w:date="2016-03-16T14:26:00Z">
                <w:rPr/>
              </w:rPrChange>
            </w:rPr>
            <w:delText>one-off</w:delText>
          </w:r>
        </w:del>
      </w:ins>
      <w:ins w:id="1472" w:author="Josh Madin" w:date="2016-03-18T15:59:00Z">
        <w:r w:rsidR="00733CB2">
          <w:rPr>
            <w:lang w:val="en-AU"/>
          </w:rPr>
          <w:t>single</w:t>
        </w:r>
      </w:ins>
      <w:ins w:id="1473" w:author="Rachael Maree Woods" w:date="2016-03-16T09:54:00Z">
        <w:r w:rsidR="00AB1F3E" w:rsidRPr="00CC30E1">
          <w:rPr>
            <w:lang w:val="en-AU"/>
            <w:rPrChange w:id="1474" w:author="Rachael Maree Woods" w:date="2016-03-16T14:26:00Z">
              <w:rPr/>
            </w:rPrChange>
          </w:rPr>
          <w:t xml:space="preserve"> water samples</w:t>
        </w:r>
        <w:del w:id="1475" w:author="Josh Madin" w:date="2016-03-18T15:59:00Z">
          <w:r w:rsidR="00AB1F3E" w:rsidRPr="00CC30E1" w:rsidDel="00733CB2">
            <w:rPr>
              <w:lang w:val="en-AU"/>
              <w:rPrChange w:id="1476" w:author="Rachael Maree Woods" w:date="2016-03-16T14:26:00Z">
                <w:rPr/>
              </w:rPrChange>
            </w:rPr>
            <w:delText>)</w:delText>
          </w:r>
        </w:del>
        <w:r w:rsidR="00AB1F3E" w:rsidRPr="00CC30E1">
          <w:rPr>
            <w:lang w:val="en-AU"/>
            <w:rPrChange w:id="1477" w:author="Rachael Maree Woods" w:date="2016-03-16T14:26:00Z">
              <w:rPr/>
            </w:rPrChange>
          </w:rPr>
          <w:t xml:space="preserve">, it demonstrates how to integrate multiple water quality factors </w:t>
        </w:r>
        <w:del w:id="1478" w:author="Josh Madin" w:date="2016-03-18T15:59:00Z">
          <w:r w:rsidR="00AB1F3E" w:rsidRPr="00CC30E1" w:rsidDel="00CB6805">
            <w:rPr>
              <w:lang w:val="en-AU"/>
              <w:rPrChange w:id="1479" w:author="Rachael Maree Woods" w:date="2016-03-16T14:26:00Z">
                <w:rPr/>
              </w:rPrChange>
            </w:rPr>
            <w:delText>for</w:delText>
          </w:r>
        </w:del>
      </w:ins>
      <w:ins w:id="1480" w:author="Josh Madin" w:date="2016-03-18T15:59:00Z">
        <w:r w:rsidR="00CB6805">
          <w:rPr>
            <w:lang w:val="en-AU"/>
          </w:rPr>
          <w:t>to predict success in</w:t>
        </w:r>
      </w:ins>
      <w:ins w:id="1481" w:author="Rachael Maree Woods" w:date="2016-03-16T09:54:00Z">
        <w:r w:rsidR="00AB1F3E" w:rsidRPr="00CC30E1">
          <w:rPr>
            <w:lang w:val="en-AU"/>
            <w:rPrChange w:id="1482" w:author="Rachael Maree Woods" w:date="2016-03-16T14:26:00Z">
              <w:rPr/>
            </w:rPrChange>
          </w:rPr>
          <w:t xml:space="preserve"> early life history stages, and </w:t>
        </w:r>
      </w:ins>
      <w:ins w:id="1483" w:author="Rachael Maree Woods" w:date="2016-03-25T09:55:00Z">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ins>
      <w:ins w:id="1484" w:author="Rachael Maree Woods" w:date="2016-03-16T09:54:00Z">
        <w:r w:rsidR="00AB1F3E" w:rsidRPr="00CC30E1">
          <w:rPr>
            <w:lang w:val="en-AU"/>
            <w:rPrChange w:id="1485" w:author="Rachael Maree Woods" w:date="2016-03-16T14:26:00Z">
              <w:rPr/>
            </w:rPrChange>
          </w:rPr>
          <w:t xml:space="preserve"> combin</w:t>
        </w:r>
      </w:ins>
      <w:ins w:id="1486" w:author="Rachael Maree Woods" w:date="2016-03-25T09:55:00Z">
        <w:r w:rsidR="00FF55CB">
          <w:rPr>
            <w:lang w:val="en-AU"/>
          </w:rPr>
          <w:t xml:space="preserve">ed </w:t>
        </w:r>
      </w:ins>
      <w:ins w:id="1487" w:author="Josh Madin" w:date="2016-03-18T15:59:00Z">
        <w:del w:id="1488" w:author="Rachael Maree Woods" w:date="2016-03-25T09:55:00Z">
          <w:r w:rsidR="00CB6805" w:rsidDel="00FF55CB">
            <w:rPr>
              <w:lang w:val="en-AU"/>
            </w:rPr>
            <w:delText>these es</w:delText>
          </w:r>
        </w:del>
      </w:ins>
      <w:ins w:id="1489" w:author="Rachael Maree Woods" w:date="2016-03-16T09:54:00Z">
        <w:del w:id="1490" w:author="Josh Madin" w:date="2016-03-18T16:00:00Z">
          <w:r w:rsidR="00AB1F3E" w:rsidRPr="00CC30E1" w:rsidDel="00CB6805">
            <w:rPr>
              <w:lang w:val="en-AU"/>
              <w:rPrChange w:id="1491" w:author="Rachael Maree Woods" w:date="2016-03-16T14:26:00Z">
                <w:rPr/>
              </w:rPrChange>
            </w:rPr>
            <w:delText xml:space="preserve">at each stage </w:delText>
          </w:r>
        </w:del>
        <w:r w:rsidR="00AB1F3E" w:rsidRPr="00CC30E1">
          <w:rPr>
            <w:lang w:val="en-AU"/>
            <w:rPrChange w:id="1492" w:author="Rachael Maree Woods" w:date="2016-03-16T14:26:00Z">
              <w:rPr/>
            </w:rPrChange>
          </w:rPr>
          <w:t xml:space="preserve">to give an overall estimate of developmental success. </w:t>
        </w:r>
        <w:del w:id="1493" w:author="Josh Madin" w:date="2016-03-18T16:00:00Z">
          <w:r w:rsidR="00AB1F3E" w:rsidRPr="00CC30E1" w:rsidDel="00633066">
            <w:rPr>
              <w:lang w:val="en-AU"/>
              <w:rPrChange w:id="1494"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495" w:author="Rachael Maree Woods" w:date="2016-03-16T14:26:00Z"/>
          <w:rFonts w:ascii="Times New Roman" w:eastAsia="Times New Roman" w:hAnsi="Times New Roman"/>
          <w:sz w:val="24"/>
          <w:szCs w:val="20"/>
          <w:lang w:eastAsia="de-DE"/>
        </w:rPr>
      </w:pPr>
    </w:p>
    <w:p w14:paraId="41CED701" w14:textId="12B9EEF1" w:rsidR="008D2A64" w:rsidRPr="00CC30E1" w:rsidDel="00EC0BA3" w:rsidRDefault="004C5C89" w:rsidP="008D2A64">
      <w:pPr>
        <w:pStyle w:val="NoSpacing"/>
        <w:spacing w:line="480" w:lineRule="auto"/>
        <w:rPr>
          <w:ins w:id="1496" w:author="Rachael Maree Woods" w:date="2016-03-16T09:58:00Z"/>
          <w:del w:id="1497" w:author="Josh Madin" w:date="2016-03-24T13:45: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 xml:space="preserve">Our study is </w:t>
      </w:r>
      <w:del w:id="1498" w:author="Rachael Maree Woods" w:date="2016-05-04T10:32:00Z">
        <w:r w:rsidRPr="00CC30E1" w:rsidDel="007F7E95">
          <w:rPr>
            <w:rFonts w:ascii="Times New Roman" w:eastAsia="Times New Roman" w:hAnsi="Times New Roman"/>
            <w:sz w:val="24"/>
            <w:szCs w:val="20"/>
            <w:lang w:eastAsia="de-DE"/>
          </w:rPr>
          <w:delText xml:space="preserve">significant </w:delText>
        </w:r>
      </w:del>
      <w:ins w:id="1499" w:author="Rachael Maree Woods" w:date="2016-05-04T10:32:00Z">
        <w:r w:rsidR="007F7E95">
          <w:rPr>
            <w:rFonts w:ascii="Times New Roman" w:eastAsia="Times New Roman" w:hAnsi="Times New Roman"/>
            <w:sz w:val="24"/>
            <w:szCs w:val="20"/>
            <w:lang w:eastAsia="de-DE"/>
          </w:rPr>
          <w:t>important</w:t>
        </w:r>
        <w:r w:rsidR="007F7E95" w:rsidRPr="00CC30E1">
          <w:rPr>
            <w:rFonts w:ascii="Times New Roman" w:eastAsia="Times New Roman" w:hAnsi="Times New Roman"/>
            <w:sz w:val="24"/>
            <w:szCs w:val="20"/>
            <w:lang w:eastAsia="de-DE"/>
          </w:rPr>
          <w:t xml:space="preserve"> </w:t>
        </w:r>
      </w:ins>
      <w:r w:rsidRPr="00CC30E1">
        <w:rPr>
          <w:rFonts w:ascii="Times New Roman" w:eastAsia="Times New Roman" w:hAnsi="Times New Roman"/>
          <w:sz w:val="24"/>
          <w:szCs w:val="20"/>
          <w:lang w:eastAsia="de-DE"/>
        </w:rPr>
        <w:t>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500" w:author="Josh Madin" w:date="2016-03-18T16:00:00Z">
        <w:r w:rsidRPr="00CC30E1" w:rsidDel="00633066">
          <w:rPr>
            <w:rFonts w:ascii="Times New Roman" w:eastAsia="Times New Roman" w:hAnsi="Times New Roman"/>
            <w:sz w:val="24"/>
            <w:szCs w:val="20"/>
            <w:lang w:eastAsia="de-DE"/>
          </w:rPr>
          <w:delText xml:space="preserve">various </w:delText>
        </w:r>
      </w:del>
      <w:ins w:id="1501"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del w:id="1502" w:author="Josh Madin" w:date="2016-03-24T13:41:00Z">
        <w:r w:rsidR="00897C61" w:rsidRPr="00CC30E1" w:rsidDel="003D382D">
          <w:rPr>
            <w:rFonts w:ascii="Times New Roman" w:eastAsia="Times New Roman" w:hAnsi="Times New Roman"/>
            <w:sz w:val="24"/>
            <w:szCs w:val="20"/>
            <w:lang w:eastAsia="de-DE"/>
          </w:rPr>
          <w:delText>might have</w:delText>
        </w:r>
      </w:del>
      <w:ins w:id="1503" w:author="Josh Madin" w:date="2016-03-24T13:41:00Z">
        <w:r w:rsidR="003D382D">
          <w:rPr>
            <w:rFonts w:ascii="Times New Roman" w:eastAsia="Times New Roman" w:hAnsi="Times New Roman"/>
            <w:sz w:val="24"/>
            <w:szCs w:val="20"/>
            <w:lang w:eastAsia="de-DE"/>
          </w:rPr>
          <w:t>are likely to</w:t>
        </w:r>
      </w:ins>
      <w:r w:rsidR="00897C61" w:rsidRPr="00CC30E1">
        <w:rPr>
          <w:rFonts w:ascii="Times New Roman" w:eastAsia="Times New Roman" w:hAnsi="Times New Roman"/>
          <w:sz w:val="24"/>
          <w:szCs w:val="20"/>
          <w:lang w:eastAsia="de-DE"/>
        </w:rPr>
        <w:t xml:space="preserve"> influence</w:t>
      </w:r>
      <w:del w:id="1504" w:author="Josh Madin" w:date="2016-03-24T13:41:00Z">
        <w:r w:rsidR="00897C61" w:rsidRPr="00CC30E1" w:rsidDel="003D382D">
          <w:rPr>
            <w:rFonts w:ascii="Times New Roman" w:eastAsia="Times New Roman" w:hAnsi="Times New Roman"/>
            <w:sz w:val="24"/>
            <w:szCs w:val="20"/>
            <w:lang w:eastAsia="de-DE"/>
          </w:rPr>
          <w:delText>d</w:delText>
        </w:r>
      </w:del>
      <w:r w:rsidR="00897C61" w:rsidRPr="00CC30E1">
        <w:rPr>
          <w:rFonts w:ascii="Times New Roman" w:eastAsia="Times New Roman" w:hAnsi="Times New Roman"/>
          <w:sz w:val="24"/>
          <w:szCs w:val="20"/>
          <w:lang w:eastAsia="de-DE"/>
        </w:rPr>
        <w:t xml:space="preserve"> the predictive capacity of the models. While </w:t>
      </w:r>
      <w:ins w:id="1505" w:author="Josh Madin" w:date="2016-03-18T16:00:00Z">
        <w:r w:rsidR="00633066">
          <w:rPr>
            <w:rFonts w:ascii="Times New Roman" w:eastAsia="Times New Roman" w:hAnsi="Times New Roman"/>
            <w:sz w:val="24"/>
            <w:szCs w:val="20"/>
            <w:lang w:eastAsia="de-DE"/>
          </w:rPr>
          <w:t>we</w:t>
        </w:r>
      </w:ins>
      <w:del w:id="1506"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507"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508"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509"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510"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del w:id="1511" w:author="Rachael Maree Woods" w:date="2016-03-16T09:57:00Z">
        <w:r w:rsidR="00897C61" w:rsidRPr="00CC30E1" w:rsidDel="008D2A64">
          <w:rPr>
            <w:rFonts w:ascii="Times New Roman" w:eastAsia="Times New Roman" w:hAnsi="Times New Roman"/>
            <w:sz w:val="24"/>
            <w:szCs w:val="20"/>
            <w:lang w:eastAsia="de-DE"/>
          </w:rPr>
          <w:delText>Finally, w</w:delText>
        </w:r>
      </w:del>
      <w:ins w:id="1512"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513"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514" w:author="Josh Madin" w:date="2016-03-18T16:02:00Z">
        <w:r w:rsidR="00897C61" w:rsidRPr="00CC30E1" w:rsidDel="00790E1A">
          <w:rPr>
            <w:rFonts w:ascii="Times New Roman" w:eastAsia="Times New Roman" w:hAnsi="Times New Roman"/>
            <w:sz w:val="24"/>
            <w:szCs w:val="20"/>
            <w:lang w:eastAsia="de-DE"/>
          </w:rPr>
          <w:lastRenderedPageBreak/>
          <w:delText>forced</w:delText>
        </w:r>
      </w:del>
      <w:ins w:id="1515"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516"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517"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518" w:author="Josh Madin" w:date="2016-03-18T16:02:00Z">
        <w:r w:rsidR="00897C61" w:rsidRPr="00CC30E1" w:rsidDel="00790E1A">
          <w:rPr>
            <w:rFonts w:ascii="Times New Roman" w:eastAsia="Times New Roman" w:hAnsi="Times New Roman"/>
            <w:sz w:val="24"/>
            <w:szCs w:val="20"/>
            <w:lang w:eastAsia="de-DE"/>
          </w:rPr>
          <w:delText>non-focal</w:delText>
        </w:r>
      </w:del>
      <w:ins w:id="1519" w:author="Josh Madin" w:date="2016-03-18T16:02:00Z">
        <w:r w:rsidR="00790E1A">
          <w:rPr>
            <w:rFonts w:ascii="Times New Roman" w:eastAsia="Times New Roman" w:hAnsi="Times New Roman"/>
            <w:sz w:val="24"/>
            <w:szCs w:val="20"/>
            <w:lang w:eastAsia="de-DE"/>
          </w:rPr>
          <w:t xml:space="preserve">unmeasured </w:t>
        </w:r>
      </w:ins>
      <w:del w:id="1520"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521"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522" w:author="Rachael Maree Woods" w:date="2016-03-29T13:43:00Z">
        <w:r w:rsidR="001B6594">
          <w:rPr>
            <w:rFonts w:ascii="Times New Roman" w:eastAsia="Times New Roman" w:hAnsi="Times New Roman"/>
            <w:sz w:val="24"/>
            <w:szCs w:val="20"/>
            <w:lang w:eastAsia="de-DE"/>
          </w:rPr>
          <w:t>Due to the variation in experimental protocol in each study</w:t>
        </w:r>
      </w:ins>
      <w:ins w:id="1523" w:author="Rachael Maree Woods" w:date="2016-03-29T13:44:00Z">
        <w:r w:rsidR="001B6594">
          <w:rPr>
            <w:rFonts w:ascii="Times New Roman" w:eastAsia="Times New Roman" w:hAnsi="Times New Roman"/>
            <w:sz w:val="24"/>
            <w:szCs w:val="20"/>
            <w:lang w:eastAsia="de-DE"/>
          </w:rPr>
          <w:t xml:space="preserve"> certain factors including the </w:t>
        </w:r>
      </w:ins>
      <w:ins w:id="1524" w:author="Rachael Maree Woods" w:date="2016-03-29T13:45:00Z">
        <w:r w:rsidR="001B6594">
          <w:rPr>
            <w:rFonts w:ascii="Times New Roman" w:eastAsia="Times New Roman" w:hAnsi="Times New Roman"/>
            <w:sz w:val="24"/>
            <w:szCs w:val="20"/>
            <w:lang w:eastAsia="de-DE"/>
          </w:rPr>
          <w:t>presence</w:t>
        </w:r>
      </w:ins>
      <w:ins w:id="1525" w:author="Rachael Maree Woods" w:date="2016-03-29T13:44:00Z">
        <w:r w:rsidR="001B6594">
          <w:rPr>
            <w:rFonts w:ascii="Times New Roman" w:eastAsia="Times New Roman" w:hAnsi="Times New Roman"/>
            <w:sz w:val="24"/>
            <w:szCs w:val="20"/>
            <w:lang w:eastAsia="de-DE"/>
          </w:rPr>
          <w:t xml:space="preserve"> of microbes as well as the level of </w:t>
        </w:r>
      </w:ins>
      <w:ins w:id="1526" w:author="Rachael Maree Woods" w:date="2016-03-30T10:47:00Z">
        <w:r w:rsidR="00754BD1">
          <w:rPr>
            <w:rFonts w:ascii="Times New Roman" w:eastAsia="Times New Roman" w:hAnsi="Times New Roman"/>
            <w:sz w:val="24"/>
            <w:szCs w:val="20"/>
            <w:lang w:eastAsia="de-DE"/>
          </w:rPr>
          <w:t>water</w:t>
        </w:r>
      </w:ins>
      <w:ins w:id="1527" w:author="Rachael Maree Woods" w:date="2016-03-29T13:44:00Z">
        <w:r w:rsidR="001B6594">
          <w:rPr>
            <w:rFonts w:ascii="Times New Roman" w:eastAsia="Times New Roman" w:hAnsi="Times New Roman"/>
            <w:sz w:val="24"/>
            <w:szCs w:val="20"/>
            <w:lang w:eastAsia="de-DE"/>
          </w:rPr>
          <w:t xml:space="preserve"> </w:t>
        </w:r>
      </w:ins>
      <w:ins w:id="1528" w:author="Rachael Maree Woods" w:date="2016-03-29T13:45:00Z">
        <w:r w:rsidR="001B6594">
          <w:rPr>
            <w:rFonts w:ascii="Times New Roman" w:eastAsia="Times New Roman" w:hAnsi="Times New Roman"/>
            <w:sz w:val="24"/>
            <w:szCs w:val="20"/>
            <w:lang w:eastAsia="de-DE"/>
          </w:rPr>
          <w:t>filtration</w:t>
        </w:r>
      </w:ins>
      <w:ins w:id="1529" w:author="Rachael Maree Woods" w:date="2016-03-29T13:44:00Z">
        <w:r w:rsidR="001B6594">
          <w:rPr>
            <w:rFonts w:ascii="Times New Roman" w:eastAsia="Times New Roman" w:hAnsi="Times New Roman"/>
            <w:sz w:val="24"/>
            <w:szCs w:val="20"/>
            <w:lang w:eastAsia="de-DE"/>
          </w:rPr>
          <w:t xml:space="preserve"> used in each study </w:t>
        </w:r>
      </w:ins>
      <w:ins w:id="1530" w:author="Rachael Maree Woods" w:date="2016-03-29T13:45:00Z">
        <w:r w:rsidR="001B6594">
          <w:rPr>
            <w:rFonts w:ascii="Times New Roman" w:eastAsia="Times New Roman" w:hAnsi="Times New Roman"/>
            <w:sz w:val="24"/>
            <w:szCs w:val="20"/>
            <w:lang w:eastAsia="de-DE"/>
          </w:rPr>
          <w:t>was not included in the models,</w:t>
        </w:r>
      </w:ins>
      <w:ins w:id="1531" w:author="Rachael Maree Woods" w:date="2016-03-29T13:44:00Z">
        <w:r w:rsidR="001B6594">
          <w:rPr>
            <w:rFonts w:ascii="Times New Roman" w:eastAsia="Times New Roman" w:hAnsi="Times New Roman"/>
            <w:sz w:val="24"/>
            <w:szCs w:val="20"/>
            <w:lang w:eastAsia="de-DE"/>
          </w:rPr>
          <w:t xml:space="preserve"> as these were rarely if ever stated.</w:t>
        </w:r>
      </w:ins>
      <w:ins w:id="1532" w:author="Rachael Maree Woods" w:date="2016-03-29T13:43:00Z">
        <w:r w:rsidR="001B6594">
          <w:rPr>
            <w:rFonts w:ascii="Times New Roman" w:eastAsia="Times New Roman" w:hAnsi="Times New Roman"/>
            <w:sz w:val="24"/>
            <w:szCs w:val="20"/>
            <w:lang w:eastAsia="de-DE"/>
          </w:rPr>
          <w:t xml:space="preserve"> </w:t>
        </w:r>
      </w:ins>
      <w:ins w:id="1533" w:author="Rachael Maree Woods" w:date="2016-03-16T09:58:00Z">
        <w:r w:rsidR="008D2A64" w:rsidRPr="00CC30E1">
          <w:rPr>
            <w:rFonts w:ascii="Times New Roman" w:eastAsia="Times New Roman" w:hAnsi="Times New Roman"/>
            <w:sz w:val="24"/>
            <w:szCs w:val="20"/>
            <w:lang w:eastAsia="de-DE"/>
          </w:rPr>
          <w:t>Finally, in order to demonstrate the applications of our models</w:t>
        </w:r>
      </w:ins>
      <w:ins w:id="1534" w:author="Josh Madin" w:date="2016-03-18T16:03:00Z">
        <w:r w:rsidR="000F0442">
          <w:rPr>
            <w:rFonts w:ascii="Times New Roman" w:eastAsia="Times New Roman" w:hAnsi="Times New Roman"/>
            <w:sz w:val="24"/>
            <w:szCs w:val="20"/>
            <w:lang w:eastAsia="de-DE"/>
          </w:rPr>
          <w:t>,</w:t>
        </w:r>
      </w:ins>
      <w:ins w:id="1535"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w:t>
        </w:r>
      </w:ins>
      <w:ins w:id="1536" w:author="Josh Madin" w:date="2016-03-24T13:42:00Z">
        <w:r w:rsidR="003D382D">
          <w:rPr>
            <w:rFonts w:ascii="Times New Roman" w:eastAsia="Times New Roman" w:hAnsi="Times New Roman"/>
            <w:sz w:val="24"/>
            <w:szCs w:val="20"/>
            <w:lang w:eastAsia="de-DE"/>
          </w:rPr>
          <w:t xml:space="preserve">, and so </w:t>
        </w:r>
      </w:ins>
      <w:ins w:id="1537" w:author="Rachael Maree Woods" w:date="2016-03-16T09:58:00Z">
        <w:del w:id="1538" w:author="Josh Madin" w:date="2016-03-24T13:42:00Z">
          <w:r w:rsidR="008D2A64" w:rsidRPr="00CC30E1" w:rsidDel="003D382D">
            <w:rPr>
              <w:rFonts w:ascii="Times New Roman" w:eastAsia="Times New Roman" w:hAnsi="Times New Roman"/>
              <w:sz w:val="24"/>
              <w:szCs w:val="20"/>
              <w:lang w:eastAsia="de-DE"/>
            </w:rPr>
            <w:delText>, which</w:delText>
          </w:r>
        </w:del>
      </w:ins>
      <w:ins w:id="1539" w:author="Josh Madin" w:date="2016-03-24T13:42:00Z">
        <w:r w:rsidR="003D382D">
          <w:rPr>
            <w:rFonts w:ascii="Times New Roman" w:eastAsia="Times New Roman" w:hAnsi="Times New Roman"/>
            <w:sz w:val="24"/>
            <w:szCs w:val="20"/>
            <w:lang w:eastAsia="de-DE"/>
          </w:rPr>
          <w:t xml:space="preserve">these samples obviously </w:t>
        </w:r>
        <w:del w:id="1540" w:author="Rachael Maree Woods" w:date="2016-03-30T10:47:00Z">
          <w:r w:rsidR="003D382D" w:rsidDel="00754BD1">
            <w:rPr>
              <w:rFonts w:ascii="Times New Roman" w:eastAsia="Times New Roman" w:hAnsi="Times New Roman"/>
              <w:sz w:val="24"/>
              <w:szCs w:val="20"/>
              <w:lang w:eastAsia="de-DE"/>
            </w:rPr>
            <w:delText>to</w:delText>
          </w:r>
        </w:del>
      </w:ins>
      <w:ins w:id="1541" w:author="Rachael Maree Woods" w:date="2016-03-30T10:47:00Z">
        <w:r w:rsidR="00754BD1">
          <w:rPr>
            <w:rFonts w:ascii="Times New Roman" w:eastAsia="Times New Roman" w:hAnsi="Times New Roman"/>
            <w:sz w:val="24"/>
            <w:szCs w:val="20"/>
            <w:lang w:eastAsia="de-DE"/>
          </w:rPr>
          <w:t>do</w:t>
        </w:r>
      </w:ins>
      <w:ins w:id="1542" w:author="Josh Madin" w:date="2016-03-24T13:42:00Z">
        <w:r w:rsidR="003D382D">
          <w:rPr>
            <w:rFonts w:ascii="Times New Roman" w:eastAsia="Times New Roman" w:hAnsi="Times New Roman"/>
            <w:sz w:val="24"/>
            <w:szCs w:val="20"/>
            <w:lang w:eastAsia="de-DE"/>
          </w:rPr>
          <w:t xml:space="preserve"> </w:t>
        </w:r>
      </w:ins>
      <w:ins w:id="1543" w:author="Rachael Maree Woods" w:date="2016-03-16T09:58:00Z">
        <w:del w:id="1544" w:author="Josh Madin" w:date="2016-03-24T13:42:00Z">
          <w:r w:rsidR="008D2A64" w:rsidRPr="00CC30E1" w:rsidDel="003D382D">
            <w:rPr>
              <w:rFonts w:ascii="Times New Roman" w:eastAsia="Times New Roman" w:hAnsi="Times New Roman"/>
              <w:sz w:val="24"/>
              <w:szCs w:val="20"/>
              <w:lang w:eastAsia="de-DE"/>
            </w:rPr>
            <w:delText xml:space="preserve"> does </w:delText>
          </w:r>
        </w:del>
        <w:r w:rsidR="008D2A64" w:rsidRPr="00CC30E1">
          <w:rPr>
            <w:rFonts w:ascii="Times New Roman" w:eastAsia="Times New Roman" w:hAnsi="Times New Roman"/>
            <w:sz w:val="24"/>
            <w:szCs w:val="20"/>
            <w:lang w:eastAsia="de-DE"/>
          </w:rPr>
          <w:t>not reflect the daily</w:t>
        </w:r>
      </w:ins>
      <w:ins w:id="1545" w:author="Josh Madin" w:date="2016-03-24T13:42:00Z">
        <w:r w:rsidR="003D382D">
          <w:rPr>
            <w:rFonts w:ascii="Times New Roman" w:eastAsia="Times New Roman" w:hAnsi="Times New Roman"/>
            <w:sz w:val="24"/>
            <w:szCs w:val="20"/>
            <w:lang w:eastAsia="de-DE"/>
          </w:rPr>
          <w:t xml:space="preserve"> and longer-term</w:t>
        </w:r>
      </w:ins>
      <w:ins w:id="1546" w:author="Rachael Maree Woods" w:date="2016-03-16T09:58:00Z">
        <w:r w:rsidR="008D2A64" w:rsidRPr="00CC30E1">
          <w:rPr>
            <w:rFonts w:ascii="Times New Roman" w:eastAsia="Times New Roman" w:hAnsi="Times New Roman"/>
            <w:sz w:val="24"/>
            <w:szCs w:val="20"/>
            <w:lang w:eastAsia="de-DE"/>
          </w:rPr>
          <w:t xml:space="preserve"> fluctuations of some variables </w:t>
        </w:r>
        <w:del w:id="1547" w:author="Josh Madin" w:date="2016-03-24T13:43:00Z">
          <w:r w:rsidR="008D2A64" w:rsidRPr="00CC30E1" w:rsidDel="003D382D">
            <w:rPr>
              <w:rFonts w:ascii="Times New Roman" w:eastAsia="Times New Roman" w:hAnsi="Times New Roman"/>
              <w:sz w:val="24"/>
              <w:szCs w:val="20"/>
              <w:lang w:eastAsia="de-DE"/>
            </w:rPr>
            <w:delText>including</w:delText>
          </w:r>
        </w:del>
      </w:ins>
      <w:ins w:id="1548" w:author="Josh Madin" w:date="2016-03-24T13:43:00Z">
        <w:r w:rsidR="003D382D">
          <w:rPr>
            <w:rFonts w:ascii="Times New Roman" w:eastAsia="Times New Roman" w:hAnsi="Times New Roman"/>
            <w:sz w:val="24"/>
            <w:szCs w:val="20"/>
            <w:lang w:eastAsia="de-DE"/>
          </w:rPr>
          <w:t>(e.g.,</w:t>
        </w:r>
      </w:ins>
      <w:ins w:id="1549" w:author="Rachael Maree Woods" w:date="2016-03-16T09:58:00Z">
        <w:r w:rsidR="008D2A64" w:rsidRPr="00CC30E1">
          <w:rPr>
            <w:rFonts w:ascii="Times New Roman" w:eastAsia="Times New Roman" w:hAnsi="Times New Roman"/>
            <w:sz w:val="24"/>
            <w:szCs w:val="20"/>
            <w:lang w:eastAsia="de-DE"/>
          </w:rPr>
          <w:t xml:space="preserve"> salinity</w:t>
        </w:r>
      </w:ins>
      <w:ins w:id="1550" w:author="Rachael Maree Woods" w:date="2016-03-30T10:48:00Z">
        <w:r w:rsidR="00754BD1">
          <w:rPr>
            <w:rFonts w:ascii="Times New Roman" w:eastAsia="Times New Roman" w:hAnsi="Times New Roman"/>
            <w:sz w:val="24"/>
            <w:szCs w:val="20"/>
            <w:lang w:eastAsia="de-DE"/>
          </w:rPr>
          <w:t>)</w:t>
        </w:r>
      </w:ins>
      <w:ins w:id="1551" w:author="Josh Madin" w:date="2016-03-24T13:43:00Z">
        <w:del w:id="1552" w:author="Rachael Maree Woods" w:date="2016-03-30T10:48:00Z">
          <w:r w:rsidR="003D382D" w:rsidDel="00754BD1">
            <w:rPr>
              <w:rFonts w:ascii="Times New Roman" w:eastAsia="Times New Roman" w:hAnsi="Times New Roman"/>
              <w:sz w:val="24"/>
              <w:szCs w:val="20"/>
              <w:lang w:eastAsia="de-DE"/>
            </w:rPr>
            <w:delText xml:space="preserve"> and temperature)</w:delText>
          </w:r>
        </w:del>
      </w:ins>
      <w:ins w:id="1553" w:author="Rachael Maree Woods" w:date="2016-03-16T09:58:00Z">
        <w:r w:rsidR="008D2A64"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ins w:id="1554" w:author="Josh Madin" w:date="2016-03-24T13:43:00Z">
        <w:r w:rsidR="00EC0BA3">
          <w:rPr>
            <w:rFonts w:ascii="Times New Roman" w:eastAsia="Times New Roman" w:hAnsi="Times New Roman"/>
            <w:sz w:val="24"/>
            <w:szCs w:val="20"/>
            <w:lang w:eastAsia="de-DE"/>
          </w:rPr>
          <w:t xml:space="preserve">multiple </w:t>
        </w:r>
      </w:ins>
      <w:r w:rsidR="00897C61" w:rsidRPr="00CC30E1">
        <w:rPr>
          <w:rFonts w:ascii="Times New Roman" w:eastAsia="Times New Roman" w:hAnsi="Times New Roman"/>
          <w:sz w:val="24"/>
          <w:szCs w:val="20"/>
          <w:lang w:eastAsia="de-DE"/>
        </w:rPr>
        <w:t xml:space="preserve">environmental variables. </w:t>
      </w:r>
      <w:del w:id="1555" w:author="Josh Madin" w:date="2016-03-24T13:45:00Z">
        <w:r w:rsidR="00897C61" w:rsidRPr="00CC30E1" w:rsidDel="00EC0BA3">
          <w:rPr>
            <w:rFonts w:ascii="Times New Roman" w:eastAsia="Times New Roman" w:hAnsi="Times New Roman"/>
            <w:sz w:val="24"/>
            <w:szCs w:val="20"/>
            <w:lang w:eastAsia="de-DE"/>
          </w:rPr>
          <w:delText xml:space="preserve">The study highlights the importance of specific factors that reduce the success of coral development. While a number of previous studies have identified factors none have been able to determine which of these factors would be most </w:delText>
        </w:r>
        <w:r w:rsidR="00545788" w:rsidRPr="00CC30E1" w:rsidDel="00EC0BA3">
          <w:rPr>
            <w:rFonts w:ascii="Times New Roman" w:eastAsia="Times New Roman" w:hAnsi="Times New Roman"/>
            <w:sz w:val="24"/>
            <w:szCs w:val="20"/>
            <w:lang w:eastAsia="de-DE"/>
          </w:rPr>
          <w:delText>effective</w:delText>
        </w:r>
        <w:r w:rsidR="00897C61" w:rsidRPr="00CC30E1" w:rsidDel="00EC0BA3">
          <w:rPr>
            <w:rFonts w:ascii="Times New Roman" w:eastAsia="Times New Roman" w:hAnsi="Times New Roman"/>
            <w:sz w:val="24"/>
            <w:szCs w:val="20"/>
            <w:lang w:eastAsia="de-DE"/>
          </w:rPr>
          <w:delText xml:space="preserve"> for mitigating negative effects on coral</w:delText>
        </w:r>
      </w:del>
      <w:del w:id="1556" w:author="Josh Madin" w:date="2016-03-24T13:43:00Z">
        <w:r w:rsidR="00897C61" w:rsidRPr="00CC30E1" w:rsidDel="00EC0BA3">
          <w:rPr>
            <w:rFonts w:ascii="Times New Roman" w:eastAsia="Times New Roman" w:hAnsi="Times New Roman"/>
            <w:sz w:val="24"/>
            <w:szCs w:val="20"/>
            <w:lang w:eastAsia="de-DE"/>
          </w:rPr>
          <w:delText>s</w:delText>
        </w:r>
      </w:del>
      <w:ins w:id="1557" w:author="Rachael Maree Woods" w:date="2016-03-16T09:58:00Z">
        <w:del w:id="1558" w:author="Josh Madin" w:date="2016-03-24T13:44:00Z">
          <w:r w:rsidR="008D2A64" w:rsidRPr="00CC30E1" w:rsidDel="00EC0BA3">
            <w:rPr>
              <w:rFonts w:ascii="Times New Roman" w:eastAsia="Times New Roman" w:hAnsi="Times New Roman"/>
              <w:sz w:val="24"/>
              <w:szCs w:val="20"/>
              <w:lang w:eastAsia="de-DE"/>
            </w:rPr>
            <w:delText>, as well as allow real-world data to be analysed for success</w:delText>
          </w:r>
        </w:del>
        <w:del w:id="1559" w:author="Josh Madin" w:date="2016-03-24T13:45:00Z">
          <w:r w:rsidR="008D2A64" w:rsidRPr="00CC30E1" w:rsidDel="00EC0BA3">
            <w:rPr>
              <w:rFonts w:ascii="Times New Roman" w:eastAsia="Times New Roman" w:hAnsi="Times New Roman"/>
              <w:sz w:val="24"/>
              <w:szCs w:val="20"/>
              <w:lang w:eastAsia="de-DE"/>
            </w:rPr>
            <w:delText>.</w:delText>
          </w:r>
        </w:del>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
      </w:pPr>
      <w:del w:id="1560"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p>
    <w:p w14:paraId="4775A7C5" w14:textId="0B3CE44D" w:rsidR="00897C61" w:rsidRPr="00CC30E1" w:rsidDel="00C02896" w:rsidRDefault="008D2A64" w:rsidP="00897C61">
      <w:pPr>
        <w:pStyle w:val="NoSpacing"/>
        <w:spacing w:line="480" w:lineRule="auto"/>
        <w:rPr>
          <w:del w:id="1561" w:author="Rachael Maree Woods" w:date="2016-03-30T10:49:00Z"/>
          <w:rFonts w:ascii="Times New Roman" w:eastAsia="Times New Roman" w:hAnsi="Times New Roman"/>
          <w:sz w:val="24"/>
          <w:szCs w:val="20"/>
          <w:lang w:eastAsia="de-DE"/>
        </w:rPr>
      </w:pPr>
      <w:ins w:id="1562" w:author="Rachael Maree Woods" w:date="2016-03-16T09:59:00Z">
        <w:del w:id="1563"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w:t>
        </w:r>
      </w:ins>
      <w:ins w:id="1564" w:author="Rachael Maree Woods" w:date="2016-05-04T10:33:00Z">
        <w:r w:rsidR="0006128C">
          <w:rPr>
            <w:rFonts w:ascii="Times New Roman" w:eastAsia="Times New Roman" w:hAnsi="Times New Roman"/>
            <w:sz w:val="24"/>
            <w:szCs w:val="20"/>
            <w:lang w:eastAsia="de-DE"/>
          </w:rPr>
          <w:t xml:space="preserve"> the</w:t>
        </w:r>
      </w:ins>
      <w:ins w:id="1565" w:author="Rachael Maree Woods" w:date="2016-03-16T09:59:00Z">
        <w:r w:rsidRPr="00CC30E1">
          <w:rPr>
            <w:rFonts w:ascii="Times New Roman" w:eastAsia="Times New Roman" w:hAnsi="Times New Roman"/>
            <w:sz w:val="24"/>
            <w:szCs w:val="20"/>
            <w:lang w:eastAsia="de-DE"/>
          </w:rPr>
          <w:t xml:space="preserve"> success</w:t>
        </w:r>
      </w:ins>
      <w:ins w:id="1566" w:author="Josh Madin" w:date="2016-03-18T16:04:00Z">
        <w:r w:rsidR="000F0442">
          <w:rPr>
            <w:rFonts w:ascii="Times New Roman" w:eastAsia="Times New Roman" w:hAnsi="Times New Roman"/>
            <w:sz w:val="24"/>
            <w:szCs w:val="20"/>
            <w:lang w:eastAsia="de-DE"/>
          </w:rPr>
          <w:t xml:space="preserve"> of organisms in their environment</w:t>
        </w:r>
      </w:ins>
      <w:ins w:id="1567" w:author="Rachael Maree Woods" w:date="2016-03-16T09:59:00Z">
        <w:r w:rsidRPr="00CC30E1">
          <w:rPr>
            <w:rFonts w:ascii="Times New Roman" w:eastAsia="Times New Roman" w:hAnsi="Times New Roman"/>
            <w:sz w:val="24"/>
            <w:szCs w:val="20"/>
            <w:lang w:eastAsia="de-DE"/>
          </w:rPr>
          <w:t xml:space="preserve">, and particularly </w:t>
        </w:r>
        <w:del w:id="1568" w:author="Josh Madin" w:date="2016-03-18T16:04:00Z">
          <w:r w:rsidRPr="00CC30E1" w:rsidDel="000F0442">
            <w:rPr>
              <w:rFonts w:ascii="Times New Roman" w:eastAsia="Times New Roman" w:hAnsi="Times New Roman"/>
              <w:sz w:val="24"/>
              <w:szCs w:val="20"/>
              <w:lang w:eastAsia="de-DE"/>
            </w:rPr>
            <w:delText>in</w:delText>
          </w:r>
        </w:del>
      </w:ins>
      <w:ins w:id="1569" w:author="Josh Madin" w:date="2016-03-18T16:04:00Z">
        <w:del w:id="1570" w:author="Rachael Maree Woods" w:date="2016-05-04T10:33:00Z">
          <w:r w:rsidR="000F0442" w:rsidDel="0006128C">
            <w:rPr>
              <w:rFonts w:ascii="Times New Roman" w:eastAsia="Times New Roman" w:hAnsi="Times New Roman"/>
              <w:sz w:val="24"/>
              <w:szCs w:val="20"/>
              <w:lang w:eastAsia="de-DE"/>
            </w:rPr>
            <w:delText>for</w:delText>
          </w:r>
        </w:del>
      </w:ins>
      <w:ins w:id="1571" w:author="Rachael Maree Woods" w:date="2016-05-04T10:33:00Z">
        <w:r w:rsidR="0006128C">
          <w:rPr>
            <w:rFonts w:ascii="Times New Roman" w:eastAsia="Times New Roman" w:hAnsi="Times New Roman"/>
            <w:sz w:val="24"/>
            <w:szCs w:val="20"/>
            <w:lang w:eastAsia="de-DE"/>
          </w:rPr>
          <w:t>in the</w:t>
        </w:r>
      </w:ins>
      <w:ins w:id="1572" w:author="Rachael Maree Woods" w:date="2016-03-16T09:59:00Z">
        <w:r w:rsidRPr="00CC30E1">
          <w:rPr>
            <w:rFonts w:ascii="Times New Roman" w:eastAsia="Times New Roman" w:hAnsi="Times New Roman"/>
            <w:sz w:val="24"/>
            <w:szCs w:val="20"/>
            <w:lang w:eastAsia="de-DE"/>
          </w:rPr>
          <w:t xml:space="preserve"> early life history stages of sessile adult species, is </w:t>
        </w:r>
        <w:del w:id="1573" w:author="Josh Madin" w:date="2016-03-18T16:04:00Z">
          <w:r w:rsidRPr="00CC30E1" w:rsidDel="000F0442">
            <w:rPr>
              <w:rFonts w:ascii="Times New Roman" w:eastAsia="Times New Roman" w:hAnsi="Times New Roman"/>
              <w:sz w:val="24"/>
              <w:szCs w:val="20"/>
              <w:lang w:eastAsia="de-DE"/>
            </w:rPr>
            <w:delText>imperative</w:delText>
          </w:r>
        </w:del>
      </w:ins>
      <w:ins w:id="1574" w:author="Josh Madin" w:date="2016-03-18T16:04:00Z">
        <w:r w:rsidR="000F0442">
          <w:rPr>
            <w:rFonts w:ascii="Times New Roman" w:eastAsia="Times New Roman" w:hAnsi="Times New Roman"/>
            <w:sz w:val="24"/>
            <w:szCs w:val="20"/>
            <w:lang w:eastAsia="de-DE"/>
          </w:rPr>
          <w:t>an important step</w:t>
        </w:r>
      </w:ins>
      <w:ins w:id="1575"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ins w:id="1576" w:author="Josh Madin" w:date="2016-03-24T13:46:00Z">
        <w:r w:rsidR="00EC0BA3">
          <w:rPr>
            <w:rFonts w:ascii="Times New Roman" w:eastAsia="Times New Roman" w:hAnsi="Times New Roman"/>
            <w:sz w:val="24"/>
            <w:szCs w:val="20"/>
            <w:lang w:eastAsia="de-DE"/>
          </w:rPr>
          <w:t xml:space="preserve">Our approach could be extended </w:t>
        </w:r>
      </w:ins>
      <w:del w:id="1577"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578" w:author="Josh Madin" w:date="2016-03-24T13:46:00Z">
        <w:r w:rsidR="00EC0BA3">
          <w:rPr>
            <w:rFonts w:ascii="Times New Roman" w:eastAsia="Times New Roman" w:hAnsi="Times New Roman"/>
            <w:sz w:val="24"/>
            <w:szCs w:val="20"/>
            <w:lang w:eastAsia="de-DE"/>
          </w:rPr>
          <w:t>by including</w:t>
        </w:r>
      </w:ins>
      <w:r w:rsidR="00897C61" w:rsidRPr="00CC30E1">
        <w:rPr>
          <w:rFonts w:ascii="Times New Roman" w:eastAsia="Times New Roman" w:hAnsi="Times New Roman"/>
          <w:sz w:val="24"/>
          <w:szCs w:val="20"/>
          <w:lang w:eastAsia="de-DE"/>
        </w:rPr>
        <w:t xml:space="preserve"> </w:t>
      </w:r>
      <w:del w:id="1579" w:author="Josh Madin" w:date="2016-03-24T13:46:00Z">
        <w:r w:rsidR="00897C61" w:rsidRPr="00CC30E1" w:rsidDel="00EC0BA3">
          <w:rPr>
            <w:rFonts w:ascii="Times New Roman" w:eastAsia="Times New Roman" w:hAnsi="Times New Roman"/>
            <w:sz w:val="24"/>
            <w:szCs w:val="20"/>
            <w:lang w:eastAsia="de-DE"/>
          </w:rPr>
          <w:delText xml:space="preserve">later </w:delText>
        </w:r>
      </w:del>
      <w:ins w:id="1580" w:author="Josh Madin" w:date="2016-03-24T13:46:00Z">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life history stages (e.g., settlement and metamorphosis)</w:t>
      </w:r>
      <w:ins w:id="1581" w:author="Josh Madin" w:date="2016-03-24T13:46:00Z">
        <w:r w:rsidR="00EC0BA3">
          <w:rPr>
            <w:rFonts w:ascii="Times New Roman" w:eastAsia="Times New Roman" w:hAnsi="Times New Roman"/>
            <w:sz w:val="24"/>
            <w:szCs w:val="20"/>
            <w:lang w:eastAsia="de-DE"/>
          </w:rPr>
          <w:t>,</w:t>
        </w:r>
      </w:ins>
      <w:ins w:id="1582" w:author="Josh Madin" w:date="2016-03-18T16:05:00Z">
        <w:r w:rsidR="00446542">
          <w:rPr>
            <w:rFonts w:ascii="Times New Roman" w:eastAsia="Times New Roman" w:hAnsi="Times New Roman"/>
            <w:sz w:val="24"/>
            <w:szCs w:val="20"/>
            <w:lang w:eastAsia="de-DE"/>
          </w:rPr>
          <w:t xml:space="preserve"> </w:t>
        </w:r>
      </w:ins>
      <w:del w:id="1583" w:author="Josh Madin" w:date="2016-03-18T16:06:00Z">
        <w:r w:rsidR="00897C61" w:rsidRPr="00CC30E1" w:rsidDel="00446542">
          <w:rPr>
            <w:rFonts w:ascii="Times New Roman" w:eastAsia="Times New Roman" w:hAnsi="Times New Roman"/>
            <w:sz w:val="24"/>
            <w:szCs w:val="20"/>
            <w:lang w:eastAsia="de-DE"/>
          </w:rPr>
          <w:delText xml:space="preserve">. Once </w:delText>
        </w:r>
        <w:r w:rsidR="00E80AA9" w:rsidRPr="00CC30E1" w:rsidDel="00446542">
          <w:rPr>
            <w:rFonts w:ascii="Times New Roman" w:eastAsia="Times New Roman" w:hAnsi="Times New Roman"/>
            <w:sz w:val="24"/>
            <w:szCs w:val="20"/>
            <w:lang w:eastAsia="de-DE"/>
          </w:rPr>
          <w:delText>this is done, our approach can be</w:delText>
        </w:r>
      </w:del>
      <w:ins w:id="1584" w:author="Josh Madin" w:date="2016-03-24T13:47:00Z">
        <w:r w:rsidR="00EC0BA3">
          <w:rPr>
            <w:rFonts w:ascii="Times New Roman" w:eastAsia="Times New Roman" w:hAnsi="Times New Roman"/>
            <w:sz w:val="24"/>
            <w:szCs w:val="20"/>
            <w:lang w:eastAsia="de-DE"/>
          </w:rPr>
          <w:t xml:space="preserve">which would allow for the </w:t>
        </w:r>
      </w:ins>
      <w:del w:id="1585" w:author="Josh Madin" w:date="2016-03-18T16:06:00Z">
        <w:r w:rsidR="00E80AA9" w:rsidRPr="00CC30E1" w:rsidDel="00446542">
          <w:rPr>
            <w:rFonts w:ascii="Times New Roman" w:eastAsia="Times New Roman" w:hAnsi="Times New Roman"/>
            <w:sz w:val="24"/>
            <w:szCs w:val="20"/>
            <w:lang w:eastAsia="de-DE"/>
          </w:rPr>
          <w:delText xml:space="preserve"> used</w:delText>
        </w:r>
      </w:del>
      <w:del w:id="1586" w:author="Josh Madin" w:date="2016-03-24T13:47:00Z">
        <w:r w:rsidR="00897C61" w:rsidRPr="00CC30E1" w:rsidDel="00EC0BA3">
          <w:rPr>
            <w:rFonts w:ascii="Times New Roman" w:eastAsia="Times New Roman" w:hAnsi="Times New Roman"/>
            <w:sz w:val="24"/>
            <w:szCs w:val="20"/>
            <w:lang w:eastAsia="de-DE"/>
          </w:rPr>
          <w:delText xml:space="preserve"> to </w:delText>
        </w:r>
        <w:r w:rsidR="00E80AA9" w:rsidRPr="00CC30E1" w:rsidDel="007E494D">
          <w:rPr>
            <w:rFonts w:ascii="Times New Roman" w:eastAsia="Times New Roman" w:hAnsi="Times New Roman"/>
            <w:sz w:val="24"/>
            <w:szCs w:val="20"/>
            <w:lang w:eastAsia="de-DE"/>
          </w:rPr>
          <w:delText>identif</w:delText>
        </w:r>
      </w:del>
      <w:ins w:id="1587" w:author="Josh Madin" w:date="2016-03-24T13:47:00Z">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ins>
      <w:del w:id="1588" w:author="Josh Madin" w:date="2016-03-24T13:47:00Z">
        <w:r w:rsidR="00E80AA9" w:rsidRPr="00CC30E1" w:rsidDel="00EC0BA3">
          <w:rPr>
            <w:rFonts w:ascii="Times New Roman" w:eastAsia="Times New Roman" w:hAnsi="Times New Roman"/>
            <w:sz w:val="24"/>
            <w:szCs w:val="20"/>
            <w:lang w:eastAsia="de-DE"/>
          </w:rPr>
          <w:delText>y</w:delText>
        </w:r>
      </w:del>
      <w:r w:rsidR="00E80AA9" w:rsidRPr="00CC30E1">
        <w:rPr>
          <w:rFonts w:ascii="Times New Roman" w:eastAsia="Times New Roman" w:hAnsi="Times New Roman"/>
          <w:sz w:val="24"/>
          <w:szCs w:val="20"/>
          <w:lang w:eastAsia="de-DE"/>
        </w:rPr>
        <w:t xml:space="preserve"> </w:t>
      </w:r>
      <w:ins w:id="1589" w:author="Josh Madin" w:date="2016-03-24T13:47:00Z">
        <w:r w:rsidR="00EC0BA3">
          <w:rPr>
            <w:rFonts w:ascii="Times New Roman" w:eastAsia="Times New Roman" w:hAnsi="Times New Roman"/>
            <w:sz w:val="24"/>
            <w:szCs w:val="20"/>
            <w:lang w:eastAsia="de-DE"/>
          </w:rPr>
          <w:t xml:space="preserve">of </w:t>
        </w:r>
      </w:ins>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ins w:id="1590" w:author="Rachael Maree Woods" w:date="2016-03-25T09:58:00Z">
        <w:r w:rsidR="006E78BD">
          <w:rPr>
            <w:rFonts w:ascii="Times New Roman" w:eastAsia="Times New Roman" w:hAnsi="Times New Roman"/>
            <w:sz w:val="24"/>
            <w:szCs w:val="20"/>
            <w:lang w:eastAsia="de-DE"/>
          </w:rPr>
          <w:t>ce</w:t>
        </w:r>
      </w:ins>
      <w:del w:id="1591" w:author="Rachael Maree Woods" w:date="2016-03-25T09:58:00Z">
        <w:r w:rsidR="00E80AA9" w:rsidRPr="00CC30E1" w:rsidDel="006E78BD">
          <w:rPr>
            <w:rFonts w:ascii="Times New Roman" w:eastAsia="Times New Roman" w:hAnsi="Times New Roman"/>
            <w:sz w:val="24"/>
            <w:szCs w:val="20"/>
            <w:lang w:eastAsia="de-DE"/>
          </w:rPr>
          <w:delText>t</w:delText>
        </w:r>
      </w:del>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ins w:id="1592" w:author="Rachael Maree Woods" w:date="2016-03-25T09:58:00Z">
        <w:r w:rsidR="006E78BD">
          <w:rPr>
            <w:rFonts w:ascii="Times New Roman" w:eastAsia="Times New Roman" w:hAnsi="Times New Roman"/>
            <w:sz w:val="24"/>
            <w:szCs w:val="20"/>
            <w:lang w:eastAsia="de-DE"/>
          </w:rPr>
          <w:t>s</w:t>
        </w:r>
      </w:ins>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593" w:author="Rachael Maree Woods" w:date="2016-03-16T10:00:00Z">
        <w:r w:rsidRPr="00CC30E1">
          <w:rPr>
            <w:rFonts w:ascii="Times New Roman" w:eastAsia="Times New Roman" w:hAnsi="Times New Roman"/>
            <w:sz w:val="24"/>
            <w:szCs w:val="20"/>
            <w:lang w:eastAsia="de-DE"/>
          </w:rPr>
          <w:t xml:space="preserve">Finally, </w:t>
        </w:r>
        <w:del w:id="1594"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595" w:author="Josh Madin" w:date="2016-03-18T16:06:00Z">
        <w:r w:rsidR="00446542">
          <w:rPr>
            <w:rFonts w:ascii="Times New Roman" w:eastAsia="Times New Roman" w:hAnsi="Times New Roman"/>
            <w:sz w:val="24"/>
            <w:szCs w:val="20"/>
            <w:lang w:eastAsia="de-DE"/>
          </w:rPr>
          <w:t xml:space="preserve">our approach might be used to </w:t>
        </w:r>
      </w:ins>
      <w:ins w:id="1596" w:author="Rachael Maree Woods" w:date="2016-03-16T10:00:00Z">
        <w:del w:id="1597"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598" w:author="Josh Madin" w:date="2016-03-18T16:07:00Z">
          <w:r w:rsidRPr="00CC30E1" w:rsidDel="00446542">
            <w:rPr>
              <w:rFonts w:ascii="Times New Roman" w:eastAsia="Times New Roman" w:hAnsi="Times New Roman"/>
              <w:sz w:val="24"/>
              <w:szCs w:val="20"/>
              <w:lang w:eastAsia="de-DE"/>
            </w:rPr>
            <w:delText xml:space="preserve">might </w:delText>
          </w:r>
        </w:del>
        <w:del w:id="1599" w:author="Josh Madin" w:date="2016-03-18T16:06:00Z">
          <w:r w:rsidRPr="00CC30E1" w:rsidDel="00446542">
            <w:rPr>
              <w:rFonts w:ascii="Times New Roman" w:eastAsia="Times New Roman" w:hAnsi="Times New Roman"/>
              <w:sz w:val="24"/>
              <w:szCs w:val="20"/>
              <w:lang w:eastAsia="de-DE"/>
            </w:rPr>
            <w:delText>occur</w:delText>
          </w:r>
        </w:del>
        <w:del w:id="1600"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601" w:author="Josh Madin" w:date="2016-03-18T16:07:00Z">
        <w:r w:rsidR="00446542">
          <w:rPr>
            <w:rFonts w:ascii="Times New Roman" w:eastAsia="Times New Roman" w:hAnsi="Times New Roman"/>
            <w:sz w:val="24"/>
            <w:szCs w:val="20"/>
            <w:lang w:eastAsia="de-DE"/>
          </w:rPr>
          <w:t>high-latitude habitats</w:t>
        </w:r>
      </w:ins>
      <w:ins w:id="1602" w:author="Rachael Maree Woods" w:date="2016-03-16T10:00:00Z">
        <w:r w:rsidRPr="00CC30E1">
          <w:rPr>
            <w:rFonts w:ascii="Times New Roman" w:eastAsia="Times New Roman" w:hAnsi="Times New Roman"/>
            <w:sz w:val="24"/>
            <w:szCs w:val="20"/>
            <w:lang w:eastAsia="de-DE"/>
          </w:rPr>
          <w:t xml:space="preserve"> </w:t>
        </w:r>
        <w:r w:rsidRPr="00A879BA">
          <w:rPr>
            <w:rFonts w:ascii="Times New Roman" w:eastAsia="Times New Roman" w:hAnsi="Times New Roman"/>
            <w:sz w:val="24"/>
            <w:szCs w:val="20"/>
            <w:lang w:eastAsia="de-DE"/>
            <w:rPrChange w:id="1603" w:author="Rachael Maree Woods" w:date="2016-05-04T10:32:00Z">
              <w:rPr/>
            </w:rPrChang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A879BA">
          <w:rPr>
            <w:rFonts w:ascii="Times New Roman" w:eastAsia="Times New Roman" w:hAnsi="Times New Roman"/>
            <w:sz w:val="24"/>
            <w:szCs w:val="20"/>
            <w:lang w:eastAsia="de-DE"/>
            <w:rPrChange w:id="1604" w:author="Rachael Maree Woods" w:date="2016-05-04T10:32:00Z">
              <w:rPr/>
            </w:rPrChange>
          </w:rPr>
          <w:fldChar w:fldCharType="separate"/>
        </w:r>
        <w:r w:rsidRPr="00CC30E1">
          <w:rPr>
            <w:rFonts w:ascii="Times New Roman" w:eastAsia="Times New Roman" w:hAnsi="Times New Roman"/>
            <w:sz w:val="24"/>
            <w:szCs w:val="20"/>
            <w:lang w:eastAsia="de-DE"/>
          </w:rPr>
          <w:t>(</w:t>
        </w:r>
        <w:r w:rsidRPr="00A879BA">
          <w:rPr>
            <w:rFonts w:ascii="Times New Roman" w:eastAsia="Times New Roman" w:hAnsi="Times New Roman"/>
            <w:sz w:val="24"/>
            <w:szCs w:val="20"/>
            <w:lang w:eastAsia="de-DE"/>
            <w:rPrChange w:id="1605" w:author="Rachael Maree Woods" w:date="2016-05-04T10:32:00Z">
              <w:rPr/>
            </w:rPrChang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A879BA">
          <w:rPr>
            <w:rFonts w:ascii="Times New Roman" w:eastAsia="Times New Roman" w:hAnsi="Times New Roman"/>
            <w:sz w:val="24"/>
            <w:szCs w:val="20"/>
            <w:lang w:eastAsia="de-DE"/>
            <w:rPrChange w:id="1606" w:author="Rachael Maree Woods" w:date="2016-05-04T10:32:00Z">
              <w:rPr/>
            </w:rPrChange>
          </w:rPr>
          <w:fldChar w:fldCharType="separate"/>
        </w:r>
        <w:r w:rsidRPr="00CC30E1">
          <w:rPr>
            <w:rFonts w:ascii="Times New Roman" w:eastAsia="Times New Roman" w:hAnsi="Times New Roman"/>
            <w:sz w:val="24"/>
            <w:szCs w:val="20"/>
            <w:lang w:eastAsia="de-DE"/>
          </w:rPr>
          <w:t>Yamano et al. 2011</w:t>
        </w:r>
        <w:r w:rsidRPr="00A879BA">
          <w:rPr>
            <w:rFonts w:ascii="Times New Roman" w:eastAsia="Times New Roman" w:hAnsi="Times New Roman"/>
            <w:sz w:val="24"/>
            <w:szCs w:val="20"/>
            <w:lang w:eastAsia="de-DE"/>
            <w:rPrChange w:id="1607" w:author="Rachael Maree Woods" w:date="2016-05-04T10:32:00Z">
              <w:rPr/>
            </w:rPrChange>
          </w:rPr>
          <w:fldChar w:fldCharType="end"/>
        </w:r>
        <w:r w:rsidRPr="00CC30E1">
          <w:rPr>
            <w:rFonts w:ascii="Times New Roman" w:eastAsia="Times New Roman" w:hAnsi="Times New Roman"/>
            <w:sz w:val="24"/>
            <w:szCs w:val="20"/>
            <w:lang w:eastAsia="de-DE"/>
          </w:rPr>
          <w:t>)</w:t>
        </w:r>
        <w:r w:rsidRPr="00A879BA">
          <w:rPr>
            <w:rFonts w:ascii="Times New Roman" w:eastAsia="Times New Roman" w:hAnsi="Times New Roman"/>
            <w:sz w:val="24"/>
            <w:szCs w:val="20"/>
            <w:lang w:eastAsia="de-DE"/>
            <w:rPrChange w:id="1608" w:author="Rachael Maree Woods" w:date="2016-05-04T10:32:00Z">
              <w:rPr/>
            </w:rPrChange>
          </w:rPr>
          <w:fldChar w:fldCharType="end"/>
        </w:r>
        <w:r w:rsidRPr="00CC30E1">
          <w:rPr>
            <w:rFonts w:ascii="Times New Roman" w:eastAsia="Times New Roman" w:hAnsi="Times New Roman"/>
            <w:sz w:val="24"/>
            <w:szCs w:val="20"/>
            <w:lang w:eastAsia="de-DE"/>
          </w:rPr>
          <w:t xml:space="preserve">. </w:t>
        </w:r>
      </w:ins>
      <w:commentRangeStart w:id="1609"/>
      <w:del w:id="1610"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611"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612"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A879BA" w:rsidDel="008D2A64">
          <w:rPr>
            <w:rFonts w:ascii="Times New Roman" w:eastAsia="Times New Roman" w:hAnsi="Times New Roman"/>
            <w:sz w:val="24"/>
            <w:szCs w:val="20"/>
            <w:lang w:eastAsia="de-DE"/>
            <w:rPrChange w:id="1613" w:author="Rachael Maree Woods" w:date="2016-05-04T10:32:00Z">
              <w:rPr/>
            </w:rPrChang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A879BA" w:rsidDel="008D2A64">
          <w:rPr>
            <w:rFonts w:ascii="Times New Roman" w:eastAsia="Times New Roman" w:hAnsi="Times New Roman"/>
            <w:sz w:val="24"/>
            <w:szCs w:val="20"/>
            <w:lang w:eastAsia="de-DE"/>
            <w:rPrChange w:id="1614" w:author="Rachael Maree Woods" w:date="2016-05-04T10:32:00Z">
              <w:rPr/>
            </w:rPrChange>
          </w:rPr>
          <w:fldChar w:fldCharType="separate"/>
        </w:r>
        <w:r w:rsidR="00897C61" w:rsidRPr="00CC30E1" w:rsidDel="008D2A64">
          <w:rPr>
            <w:rFonts w:ascii="Times New Roman" w:eastAsia="Times New Roman" w:hAnsi="Times New Roman"/>
            <w:sz w:val="24"/>
            <w:szCs w:val="20"/>
            <w:lang w:eastAsia="de-DE"/>
          </w:rPr>
          <w:delText>(</w:delText>
        </w:r>
        <w:r w:rsidR="00AB1F3E" w:rsidRPr="00A879BA" w:rsidDel="008D2A64">
          <w:rPr>
            <w:rFonts w:ascii="Times New Roman" w:eastAsia="Times New Roman" w:hAnsi="Times New Roman"/>
            <w:sz w:val="24"/>
            <w:szCs w:val="20"/>
            <w:lang w:eastAsia="de-DE"/>
            <w:rPrChange w:id="1615" w:author="Rachael Maree Woods" w:date="2016-05-04T10:32:00Z">
              <w:rPr/>
            </w:rPrChange>
          </w:rPr>
          <w:fldChar w:fldCharType="begin"/>
        </w:r>
        <w:r w:rsidR="00AB1F3E" w:rsidRPr="00A879BA" w:rsidDel="008D2A64">
          <w:rPr>
            <w:rFonts w:ascii="Times New Roman" w:eastAsia="Times New Roman" w:hAnsi="Times New Roman"/>
            <w:sz w:val="24"/>
            <w:szCs w:val="20"/>
            <w:lang w:eastAsia="de-DE"/>
            <w:rPrChange w:id="1616" w:author="Rachael Maree Woods" w:date="2016-05-04T10:32:00Z">
              <w:rPr/>
            </w:rPrChange>
          </w:rPr>
          <w:delInstrText xml:space="preserve"> HYPERLINK \l "_ENREF_68" \o "Yamano, 2011 #61" </w:delInstrText>
        </w:r>
        <w:r w:rsidR="00AB1F3E" w:rsidRPr="00A879BA" w:rsidDel="008D2A64">
          <w:rPr>
            <w:rFonts w:ascii="Times New Roman" w:eastAsia="Times New Roman" w:hAnsi="Times New Roman"/>
            <w:sz w:val="24"/>
            <w:szCs w:val="20"/>
            <w:lang w:eastAsia="de-DE"/>
            <w:rPrChange w:id="1617" w:author="Rachael Maree Woods" w:date="2016-05-04T10:32:00Z">
              <w:rPr/>
            </w:rPrChange>
          </w:rPr>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A879BA" w:rsidDel="008D2A64">
          <w:rPr>
            <w:rFonts w:ascii="Times New Roman" w:eastAsia="Times New Roman" w:hAnsi="Times New Roman"/>
            <w:sz w:val="24"/>
            <w:szCs w:val="20"/>
            <w:lang w:eastAsia="de-DE"/>
            <w:rPrChange w:id="1618" w:author="Rachael Maree Woods" w:date="2016-05-04T10:32:00Z">
              <w:rPr/>
            </w:rPrChange>
          </w:rPr>
          <w:fldChar w:fldCharType="end"/>
        </w:r>
        <w:r w:rsidR="00897C61" w:rsidRPr="00CC30E1" w:rsidDel="008D2A64">
          <w:rPr>
            <w:rFonts w:ascii="Times New Roman" w:eastAsia="Times New Roman" w:hAnsi="Times New Roman"/>
            <w:sz w:val="24"/>
            <w:szCs w:val="20"/>
            <w:lang w:eastAsia="de-DE"/>
          </w:rPr>
          <w:delText>)</w:delText>
        </w:r>
        <w:r w:rsidR="00897C61" w:rsidRPr="00A879BA" w:rsidDel="008D2A64">
          <w:rPr>
            <w:rFonts w:ascii="Times New Roman" w:eastAsia="Times New Roman" w:hAnsi="Times New Roman"/>
            <w:sz w:val="24"/>
            <w:szCs w:val="20"/>
            <w:lang w:eastAsia="de-DE"/>
            <w:rPrChange w:id="1619" w:author="Rachael Maree Woods" w:date="2016-05-04T10:32:00Z">
              <w:rPr/>
            </w:rPrChange>
          </w:rPr>
          <w:fldChar w:fldCharType="end"/>
        </w:r>
        <w:r w:rsidR="00897C61" w:rsidRPr="00CC30E1" w:rsidDel="008D2A64">
          <w:rPr>
            <w:rFonts w:ascii="Times New Roman" w:eastAsia="Times New Roman" w:hAnsi="Times New Roman"/>
            <w:sz w:val="24"/>
            <w:szCs w:val="20"/>
            <w:lang w:eastAsia="de-DE"/>
          </w:rPr>
          <w:delText xml:space="preserve">. </w:delText>
        </w:r>
      </w:del>
      <w:del w:id="1620" w:author="Josh Madin" w:date="2016-03-24T13:49:00Z">
        <w:r w:rsidR="00897C61" w:rsidRPr="00CC30E1" w:rsidDel="00030552">
          <w:rPr>
            <w:rFonts w:ascii="Times New Roman" w:eastAsia="Times New Roman" w:hAnsi="Times New Roman"/>
            <w:sz w:val="24"/>
            <w:szCs w:val="20"/>
            <w:lang w:eastAsia="de-DE"/>
          </w:rPr>
          <w:delText>Th</w:delText>
        </w:r>
      </w:del>
      <w:del w:id="1621" w:author="Josh Madin" w:date="2016-03-24T13:48:00Z">
        <w:r w:rsidR="00897C61" w:rsidRPr="00CC30E1" w:rsidDel="00030552">
          <w:rPr>
            <w:rFonts w:ascii="Times New Roman" w:eastAsia="Times New Roman" w:hAnsi="Times New Roman"/>
            <w:sz w:val="24"/>
            <w:szCs w:val="20"/>
            <w:lang w:eastAsia="de-DE"/>
          </w:rPr>
          <w:delText>e</w:delText>
        </w:r>
      </w:del>
      <w:del w:id="1622" w:author="Josh Madin" w:date="2016-03-24T13:49:00Z">
        <w:r w:rsidR="00897C61" w:rsidRPr="00CC30E1" w:rsidDel="00030552">
          <w:rPr>
            <w:rFonts w:ascii="Times New Roman" w:eastAsia="Times New Roman" w:hAnsi="Times New Roman"/>
            <w:sz w:val="24"/>
            <w:szCs w:val="20"/>
            <w:lang w:eastAsia="de-DE"/>
          </w:rPr>
          <w:delText xml:space="preserve"> </w:delText>
        </w:r>
      </w:del>
      <w:del w:id="1623" w:author="Josh Madin" w:date="2016-03-24T13:48:00Z">
        <w:r w:rsidR="00897C61" w:rsidRPr="00CC30E1" w:rsidDel="00030552">
          <w:rPr>
            <w:rFonts w:ascii="Times New Roman" w:eastAsia="Times New Roman" w:hAnsi="Times New Roman"/>
            <w:sz w:val="24"/>
            <w:szCs w:val="20"/>
            <w:lang w:eastAsia="de-DE"/>
          </w:rPr>
          <w:delText xml:space="preserve">application of this </w:delText>
        </w:r>
      </w:del>
      <w:del w:id="1624" w:author="Josh Madin" w:date="2016-03-24T13:49:00Z">
        <w:r w:rsidR="00897C61" w:rsidRPr="00CC30E1" w:rsidDel="00030552">
          <w:rPr>
            <w:rFonts w:ascii="Times New Roman" w:eastAsia="Times New Roman" w:hAnsi="Times New Roman"/>
            <w:sz w:val="24"/>
            <w:szCs w:val="20"/>
            <w:lang w:eastAsia="de-DE"/>
          </w:rPr>
          <w:delText xml:space="preserve">research </w:delText>
        </w:r>
      </w:del>
      <w:del w:id="1625" w:author="Josh Madin" w:date="2016-03-24T13:48:00Z">
        <w:r w:rsidR="00897C61" w:rsidRPr="00CC30E1" w:rsidDel="00030552">
          <w:rPr>
            <w:rFonts w:ascii="Times New Roman" w:eastAsia="Times New Roman" w:hAnsi="Times New Roman"/>
            <w:sz w:val="24"/>
            <w:szCs w:val="20"/>
            <w:lang w:eastAsia="de-DE"/>
          </w:rPr>
          <w:delText xml:space="preserve">to </w:delText>
        </w:r>
      </w:del>
      <w:del w:id="1626" w:author="Josh Madin" w:date="2016-03-24T13:49:00Z">
        <w:r w:rsidR="00897C61" w:rsidRPr="00CC30E1" w:rsidDel="00030552">
          <w:rPr>
            <w:rFonts w:ascii="Times New Roman" w:eastAsia="Times New Roman" w:hAnsi="Times New Roman"/>
            <w:sz w:val="24"/>
            <w:szCs w:val="20"/>
            <w:lang w:eastAsia="de-DE"/>
          </w:rPr>
          <w:delText>identify</w:delText>
        </w:r>
      </w:del>
      <w:del w:id="1627" w:author="Josh Madin" w:date="2016-03-24T13:48:00Z">
        <w:r w:rsidR="00897C61" w:rsidRPr="00CC30E1" w:rsidDel="00030552">
          <w:rPr>
            <w:rFonts w:ascii="Times New Roman" w:eastAsia="Times New Roman" w:hAnsi="Times New Roman"/>
            <w:sz w:val="24"/>
            <w:szCs w:val="20"/>
            <w:lang w:eastAsia="de-DE"/>
          </w:rPr>
          <w:delText xml:space="preserve"> more optimal and</w:delText>
        </w:r>
      </w:del>
      <w:del w:id="1628" w:author="Josh Madin" w:date="2016-03-24T13:49:00Z">
        <w:r w:rsidR="00897C61" w:rsidRPr="00CC30E1" w:rsidDel="00030552">
          <w:rPr>
            <w:rFonts w:ascii="Times New Roman" w:eastAsia="Times New Roman" w:hAnsi="Times New Roman"/>
            <w:sz w:val="24"/>
            <w:szCs w:val="20"/>
            <w:lang w:eastAsia="de-DE"/>
          </w:rPr>
          <w:delText xml:space="preserve"> novel </w:delText>
        </w:r>
      </w:del>
      <w:del w:id="1629" w:author="Josh Madin" w:date="2016-03-24T13:48:00Z">
        <w:r w:rsidR="00897C61" w:rsidRPr="00CC30E1" w:rsidDel="00030552">
          <w:rPr>
            <w:rFonts w:ascii="Times New Roman" w:eastAsia="Times New Roman" w:hAnsi="Times New Roman"/>
            <w:sz w:val="24"/>
            <w:szCs w:val="20"/>
            <w:lang w:eastAsia="de-DE"/>
          </w:rPr>
          <w:delText xml:space="preserve">environmental </w:delText>
        </w:r>
      </w:del>
      <w:del w:id="1630" w:author="Josh Madin" w:date="2016-03-24T13:49:00Z">
        <w:r w:rsidR="00897C61" w:rsidRPr="00CC30E1" w:rsidDel="00030552">
          <w:rPr>
            <w:rFonts w:ascii="Times New Roman" w:eastAsia="Times New Roman" w:hAnsi="Times New Roman"/>
            <w:sz w:val="24"/>
            <w:szCs w:val="20"/>
            <w:lang w:eastAsia="de-DE"/>
          </w:rPr>
          <w:delText xml:space="preserve">locations </w:delText>
        </w:r>
      </w:del>
      <w:del w:id="1631" w:author="Josh Madin" w:date="2016-03-24T13:48:00Z">
        <w:r w:rsidR="00897C61" w:rsidRPr="00CC30E1" w:rsidDel="00030552">
          <w:rPr>
            <w:rFonts w:ascii="Times New Roman" w:eastAsia="Times New Roman" w:hAnsi="Times New Roman"/>
            <w:sz w:val="24"/>
            <w:szCs w:val="20"/>
            <w:lang w:eastAsia="de-DE"/>
          </w:rPr>
          <w:delText>for the survival of</w:delText>
        </w:r>
      </w:del>
      <w:del w:id="1632" w:author="Josh Madin" w:date="2016-03-24T13:49:00Z">
        <w:r w:rsidR="00897C61" w:rsidRPr="00CC30E1" w:rsidDel="00030552">
          <w:rPr>
            <w:rFonts w:ascii="Times New Roman" w:eastAsia="Times New Roman" w:hAnsi="Times New Roman"/>
            <w:sz w:val="24"/>
            <w:szCs w:val="20"/>
            <w:lang w:eastAsia="de-DE"/>
          </w:rPr>
          <w:delText xml:space="preserve"> corals</w:delText>
        </w:r>
      </w:del>
      <w:ins w:id="1633" w:author="Rachael Maree Woods" w:date="2016-03-16T10:00:00Z">
        <w:del w:id="1634" w:author="Josh Madin" w:date="2016-03-24T13:49:00Z">
          <w:r w:rsidRPr="00CC30E1" w:rsidDel="00030552">
            <w:rPr>
              <w:rFonts w:ascii="Times New Roman" w:eastAsia="Times New Roman" w:hAnsi="Times New Roman"/>
              <w:sz w:val="24"/>
              <w:szCs w:val="20"/>
              <w:lang w:eastAsia="de-DE"/>
            </w:rPr>
            <w:delText>,</w:delText>
          </w:r>
        </w:del>
      </w:ins>
      <w:del w:id="1635" w:author="Josh Madin" w:date="2016-03-24T13:49:00Z">
        <w:r w:rsidR="00897C61" w:rsidRPr="00CC30E1" w:rsidDel="00030552">
          <w:rPr>
            <w:rFonts w:ascii="Times New Roman" w:eastAsia="Times New Roman" w:hAnsi="Times New Roman"/>
            <w:sz w:val="24"/>
            <w:szCs w:val="20"/>
            <w:lang w:eastAsia="de-DE"/>
          </w:rPr>
          <w:delText xml:space="preserve"> will enable the persistence of these very important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into the future, along with coral reef ecosystems and the high diversity of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that inhabit them.  </w:delText>
        </w:r>
        <w:commentRangeEnd w:id="1609"/>
        <w:r w:rsidR="00446542" w:rsidRPr="00A879BA" w:rsidDel="00030552">
          <w:rPr>
            <w:sz w:val="24"/>
            <w:szCs w:val="20"/>
            <w:rPrChange w:id="1636" w:author="Rachael Maree Woods" w:date="2016-05-04T10:32:00Z">
              <w:rPr>
                <w:rStyle w:val="CommentReference"/>
                <w:rFonts w:ascii="Times New Roman" w:eastAsia="Times New Roman" w:hAnsi="Times New Roman"/>
                <w:lang w:val="en-US" w:eastAsia="de-DE"/>
              </w:rPr>
            </w:rPrChange>
          </w:rPr>
          <w:commentReference w:id="1609"/>
        </w:r>
      </w:del>
    </w:p>
    <w:p w14:paraId="07B20E88" w14:textId="77777777" w:rsidR="00897C61" w:rsidRPr="00CC30E1" w:rsidDel="00CC30E1" w:rsidRDefault="00897C61">
      <w:pPr>
        <w:pStyle w:val="NoSpacing"/>
        <w:spacing w:line="480" w:lineRule="auto"/>
        <w:rPr>
          <w:del w:id="1637" w:author="Rachael Maree Woods" w:date="2016-03-16T14:26:00Z"/>
          <w:rFonts w:ascii="Times New Roman" w:eastAsia="Times New Roman" w:hAnsi="Times New Roman"/>
          <w:sz w:val="24"/>
          <w:szCs w:val="20"/>
          <w:lang w:eastAsia="de-DE"/>
        </w:rPr>
      </w:pPr>
    </w:p>
    <w:p w14:paraId="449A010C" w14:textId="77777777" w:rsidR="00897C61" w:rsidRPr="00A879BA" w:rsidDel="00CC30E1" w:rsidRDefault="00897C61">
      <w:pPr>
        <w:pStyle w:val="NoSpacing"/>
        <w:rPr>
          <w:del w:id="1638" w:author="Rachael Maree Woods" w:date="2016-03-16T14:26:00Z"/>
          <w:rFonts w:ascii="Times New Roman" w:eastAsia="Times New Roman" w:hAnsi="Times New Roman"/>
          <w:sz w:val="24"/>
          <w:szCs w:val="20"/>
          <w:lang w:eastAsia="de-DE"/>
          <w:rPrChange w:id="1639" w:author="Rachael Maree Woods" w:date="2016-05-04T10:32:00Z">
            <w:rPr>
              <w:del w:id="1640" w:author="Rachael Maree Woods" w:date="2016-03-16T14:26:00Z"/>
            </w:rPr>
          </w:rPrChange>
        </w:rPr>
        <w:pPrChange w:id="1641" w:author="Rachael Maree Woods" w:date="2016-03-30T10:49:00Z">
          <w:pPr>
            <w:spacing w:line="480" w:lineRule="auto"/>
          </w:pPr>
        </w:pPrChange>
      </w:pPr>
    </w:p>
    <w:p w14:paraId="43EA21B7" w14:textId="2D8723B6" w:rsidR="00C7267B" w:rsidRPr="00A879BA" w:rsidDel="00CC30E1" w:rsidRDefault="00C7267B">
      <w:pPr>
        <w:pStyle w:val="NoSpacing"/>
        <w:rPr>
          <w:del w:id="1642" w:author="Rachael Maree Woods" w:date="2016-03-16T14:26:00Z"/>
          <w:rFonts w:ascii="Times New Roman" w:eastAsia="Times New Roman" w:hAnsi="Times New Roman"/>
          <w:sz w:val="24"/>
          <w:szCs w:val="20"/>
          <w:lang w:eastAsia="de-DE"/>
          <w:rPrChange w:id="1643" w:author="Rachael Maree Woods" w:date="2016-05-04T10:32:00Z">
            <w:rPr>
              <w:del w:id="1644" w:author="Rachael Maree Woods" w:date="2016-03-16T14:26:00Z"/>
              <w:b/>
              <w:sz w:val="32"/>
            </w:rPr>
          </w:rPrChange>
        </w:rPr>
        <w:pPrChange w:id="1645" w:author="Rachael Maree Woods" w:date="2016-03-30T10:49:00Z">
          <w:pPr>
            <w:overflowPunct/>
            <w:autoSpaceDE/>
            <w:autoSpaceDN/>
            <w:adjustRightInd/>
            <w:spacing w:line="240" w:lineRule="auto"/>
            <w:textAlignment w:val="auto"/>
          </w:pPr>
        </w:pPrChange>
      </w:pPr>
    </w:p>
    <w:p w14:paraId="0DD1CC5F" w14:textId="77777777" w:rsidR="00897C61" w:rsidRPr="00A879BA" w:rsidDel="00C02896" w:rsidRDefault="00897C61">
      <w:pPr>
        <w:pStyle w:val="NoSpacing"/>
        <w:rPr>
          <w:del w:id="1646" w:author="Rachael Maree Woods" w:date="2016-03-30T10:49:00Z"/>
          <w:rFonts w:ascii="Times New Roman" w:eastAsia="Times New Roman" w:hAnsi="Times New Roman"/>
          <w:sz w:val="24"/>
          <w:szCs w:val="20"/>
          <w:lang w:eastAsia="de-DE"/>
          <w:rPrChange w:id="1647" w:author="Rachael Maree Woods" w:date="2016-05-04T10:32:00Z">
            <w:rPr>
              <w:del w:id="1648" w:author="Rachael Maree Woods" w:date="2016-03-30T10:49:00Z"/>
              <w:b/>
              <w:sz w:val="32"/>
            </w:rPr>
          </w:rPrChange>
        </w:rPr>
        <w:pPrChange w:id="1649" w:author="Rachael Maree Woods" w:date="2016-03-30T10:49:00Z">
          <w:pPr>
            <w:overflowPunct/>
            <w:autoSpaceDE/>
            <w:autoSpaceDN/>
            <w:adjustRightInd/>
            <w:spacing w:line="240" w:lineRule="auto"/>
            <w:textAlignment w:val="auto"/>
          </w:pPr>
        </w:pPrChange>
      </w:pPr>
      <w:del w:id="1650" w:author="Rachael Maree Woods" w:date="2016-03-30T10:49:00Z">
        <w:r w:rsidRPr="00A879BA" w:rsidDel="00C02896">
          <w:rPr>
            <w:rFonts w:ascii="Times New Roman" w:eastAsia="Times New Roman" w:hAnsi="Times New Roman"/>
            <w:sz w:val="24"/>
            <w:szCs w:val="20"/>
            <w:lang w:eastAsia="de-DE"/>
            <w:rPrChange w:id="1651" w:author="Rachael Maree Woods" w:date="2016-05-04T10:32:00Z">
              <w:rPr/>
            </w:rPrChange>
          </w:rPr>
          <w:br w:type="page"/>
        </w:r>
      </w:del>
    </w:p>
    <w:p w14:paraId="0FCFE34B" w14:textId="77777777" w:rsidR="00C02896" w:rsidRPr="00A879BA" w:rsidRDefault="00C02896">
      <w:pPr>
        <w:pStyle w:val="NoSpacing"/>
        <w:rPr>
          <w:ins w:id="1652" w:author="Rachael Maree Woods" w:date="2016-03-30T10:49:00Z"/>
          <w:rFonts w:ascii="Times New Roman" w:eastAsia="Times New Roman" w:hAnsi="Times New Roman"/>
          <w:sz w:val="24"/>
          <w:szCs w:val="20"/>
          <w:lang w:eastAsia="de-DE"/>
          <w:rPrChange w:id="1653" w:author="Rachael Maree Woods" w:date="2016-05-04T10:32:00Z">
            <w:rPr>
              <w:ins w:id="1654" w:author="Rachael Maree Woods" w:date="2016-03-30T10:49:00Z"/>
              <w:b/>
              <w:sz w:val="32"/>
            </w:rPr>
          </w:rPrChange>
        </w:rPr>
        <w:pPrChange w:id="1655" w:author="Rachael Maree Woods" w:date="2016-03-30T10:49:00Z">
          <w:pPr>
            <w:overflowPunct/>
            <w:autoSpaceDE/>
            <w:autoSpaceDN/>
            <w:adjustRightInd/>
            <w:spacing w:line="240" w:lineRule="auto"/>
            <w:textAlignment w:val="auto"/>
          </w:pPr>
        </w:pPrChange>
      </w:pPr>
      <w:ins w:id="1656" w:author="Rachael Maree Woods" w:date="2016-03-30T10:49:00Z">
        <w:r w:rsidRPr="00A879BA">
          <w:rPr>
            <w:rFonts w:ascii="Times New Roman" w:eastAsia="Times New Roman" w:hAnsi="Times New Roman"/>
            <w:sz w:val="24"/>
            <w:szCs w:val="20"/>
            <w:lang w:eastAsia="de-DE"/>
            <w:rPrChange w:id="1657" w:author="Rachael Maree Woods" w:date="2016-05-04T10:32:00Z">
              <w:rPr/>
            </w:rPrChange>
          </w:rPr>
          <w:br w:type="page"/>
        </w:r>
      </w:ins>
    </w:p>
    <w:p w14:paraId="081C5010" w14:textId="55288DAC"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3ABF90FD" w:rsidR="00413910" w:rsidRDefault="00413910" w:rsidP="00413910">
      <w:pPr>
        <w:rPr>
          <w:ins w:id="1658" w:author="Rachael Maree Woods" w:date="2016-03-30T10:49:00Z"/>
          <w:sz w:val="20"/>
          <w:lang w:val="en-AU"/>
        </w:rPr>
      </w:pPr>
      <w:ins w:id="1659" w:author="Rachael Maree Woods" w:date="2016-03-16T14:05:00Z">
        <w:r w:rsidRPr="00CC30E1">
          <w:rPr>
            <w:sz w:val="20"/>
            <w:lang w:val="en-AU"/>
          </w:rPr>
          <w:t xml:space="preserve">We would like to </w:t>
        </w:r>
        <w:del w:id="1660" w:author="Josh Madin" w:date="2016-03-24T13:49:00Z">
          <w:r w:rsidRPr="00CC30E1" w:rsidDel="00030552">
            <w:rPr>
              <w:sz w:val="20"/>
              <w:lang w:val="en-AU"/>
            </w:rPr>
            <w:delText xml:space="preserve">acknowledge and </w:delText>
          </w:r>
        </w:del>
        <w:r w:rsidRPr="00CC30E1">
          <w:rPr>
            <w:sz w:val="20"/>
            <w:lang w:val="en-AU"/>
          </w:rPr>
          <w:t xml:space="preserve">thank the Quantitative Ecology and Evolution </w:t>
        </w:r>
        <w:del w:id="1661" w:author="Josh Madin" w:date="2016-03-24T13:49:00Z">
          <w:r w:rsidRPr="00CC30E1" w:rsidDel="00030552">
            <w:rPr>
              <w:sz w:val="20"/>
              <w:lang w:val="en-AU"/>
            </w:rPr>
            <w:delText>Laboratory</w:delText>
          </w:r>
        </w:del>
      </w:ins>
      <w:ins w:id="1662" w:author="Josh Madin" w:date="2016-03-24T13:49:00Z">
        <w:r w:rsidR="00030552">
          <w:rPr>
            <w:sz w:val="20"/>
            <w:lang w:val="en-AU"/>
          </w:rPr>
          <w:t>group</w:t>
        </w:r>
      </w:ins>
      <w:ins w:id="1663" w:author="Rachael Maree Woods" w:date="2016-03-16T14:05:00Z">
        <w:r w:rsidRPr="00CC30E1">
          <w:rPr>
            <w:sz w:val="20"/>
            <w:lang w:val="en-AU"/>
          </w:rPr>
          <w:t xml:space="preserve"> </w:t>
        </w:r>
        <w:del w:id="1664" w:author="Josh Madin" w:date="2016-03-24T13:49:00Z">
          <w:r w:rsidRPr="00CC30E1" w:rsidDel="00030552">
            <w:rPr>
              <w:sz w:val="20"/>
              <w:lang w:val="en-AU"/>
            </w:rPr>
            <w:delText>from</w:delText>
          </w:r>
        </w:del>
      </w:ins>
      <w:ins w:id="1665" w:author="Josh Madin" w:date="2016-03-24T13:49:00Z">
        <w:r w:rsidR="00030552">
          <w:rPr>
            <w:sz w:val="20"/>
            <w:lang w:val="en-AU"/>
          </w:rPr>
          <w:t>at</w:t>
        </w:r>
      </w:ins>
      <w:ins w:id="1666" w:author="Rachael Maree Woods" w:date="2016-03-16T14:05:00Z">
        <w:r w:rsidRPr="00CC30E1">
          <w:rPr>
            <w:sz w:val="20"/>
            <w:lang w:val="en-AU"/>
          </w:rPr>
          <w:t xml:space="preserve"> Macquarie University</w:t>
        </w:r>
        <w:del w:id="1667" w:author="Josh Madin" w:date="2016-03-24T13:50:00Z">
          <w:r w:rsidRPr="00CC30E1" w:rsidDel="00030552">
            <w:rPr>
              <w:sz w:val="20"/>
              <w:lang w:val="en-AU"/>
            </w:rPr>
            <w:delText>,</w:delText>
          </w:r>
        </w:del>
        <w:r w:rsidRPr="00CC30E1">
          <w:rPr>
            <w:sz w:val="20"/>
            <w:lang w:val="en-AU"/>
          </w:rPr>
          <w:t xml:space="preserve"> for </w:t>
        </w:r>
        <w:del w:id="1668" w:author="Josh Madin" w:date="2016-03-24T13:50:00Z">
          <w:r w:rsidRPr="00CC30E1" w:rsidDel="00030552">
            <w:rPr>
              <w:sz w:val="20"/>
              <w:lang w:val="en-AU"/>
            </w:rPr>
            <w:delText xml:space="preserve">their </w:delText>
          </w:r>
        </w:del>
        <w:r w:rsidRPr="00CC30E1">
          <w:rPr>
            <w:sz w:val="20"/>
            <w:lang w:val="en-AU"/>
          </w:rPr>
          <w:t xml:space="preserve">helpful comments and suggestions. JSM and AHB were supported by the Australian Research Council. </w:t>
        </w:r>
      </w:ins>
    </w:p>
    <w:p w14:paraId="64205050" w14:textId="77777777" w:rsidR="00A75634" w:rsidRPr="00CC30E1" w:rsidRDefault="00A75634" w:rsidP="00413910">
      <w:pPr>
        <w:rPr>
          <w:ins w:id="1669" w:author="Rachael Maree Woods" w:date="2016-03-16T14:05:00Z"/>
          <w:sz w:val="20"/>
          <w:lang w:val="en-AU"/>
        </w:rPr>
      </w:pPr>
    </w:p>
    <w:p w14:paraId="207DD446" w14:textId="5DAA586F" w:rsidR="00A103A4" w:rsidRPr="00CC30E1" w:rsidDel="00413910" w:rsidRDefault="00B83CCE" w:rsidP="001F4CC8">
      <w:pPr>
        <w:rPr>
          <w:del w:id="1670" w:author="Rachael Maree Woods" w:date="2016-03-16T14:05:00Z"/>
          <w:sz w:val="20"/>
          <w:lang w:val="en-AU"/>
        </w:rPr>
      </w:pPr>
      <w:del w:id="1671"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672"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p w14:paraId="5CBD97C6" w14:textId="0A170C22" w:rsidR="00196F2F" w:rsidRPr="00CC30E1" w:rsidDel="004E1042" w:rsidRDefault="006B2A4C">
      <w:pPr>
        <w:pStyle w:val="EndNoteBibliography"/>
        <w:ind w:left="720" w:hanging="720"/>
        <w:rPr>
          <w:del w:id="1673" w:author="Rachael Maree Woods" w:date="2016-03-25T10:06:00Z"/>
          <w:sz w:val="20"/>
          <w:lang w:val="en-AU"/>
          <w:rPrChange w:id="1674" w:author="Rachael Maree Woods" w:date="2016-03-16T14:26:00Z">
            <w:rPr>
              <w:del w:id="1675" w:author="Rachael Maree Woods" w:date="2016-03-25T10:06:00Z"/>
              <w:sz w:val="20"/>
            </w:rPr>
          </w:rPrChange>
        </w:rPr>
      </w:pPr>
      <w:r w:rsidRPr="007B765C">
        <w:rPr>
          <w:lang w:val="en-AU"/>
        </w:rPr>
        <w:fldChar w:fldCharType="begin"/>
      </w:r>
      <w:r w:rsidR="00C1356A" w:rsidRPr="00CC30E1">
        <w:rPr>
          <w:lang w:val="en-AU"/>
        </w:rPr>
        <w:instrText xml:space="preserve"> ADDIN EN.REFLIST </w:instrText>
      </w:r>
      <w:r w:rsidRPr="007B765C">
        <w:rPr>
          <w:lang w:val="en-AU"/>
        </w:rPr>
        <w:fldChar w:fldCharType="separate"/>
      </w:r>
      <w:bookmarkStart w:id="1676" w:name="_ENREF_1"/>
      <w:del w:id="1677" w:author="Rachael Maree Woods" w:date="2016-03-25T10:06:00Z">
        <w:r w:rsidR="00196F2F" w:rsidRPr="00CC30E1" w:rsidDel="004E1042">
          <w:rPr>
            <w:sz w:val="20"/>
            <w:lang w:val="en-AU"/>
            <w:rPrChange w:id="1678" w:author="Rachael Maree Woods" w:date="2016-03-16T14:26:00Z">
              <w:rPr>
                <w:sz w:val="20"/>
              </w:rPr>
            </w:rPrChange>
          </w:rPr>
          <w:delText>Ahsanullah M, Arnott G (1978) Acute Toxicity of Copper, Cadmium, and zinc to Larvae of the Crab Paragrapus quadridentatus (H. Milne Edwards), and Implications for Water Quality Criteria. Marine and Freshwater Research 29:1-8</w:delText>
        </w:r>
        <w:bookmarkEnd w:id="1676"/>
      </w:del>
    </w:p>
    <w:p w14:paraId="138B2780" w14:textId="0B83C54B" w:rsidR="00196F2F" w:rsidRPr="00CC30E1" w:rsidDel="004E1042" w:rsidRDefault="00196F2F" w:rsidP="004E1042">
      <w:pPr>
        <w:pStyle w:val="EndNoteBibliography"/>
        <w:ind w:left="720" w:hanging="720"/>
        <w:rPr>
          <w:del w:id="1679" w:author="Rachael Maree Woods" w:date="2016-03-25T10:06:00Z"/>
          <w:sz w:val="20"/>
          <w:lang w:val="en-AU"/>
          <w:rPrChange w:id="1680" w:author="Rachael Maree Woods" w:date="2016-03-16T14:26:00Z">
            <w:rPr>
              <w:del w:id="1681" w:author="Rachael Maree Woods" w:date="2016-03-25T10:06:00Z"/>
              <w:sz w:val="20"/>
            </w:rPr>
          </w:rPrChange>
        </w:rPr>
      </w:pPr>
      <w:bookmarkStart w:id="1682" w:name="_ENREF_3"/>
      <w:del w:id="1683" w:author="Rachael Maree Woods" w:date="2016-03-25T10:06:00Z">
        <w:r w:rsidRPr="00CC30E1" w:rsidDel="004E1042">
          <w:rPr>
            <w:sz w:val="20"/>
            <w:lang w:val="en-AU"/>
            <w:rPrChange w:id="1684" w:author="Rachael Maree Woods" w:date="2016-03-16T14:26:00Z">
              <w:rPr>
                <w:sz w:val="20"/>
              </w:rPr>
            </w:rPrChange>
          </w:rPr>
          <w:delText>Albright R, Mason B, Miller M, Langdon C (2010) Ocean acidification compromises recruitment success of the threatened Caribbean coral Acropora palmata. Proceedings of the National Academy of Sciences 107:20400-20404</w:delText>
        </w:r>
        <w:bookmarkEnd w:id="1682"/>
      </w:del>
    </w:p>
    <w:p w14:paraId="69F847BE" w14:textId="0D9D97D5" w:rsidR="00D57E92" w:rsidRPr="00CC30E1" w:rsidRDefault="00D57E92">
      <w:pPr>
        <w:pStyle w:val="EndNoteBibliography"/>
        <w:ind w:left="720" w:hanging="720"/>
        <w:rPr>
          <w:sz w:val="20"/>
          <w:lang w:val="en-AU"/>
          <w:rPrChange w:id="1685" w:author="Rachael Maree Woods" w:date="2016-03-16T14:26:00Z">
            <w:rPr>
              <w:noProof/>
              <w:sz w:val="20"/>
              <w:lang w:val="de-DE"/>
            </w:rPr>
          </w:rPrChange>
        </w:rPr>
        <w:pPrChange w:id="1686" w:author="Rachael Maree Woods" w:date="2016-03-25T10:06:00Z">
          <w:pPr>
            <w:overflowPunct/>
            <w:spacing w:line="240" w:lineRule="auto"/>
            <w:ind w:left="720" w:hanging="720"/>
            <w:textAlignment w:val="auto"/>
          </w:pPr>
        </w:pPrChange>
      </w:pPr>
      <w:bookmarkStart w:id="1687" w:name="_ENREF_4"/>
      <w:r w:rsidRPr="00CC30E1">
        <w:rPr>
          <w:sz w:val="20"/>
          <w:lang w:val="en-AU"/>
          <w:rPrChange w:id="1688" w:author="Rachael Maree Woods" w:date="2016-03-16T14:26:00Z">
            <w:rPr>
              <w:sz w:val="20"/>
            </w:rPr>
          </w:rPrChange>
        </w:rPr>
        <w:t>Anthony KRN, Kline DI, Diaz-Pulido G, Dove S, Hoegh-Guldberg O (2008) Ocean acidification causes bleaching and productivity loss in coral reef builders. Proceedings of the National Academy of Sciences 105:17442-17446</w:t>
      </w:r>
    </w:p>
    <w:p w14:paraId="289A9699" w14:textId="77777777" w:rsidR="00400FEE" w:rsidRPr="004E5C70" w:rsidRDefault="00400FEE" w:rsidP="00400FEE">
      <w:pPr>
        <w:pStyle w:val="NoSpacing"/>
        <w:rPr>
          <w:ins w:id="1689" w:author="Rachael Maree Woods" w:date="2016-05-04T10:50:00Z"/>
          <w:rFonts w:ascii="Times New Roman" w:eastAsia="Times New Roman" w:hAnsi="Times New Roman"/>
          <w:noProof/>
          <w:sz w:val="20"/>
          <w:szCs w:val="20"/>
          <w:lang w:eastAsia="de-DE"/>
        </w:rPr>
      </w:pPr>
      <w:bookmarkStart w:id="1690" w:name="_ENREF_5"/>
      <w:bookmarkEnd w:id="1687"/>
      <w:ins w:id="1691" w:author="Rachael Maree Woods" w:date="2016-05-04T10:50:00Z">
        <w:r w:rsidRPr="004E5C70">
          <w:rPr>
            <w:rFonts w:ascii="Times New Roman" w:eastAsia="Times New Roman" w:hAnsi="Times New Roman"/>
            <w:noProof/>
            <w:sz w:val="20"/>
            <w:szCs w:val="20"/>
            <w:lang w:eastAsia="de-DE"/>
          </w:rPr>
          <w:t>Baird AH and Morse</w:t>
        </w:r>
        <w:r>
          <w:rPr>
            <w:rFonts w:ascii="Times New Roman" w:eastAsia="Times New Roman" w:hAnsi="Times New Roman"/>
            <w:noProof/>
            <w:sz w:val="20"/>
            <w:szCs w:val="20"/>
            <w:lang w:eastAsia="de-DE"/>
          </w:rPr>
          <w:t xml:space="preserve"> AN</w:t>
        </w:r>
        <w:r w:rsidRPr="004E5C70">
          <w:rPr>
            <w:rFonts w:ascii="Times New Roman" w:eastAsia="Times New Roman" w:hAnsi="Times New Roman"/>
            <w:noProof/>
            <w:sz w:val="20"/>
            <w:szCs w:val="20"/>
            <w:lang w:eastAsia="de-DE"/>
          </w:rPr>
          <w:t xml:space="preserve"> (2004)</w:t>
        </w:r>
        <w:r>
          <w:rPr>
            <w:rFonts w:ascii="Times New Roman" w:eastAsia="Times New Roman" w:hAnsi="Times New Roman"/>
            <w:noProof/>
            <w:sz w:val="20"/>
            <w:szCs w:val="20"/>
            <w:lang w:eastAsia="de-DE"/>
          </w:rPr>
          <w:t xml:space="preserve"> </w:t>
        </w:r>
        <w:r w:rsidRPr="004E5C70">
          <w:rPr>
            <w:rFonts w:ascii="Times New Roman" w:eastAsia="Times New Roman" w:hAnsi="Times New Roman"/>
            <w:noProof/>
            <w:sz w:val="20"/>
            <w:szCs w:val="20"/>
            <w:lang w:eastAsia="de-DE"/>
          </w:rPr>
          <w:t xml:space="preserve">Induction of metamorphosis in larvae of the brooding corals </w:t>
        </w:r>
        <w:r w:rsidRPr="004E5C70">
          <w:rPr>
            <w:rFonts w:ascii="Times New Roman" w:eastAsia="Times New Roman" w:hAnsi="Times New Roman"/>
            <w:i/>
            <w:noProof/>
            <w:sz w:val="20"/>
            <w:szCs w:val="20"/>
            <w:lang w:eastAsia="de-DE"/>
          </w:rPr>
          <w:t>Acropora palifera</w:t>
        </w:r>
        <w:r w:rsidRPr="004E5C70">
          <w:rPr>
            <w:rFonts w:ascii="Times New Roman" w:eastAsia="Times New Roman" w:hAnsi="Times New Roman"/>
            <w:noProof/>
            <w:sz w:val="20"/>
            <w:szCs w:val="20"/>
            <w:lang w:eastAsia="de-DE"/>
          </w:rPr>
          <w:t xml:space="preserve"> and </w:t>
        </w:r>
        <w:r w:rsidRPr="004E5C70">
          <w:rPr>
            <w:rFonts w:ascii="Times New Roman" w:eastAsia="Times New Roman" w:hAnsi="Times New Roman"/>
            <w:i/>
            <w:noProof/>
            <w:sz w:val="20"/>
            <w:szCs w:val="20"/>
            <w:lang w:eastAsia="de-DE"/>
          </w:rPr>
          <w:t>Stylophora pistillata</w:t>
        </w:r>
        <w:r w:rsidRPr="004E5C70">
          <w:rPr>
            <w:rFonts w:ascii="Times New Roman" w:eastAsia="Times New Roman" w:hAnsi="Times New Roman"/>
            <w:noProof/>
            <w:sz w:val="20"/>
            <w:szCs w:val="20"/>
            <w:lang w:eastAsia="de-DE"/>
          </w:rPr>
          <w:t>. Marine and Freshwater Research 55(5): 469-472</w:t>
        </w:r>
      </w:ins>
    </w:p>
    <w:p w14:paraId="622D59A3" w14:textId="77777777" w:rsidR="00196F2F" w:rsidRPr="00CC30E1" w:rsidRDefault="00196F2F" w:rsidP="00196F2F">
      <w:pPr>
        <w:pStyle w:val="EndNoteBibliography"/>
        <w:ind w:left="720" w:hanging="720"/>
        <w:rPr>
          <w:sz w:val="20"/>
          <w:lang w:val="en-AU"/>
          <w:rPrChange w:id="1692" w:author="Rachael Maree Woods" w:date="2016-03-16T14:26:00Z">
            <w:rPr>
              <w:sz w:val="20"/>
            </w:rPr>
          </w:rPrChange>
        </w:rPr>
      </w:pPr>
      <w:r w:rsidRPr="00CC30E1">
        <w:rPr>
          <w:sz w:val="20"/>
          <w:lang w:val="en-AU"/>
          <w:rPrChange w:id="1693" w:author="Rachael Maree Woods" w:date="2016-03-16T14:26:00Z">
            <w:rPr>
              <w:sz w:val="20"/>
            </w:rPr>
          </w:rPrChange>
        </w:rPr>
        <w:t>Baird AH, Gilmour JP, Kamiki TM, Nonaka M, Pratchett MS, Yamamoto HH, Yamasaki H (2006) Temperature tolerance of symbiotic and non-symbiotic coral larvae</w:t>
      </w:r>
      <w:bookmarkEnd w:id="1690"/>
    </w:p>
    <w:p w14:paraId="6D964358" w14:textId="7964A917" w:rsidR="008D34BF" w:rsidRDefault="008D34BF" w:rsidP="008D34BF">
      <w:pPr>
        <w:overflowPunct/>
        <w:spacing w:line="240" w:lineRule="auto"/>
        <w:ind w:left="720" w:hanging="720"/>
        <w:textAlignment w:val="auto"/>
        <w:rPr>
          <w:ins w:id="1694" w:author="Rachael Maree Woods" w:date="2016-05-04T10:50:00Z"/>
          <w:noProof/>
          <w:sz w:val="20"/>
          <w:lang w:val="en-AU"/>
        </w:rPr>
      </w:pPr>
      <w:bookmarkStart w:id="1695" w:name="_ENREF_6"/>
      <w:r w:rsidRPr="00CC30E1">
        <w:rPr>
          <w:noProof/>
          <w:sz w:val="20"/>
          <w:lang w:val="en-AU"/>
          <w:rPrChange w:id="1696"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0EB2C857" w14:textId="5C621A26" w:rsidR="00400FEE" w:rsidRPr="00CC30E1" w:rsidDel="00400FEE" w:rsidRDefault="00400FEE" w:rsidP="00400FEE">
      <w:pPr>
        <w:overflowPunct/>
        <w:spacing w:line="240" w:lineRule="auto"/>
        <w:textAlignment w:val="auto"/>
        <w:rPr>
          <w:del w:id="1697" w:author="Rachael Maree Woods" w:date="2016-05-04T10:50:00Z"/>
          <w:noProof/>
          <w:sz w:val="20"/>
          <w:lang w:val="en-AU"/>
          <w:rPrChange w:id="1698" w:author="Rachael Maree Woods" w:date="2016-03-16T14:26:00Z">
            <w:rPr>
              <w:del w:id="1699" w:author="Rachael Maree Woods" w:date="2016-05-04T10:50:00Z"/>
              <w:noProof/>
              <w:sz w:val="20"/>
              <w:lang w:val="de-DE"/>
            </w:rPr>
          </w:rPrChange>
        </w:rPr>
        <w:pPrChange w:id="1700" w:author="Rachael Maree Woods" w:date="2016-05-04T10:50:00Z">
          <w:pPr>
            <w:overflowPunct/>
            <w:spacing w:line="240" w:lineRule="auto"/>
            <w:ind w:left="720" w:hanging="720"/>
            <w:textAlignment w:val="auto"/>
          </w:pPr>
        </w:pPrChange>
      </w:pPr>
    </w:p>
    <w:p w14:paraId="41C0903B" w14:textId="77777777" w:rsidR="00196F2F" w:rsidRPr="00CC30E1" w:rsidRDefault="00196F2F" w:rsidP="00196F2F">
      <w:pPr>
        <w:pStyle w:val="EndNoteBibliography"/>
        <w:ind w:left="720" w:hanging="720"/>
        <w:rPr>
          <w:sz w:val="20"/>
          <w:lang w:val="en-AU"/>
          <w:rPrChange w:id="1701" w:author="Rachael Maree Woods" w:date="2016-03-16T14:26:00Z">
            <w:rPr>
              <w:sz w:val="20"/>
            </w:rPr>
          </w:rPrChange>
        </w:rPr>
      </w:pPr>
      <w:r w:rsidRPr="00CC30E1">
        <w:rPr>
          <w:sz w:val="20"/>
          <w:lang w:val="en-AU"/>
          <w:rPrChange w:id="1702" w:author="Rachael Maree Woods" w:date="2016-03-16T14:26:00Z">
            <w:rPr>
              <w:sz w:val="20"/>
            </w:rPr>
          </w:rPrChange>
        </w:rPr>
        <w:t>Bassim K, Sammarco P (2003) Effects of temperature and ammonium on larval development and survivorship in a scleractinian coral (Diploria strigosa). Marine Biology 142:241-252</w:t>
      </w:r>
      <w:bookmarkEnd w:id="1695"/>
    </w:p>
    <w:p w14:paraId="670451FA" w14:textId="77777777" w:rsidR="00196F2F" w:rsidRPr="00CC30E1" w:rsidRDefault="00196F2F" w:rsidP="00196F2F">
      <w:pPr>
        <w:pStyle w:val="EndNoteBibliography"/>
        <w:ind w:left="720" w:hanging="720"/>
        <w:rPr>
          <w:sz w:val="20"/>
          <w:lang w:val="en-AU"/>
          <w:rPrChange w:id="1703" w:author="Rachael Maree Woods" w:date="2016-03-16T14:26:00Z">
            <w:rPr>
              <w:sz w:val="20"/>
            </w:rPr>
          </w:rPrChange>
        </w:rPr>
      </w:pPr>
      <w:bookmarkStart w:id="1704" w:name="_ENREF_7"/>
      <w:r w:rsidRPr="00CC30E1">
        <w:rPr>
          <w:sz w:val="20"/>
          <w:lang w:val="en-AU"/>
          <w:rPrChange w:id="1705" w:author="Rachael Maree Woods" w:date="2016-03-16T14:26:00Z">
            <w:rPr>
              <w:sz w:val="20"/>
            </w:rPr>
          </w:rPrChange>
        </w:rPr>
        <w:t>Bates D, Maechler M, Bolker B (2012) lme4: Linear mixed-effects models using S4 classes</w:t>
      </w:r>
      <w:bookmarkEnd w:id="1704"/>
    </w:p>
    <w:p w14:paraId="370C7362" w14:textId="158EC658" w:rsidR="00196F2F" w:rsidRPr="00CC30E1" w:rsidDel="004E1042" w:rsidRDefault="00196F2F" w:rsidP="00196F2F">
      <w:pPr>
        <w:pStyle w:val="EndNoteBibliography"/>
        <w:ind w:left="720" w:hanging="720"/>
        <w:rPr>
          <w:del w:id="1706" w:author="Rachael Maree Woods" w:date="2016-03-25T10:07:00Z"/>
          <w:sz w:val="20"/>
          <w:lang w:val="en-AU"/>
          <w:rPrChange w:id="1707" w:author="Rachael Maree Woods" w:date="2016-03-16T14:26:00Z">
            <w:rPr>
              <w:del w:id="1708" w:author="Rachael Maree Woods" w:date="2016-03-25T10:07:00Z"/>
              <w:sz w:val="20"/>
            </w:rPr>
          </w:rPrChange>
        </w:rPr>
      </w:pPr>
      <w:bookmarkStart w:id="1709" w:name="_ENREF_8"/>
      <w:del w:id="1710" w:author="Rachael Maree Woods" w:date="2016-03-25T10:07:00Z">
        <w:r w:rsidRPr="00CC30E1" w:rsidDel="004E1042">
          <w:rPr>
            <w:sz w:val="20"/>
            <w:lang w:val="en-AU"/>
            <w:rPrChange w:id="1711" w:author="Rachael Maree Woods" w:date="2016-03-16T14:26:00Z">
              <w:rPr>
                <w:sz w:val="20"/>
              </w:rPr>
            </w:rPrChange>
          </w:rPr>
          <w:delText>Bilotta G, Brazier R (2008) Understanding the influence of suspended solids on water quality and aquatic biota. Water research 42:2849-2861</w:delText>
        </w:r>
        <w:bookmarkEnd w:id="1709"/>
      </w:del>
    </w:p>
    <w:p w14:paraId="3180A210" w14:textId="77777777" w:rsidR="00196F2F" w:rsidRPr="00CC30E1" w:rsidRDefault="00196F2F" w:rsidP="00196F2F">
      <w:pPr>
        <w:pStyle w:val="EndNoteBibliography"/>
        <w:ind w:left="720" w:hanging="720"/>
        <w:rPr>
          <w:sz w:val="20"/>
          <w:lang w:val="en-AU"/>
          <w:rPrChange w:id="1712" w:author="Rachael Maree Woods" w:date="2016-03-16T14:26:00Z">
            <w:rPr>
              <w:sz w:val="20"/>
            </w:rPr>
          </w:rPrChange>
        </w:rPr>
      </w:pPr>
      <w:bookmarkStart w:id="1713" w:name="_ENREF_11"/>
      <w:r w:rsidRPr="00CC30E1">
        <w:rPr>
          <w:sz w:val="20"/>
          <w:lang w:val="en-AU"/>
          <w:rPrChange w:id="1714" w:author="Rachael Maree Woods" w:date="2016-03-16T14:26:00Z">
            <w:rPr>
              <w:sz w:val="20"/>
            </w:rPr>
          </w:rPrChange>
        </w:rPr>
        <w:t>Calabrese A, MacInnes J, Nelson D, Miller J (1977) Survival and growth of bivalve larvae under heavy-metal stress. Marine Biology 41:179-184</w:t>
      </w:r>
      <w:bookmarkEnd w:id="1713"/>
    </w:p>
    <w:p w14:paraId="68C696D7" w14:textId="3DA82A86" w:rsidR="00196F2F" w:rsidRPr="00CC30E1" w:rsidDel="004E1042" w:rsidRDefault="00196F2F" w:rsidP="00196F2F">
      <w:pPr>
        <w:pStyle w:val="EndNoteBibliography"/>
        <w:ind w:left="720" w:hanging="720"/>
        <w:rPr>
          <w:del w:id="1715" w:author="Rachael Maree Woods" w:date="2016-03-25T10:07:00Z"/>
          <w:sz w:val="20"/>
          <w:lang w:val="en-AU"/>
          <w:rPrChange w:id="1716" w:author="Rachael Maree Woods" w:date="2016-03-16T14:26:00Z">
            <w:rPr>
              <w:del w:id="1717" w:author="Rachael Maree Woods" w:date="2016-03-25T10:07:00Z"/>
              <w:sz w:val="20"/>
            </w:rPr>
          </w:rPrChange>
        </w:rPr>
      </w:pPr>
      <w:bookmarkStart w:id="1718" w:name="_ENREF_12"/>
      <w:del w:id="1719" w:author="Rachael Maree Woods" w:date="2016-03-25T10:07:00Z">
        <w:r w:rsidRPr="00CC30E1" w:rsidDel="004E1042">
          <w:rPr>
            <w:sz w:val="20"/>
            <w:lang w:val="en-AU"/>
            <w:rPrChange w:id="1720" w:author="Rachael Maree Woods" w:date="2016-03-16T14:26:00Z">
              <w:rPr>
                <w:sz w:val="20"/>
              </w:rPr>
            </w:rPrChange>
          </w:rPr>
          <w:delText>Caldwell GS, Lewis C, Pickavance G, Taylor RL, Bentley MG (2011) Exposure to copper and a cytotoxic polyunsaturated aldehyde induces reproductive failure in the marine polychaete&lt; i&gt; Nereis virens&lt;/i&gt;(Sars). Aquatic Toxicology 104:126-134</w:delText>
        </w:r>
        <w:bookmarkEnd w:id="1718"/>
      </w:del>
    </w:p>
    <w:p w14:paraId="624A6639" w14:textId="77777777" w:rsidR="009C72A9" w:rsidRPr="00CC30E1" w:rsidRDefault="009C72A9" w:rsidP="009C72A9">
      <w:pPr>
        <w:pStyle w:val="EndNoteBibliography"/>
        <w:ind w:left="720" w:hanging="720"/>
        <w:rPr>
          <w:sz w:val="20"/>
          <w:lang w:val="en-AU"/>
          <w:rPrChange w:id="1721" w:author="Rachael Maree Woods" w:date="2016-03-16T14:26:00Z">
            <w:rPr>
              <w:sz w:val="20"/>
            </w:rPr>
          </w:rPrChange>
        </w:rPr>
      </w:pPr>
      <w:bookmarkStart w:id="1722" w:name="_ENREF_13"/>
      <w:r w:rsidRPr="00CC30E1">
        <w:rPr>
          <w:sz w:val="20"/>
          <w:lang w:val="en-AU"/>
          <w:rPrChange w:id="1723"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724" w:author="Rachael Maree Woods" w:date="2016-03-16T14:26:00Z">
            <w:rPr>
              <w:noProof/>
              <w:sz w:val="20"/>
              <w:lang w:val="de-DE"/>
            </w:rPr>
          </w:rPrChange>
        </w:rPr>
      </w:pPr>
      <w:r w:rsidRPr="00CC30E1">
        <w:rPr>
          <w:noProof/>
          <w:sz w:val="20"/>
          <w:lang w:val="en-AU"/>
          <w:rPrChange w:id="1725"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726" w:author="Rachael Maree Woods" w:date="2016-03-16T14:26:00Z">
            <w:rPr>
              <w:sz w:val="20"/>
            </w:rPr>
          </w:rPrChange>
        </w:rPr>
      </w:pPr>
      <w:r w:rsidRPr="00CC30E1">
        <w:rPr>
          <w:sz w:val="20"/>
          <w:lang w:val="en-AU"/>
          <w:rPrChange w:id="1727" w:author="Rachael Maree Woods" w:date="2016-03-16T14:26:00Z">
            <w:rPr>
              <w:sz w:val="20"/>
            </w:rPr>
          </w:rPrChange>
        </w:rPr>
        <w:t>Connolly SR, Baird AH (2010) Estimating dispersal potential for marine larvae: dynamic models applied to scleractinian corals. Ecology 91:3572-3583</w:t>
      </w:r>
      <w:bookmarkEnd w:id="1722"/>
    </w:p>
    <w:p w14:paraId="064B0DF8" w14:textId="77777777" w:rsidR="00196F2F" w:rsidRPr="00CC30E1" w:rsidRDefault="00196F2F" w:rsidP="00196F2F">
      <w:pPr>
        <w:pStyle w:val="EndNoteBibliography"/>
        <w:ind w:left="720" w:hanging="720"/>
        <w:rPr>
          <w:sz w:val="20"/>
          <w:lang w:val="en-AU"/>
          <w:rPrChange w:id="1728" w:author="Rachael Maree Woods" w:date="2016-03-16T14:26:00Z">
            <w:rPr>
              <w:sz w:val="20"/>
            </w:rPr>
          </w:rPrChange>
        </w:rPr>
      </w:pPr>
      <w:bookmarkStart w:id="1729" w:name="_ENREF_14"/>
      <w:r w:rsidRPr="00CC30E1">
        <w:rPr>
          <w:sz w:val="20"/>
          <w:lang w:val="en-AU"/>
          <w:rPrChange w:id="1730"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729"/>
    </w:p>
    <w:p w14:paraId="584A51D5" w14:textId="77777777" w:rsidR="00196F2F" w:rsidRPr="00CC30E1" w:rsidRDefault="00196F2F" w:rsidP="00196F2F">
      <w:pPr>
        <w:pStyle w:val="EndNoteBibliography"/>
        <w:ind w:left="720" w:hanging="720"/>
        <w:rPr>
          <w:sz w:val="20"/>
          <w:lang w:val="en-AU"/>
          <w:rPrChange w:id="1731" w:author="Rachael Maree Woods" w:date="2016-03-16T14:26:00Z">
            <w:rPr>
              <w:sz w:val="20"/>
            </w:rPr>
          </w:rPrChange>
        </w:rPr>
      </w:pPr>
      <w:bookmarkStart w:id="1732" w:name="_ENREF_15"/>
      <w:r w:rsidRPr="00CC30E1">
        <w:rPr>
          <w:sz w:val="20"/>
          <w:lang w:val="en-AU"/>
          <w:rPrChange w:id="1733" w:author="Rachael Maree Woods" w:date="2016-03-16T14:26:00Z">
            <w:rPr>
              <w:sz w:val="20"/>
            </w:rPr>
          </w:rPrChange>
        </w:rPr>
        <w:t>Correll DL (1998) The Role of Phosphorus in the Eutrophication of Receiving Waters: A Review. J Environ Qual 27:261-266</w:t>
      </w:r>
      <w:bookmarkEnd w:id="1732"/>
    </w:p>
    <w:p w14:paraId="429A3387" w14:textId="77777777" w:rsidR="00196F2F" w:rsidRPr="00CC30E1" w:rsidRDefault="00196F2F" w:rsidP="00196F2F">
      <w:pPr>
        <w:pStyle w:val="EndNoteBibliography"/>
        <w:ind w:left="720" w:hanging="720"/>
        <w:rPr>
          <w:sz w:val="20"/>
          <w:lang w:val="en-AU"/>
          <w:rPrChange w:id="1734" w:author="Rachael Maree Woods" w:date="2016-03-16T14:26:00Z">
            <w:rPr>
              <w:sz w:val="20"/>
            </w:rPr>
          </w:rPrChange>
        </w:rPr>
      </w:pPr>
      <w:bookmarkStart w:id="1735" w:name="_ENREF_16"/>
      <w:r w:rsidRPr="00CC30E1">
        <w:rPr>
          <w:sz w:val="20"/>
          <w:lang w:val="en-AU"/>
          <w:rPrChange w:id="1736" w:author="Rachael Maree Woods" w:date="2016-03-16T14:26:00Z">
            <w:rPr>
              <w:sz w:val="20"/>
            </w:rPr>
          </w:rPrChange>
        </w:rPr>
        <w:t>Cowen RK, Sponaugle S (2009) Larval dispersal and marine population connectivity. Annual Review of Marine Science 1:443-466</w:t>
      </w:r>
      <w:bookmarkEnd w:id="1735"/>
    </w:p>
    <w:p w14:paraId="4AB82009" w14:textId="77777777" w:rsidR="009C72A9" w:rsidRPr="00CC30E1" w:rsidRDefault="009C72A9" w:rsidP="009C72A9">
      <w:pPr>
        <w:overflowPunct/>
        <w:spacing w:line="240" w:lineRule="auto"/>
        <w:ind w:left="720" w:hanging="720"/>
        <w:textAlignment w:val="auto"/>
        <w:rPr>
          <w:noProof/>
          <w:sz w:val="20"/>
          <w:lang w:val="en-AU"/>
          <w:rPrChange w:id="1737" w:author="Rachael Maree Woods" w:date="2016-03-16T14:26:00Z">
            <w:rPr>
              <w:noProof/>
              <w:sz w:val="20"/>
              <w:lang w:val="de-DE"/>
            </w:rPr>
          </w:rPrChange>
        </w:rPr>
      </w:pPr>
      <w:bookmarkStart w:id="1738" w:name="_ENREF_17"/>
      <w:r w:rsidRPr="00CC30E1">
        <w:rPr>
          <w:noProof/>
          <w:sz w:val="20"/>
          <w:lang w:val="en-AU"/>
          <w:rPrChange w:id="1739"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740" w:author="Rachael Maree Woods" w:date="2016-03-16T14:26:00Z">
            <w:rPr>
              <w:sz w:val="20"/>
            </w:rPr>
          </w:rPrChange>
        </w:rPr>
      </w:pPr>
      <w:r w:rsidRPr="00CC30E1">
        <w:rPr>
          <w:sz w:val="20"/>
          <w:lang w:val="en-AU"/>
          <w:rPrChange w:id="1741" w:author="Rachael Maree Woods" w:date="2016-03-16T14:26:00Z">
            <w:rPr>
              <w:sz w:val="20"/>
            </w:rPr>
          </w:rPrChange>
        </w:rPr>
        <w:t>De-Bashan LE, Bashan Y (2004) Recent advances in removing phosphorus from wastewater and its future use as fertilizer (1997–2003). Water research 38:4222-4246</w:t>
      </w:r>
      <w:bookmarkEnd w:id="1738"/>
    </w:p>
    <w:p w14:paraId="4324A5EB" w14:textId="77777777" w:rsidR="00196F2F" w:rsidRPr="00CC30E1" w:rsidRDefault="00196F2F" w:rsidP="00196F2F">
      <w:pPr>
        <w:pStyle w:val="EndNoteBibliography"/>
        <w:ind w:left="720" w:hanging="720"/>
        <w:rPr>
          <w:sz w:val="20"/>
          <w:lang w:val="en-AU"/>
          <w:rPrChange w:id="1742" w:author="Rachael Maree Woods" w:date="2016-03-16T14:26:00Z">
            <w:rPr>
              <w:sz w:val="20"/>
            </w:rPr>
          </w:rPrChange>
        </w:rPr>
      </w:pPr>
      <w:bookmarkStart w:id="1743" w:name="_ENREF_19"/>
      <w:r w:rsidRPr="00CC30E1">
        <w:rPr>
          <w:sz w:val="20"/>
          <w:lang w:val="en-AU"/>
          <w:rPrChange w:id="1744"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743"/>
    </w:p>
    <w:p w14:paraId="7EB8E282" w14:textId="77777777" w:rsidR="00196F2F" w:rsidRPr="00CC30E1" w:rsidRDefault="00196F2F" w:rsidP="00196F2F">
      <w:pPr>
        <w:pStyle w:val="EndNoteBibliography"/>
        <w:ind w:left="720" w:hanging="720"/>
        <w:rPr>
          <w:sz w:val="20"/>
          <w:lang w:val="en-AU"/>
          <w:rPrChange w:id="1745" w:author="Rachael Maree Woods" w:date="2016-03-16T14:26:00Z">
            <w:rPr>
              <w:sz w:val="20"/>
            </w:rPr>
          </w:rPrChange>
        </w:rPr>
      </w:pPr>
      <w:bookmarkStart w:id="1746" w:name="_ENREF_20"/>
      <w:r w:rsidRPr="00CC30E1">
        <w:rPr>
          <w:sz w:val="20"/>
          <w:lang w:val="en-AU"/>
          <w:rPrChange w:id="1747" w:author="Rachael Maree Woods" w:date="2016-03-16T14:26:00Z">
            <w:rPr>
              <w:sz w:val="20"/>
            </w:rPr>
          </w:rPrChange>
        </w:rPr>
        <w:t>Erwin PM, Szmant A (2010) Settlement induction of Acropora palmata planulae by a GLW-amide neuropeptide. Coral Reefs 29:929-939</w:t>
      </w:r>
      <w:bookmarkEnd w:id="1746"/>
    </w:p>
    <w:p w14:paraId="43FC7FEA" w14:textId="7AB0D989" w:rsidR="008D34BF" w:rsidRPr="00CC30E1" w:rsidRDefault="008D34BF" w:rsidP="008D34BF">
      <w:pPr>
        <w:overflowPunct/>
        <w:spacing w:line="240" w:lineRule="auto"/>
        <w:ind w:left="720" w:hanging="720"/>
        <w:textAlignment w:val="auto"/>
        <w:rPr>
          <w:noProof/>
          <w:sz w:val="20"/>
          <w:lang w:val="en-AU"/>
          <w:rPrChange w:id="1748" w:author="Rachael Maree Woods" w:date="2016-03-16T14:26:00Z">
            <w:rPr>
              <w:noProof/>
              <w:sz w:val="20"/>
              <w:lang w:val="de-DE"/>
            </w:rPr>
          </w:rPrChange>
        </w:rPr>
      </w:pPr>
      <w:bookmarkStart w:id="1749" w:name="_ENREF_22"/>
      <w:r w:rsidRPr="00CC30E1">
        <w:rPr>
          <w:noProof/>
          <w:sz w:val="20"/>
          <w:lang w:val="en-AU"/>
          <w:rPrChange w:id="1750"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751" w:author="Rachael Maree Woods" w:date="2016-03-16T14:26:00Z">
            <w:rPr>
              <w:noProof/>
              <w:sz w:val="20"/>
              <w:lang w:val="de-DE"/>
            </w:rPr>
          </w:rPrChange>
        </w:rPr>
      </w:pPr>
      <w:r w:rsidRPr="00CC30E1">
        <w:rPr>
          <w:noProof/>
          <w:sz w:val="20"/>
          <w:lang w:val="en-AU"/>
          <w:rPrChange w:id="1752"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2FCB8832" w:rsidR="00196F2F" w:rsidRPr="00CC30E1" w:rsidDel="004E1042" w:rsidRDefault="00196F2F" w:rsidP="00196F2F">
      <w:pPr>
        <w:pStyle w:val="EndNoteBibliography"/>
        <w:ind w:left="720" w:hanging="720"/>
        <w:rPr>
          <w:del w:id="1753" w:author="Rachael Maree Woods" w:date="2016-03-25T10:07:00Z"/>
          <w:sz w:val="20"/>
          <w:lang w:val="en-AU"/>
          <w:rPrChange w:id="1754" w:author="Rachael Maree Woods" w:date="2016-03-16T14:26:00Z">
            <w:rPr>
              <w:del w:id="1755" w:author="Rachael Maree Woods" w:date="2016-03-25T10:07:00Z"/>
              <w:sz w:val="20"/>
            </w:rPr>
          </w:rPrChange>
        </w:rPr>
      </w:pPr>
      <w:del w:id="1756" w:author="Rachael Maree Woods" w:date="2016-03-25T10:07:00Z">
        <w:r w:rsidRPr="00CC30E1" w:rsidDel="004E1042">
          <w:rPr>
            <w:sz w:val="20"/>
            <w:lang w:val="en-AU"/>
            <w:rPrChange w:id="1757" w:author="Rachael Maree Woods" w:date="2016-03-16T14:26:00Z">
              <w:rPr>
                <w:sz w:val="20"/>
              </w:rPr>
            </w:rPrChange>
          </w:rPr>
          <w:delText>Fitzpatrick J, Nadella S, Bucking C, Balshine S, Wood C (2008) The relative sensitivity of sperm, eggs and embryos to copper in the blue mussel (&lt; i&gt; Mytilus trossulus&lt;/i&gt;). Comparative Biochemistry and Physiology Part C: Toxicology &amp; Pharmacology 147:441-449</w:delText>
        </w:r>
        <w:bookmarkEnd w:id="1749"/>
      </w:del>
    </w:p>
    <w:p w14:paraId="47830433" w14:textId="77777777" w:rsidR="00196F2F" w:rsidRPr="00CC30E1" w:rsidRDefault="00196F2F" w:rsidP="00196F2F">
      <w:pPr>
        <w:pStyle w:val="EndNoteBibliography"/>
        <w:ind w:left="720" w:hanging="720"/>
        <w:rPr>
          <w:sz w:val="20"/>
          <w:lang w:val="en-AU"/>
          <w:rPrChange w:id="1758" w:author="Rachael Maree Woods" w:date="2016-03-16T14:26:00Z">
            <w:rPr>
              <w:sz w:val="20"/>
            </w:rPr>
          </w:rPrChange>
        </w:rPr>
      </w:pPr>
      <w:bookmarkStart w:id="1759" w:name="_ENREF_23"/>
      <w:r w:rsidRPr="00CC30E1">
        <w:rPr>
          <w:sz w:val="20"/>
          <w:lang w:val="en-AU"/>
          <w:rPrChange w:id="1760" w:author="Rachael Maree Woods" w:date="2016-03-16T14:26:00Z">
            <w:rPr>
              <w:sz w:val="20"/>
            </w:rPr>
          </w:rPrChange>
        </w:rPr>
        <w:t>Gaylord B, Hodin J, Ferner MC (2013) Turbulent shear spurs settlement in larval sea urchins. Proceedings of the National Academy of Sciences 110:6901-6906</w:t>
      </w:r>
      <w:bookmarkEnd w:id="1759"/>
    </w:p>
    <w:p w14:paraId="7A8F9CEA" w14:textId="77777777" w:rsidR="00196F2F" w:rsidRPr="00CC30E1" w:rsidRDefault="00196F2F" w:rsidP="00196F2F">
      <w:pPr>
        <w:pStyle w:val="EndNoteBibliography"/>
        <w:ind w:left="720" w:hanging="720"/>
        <w:rPr>
          <w:sz w:val="20"/>
          <w:lang w:val="en-AU"/>
          <w:rPrChange w:id="1761" w:author="Rachael Maree Woods" w:date="2016-03-16T14:26:00Z">
            <w:rPr>
              <w:sz w:val="20"/>
            </w:rPr>
          </w:rPrChange>
        </w:rPr>
      </w:pPr>
      <w:bookmarkStart w:id="1762" w:name="_ENREF_24"/>
      <w:r w:rsidRPr="00CC30E1">
        <w:rPr>
          <w:sz w:val="20"/>
          <w:lang w:val="en-AU"/>
          <w:rPrChange w:id="1763" w:author="Rachael Maree Woods" w:date="2016-03-16T14:26:00Z">
            <w:rPr>
              <w:sz w:val="20"/>
            </w:rPr>
          </w:rPrChange>
        </w:rPr>
        <w:lastRenderedPageBreak/>
        <w:t>Gilmour J (1999) Experimental investigation into the effects of suspended sediment on fertilisation, larval survival and settlement in a scleractinian coral. Marine Biology 135:451-462</w:t>
      </w:r>
      <w:bookmarkEnd w:id="1762"/>
    </w:p>
    <w:p w14:paraId="5570CC54" w14:textId="77777777" w:rsidR="00196F2F" w:rsidRPr="00CC30E1" w:rsidRDefault="00196F2F" w:rsidP="00196F2F">
      <w:pPr>
        <w:pStyle w:val="EndNoteBibliography"/>
        <w:ind w:left="720" w:hanging="720"/>
        <w:rPr>
          <w:sz w:val="20"/>
          <w:lang w:val="en-AU"/>
          <w:rPrChange w:id="1764" w:author="Rachael Maree Woods" w:date="2016-03-16T14:26:00Z">
            <w:rPr>
              <w:sz w:val="20"/>
            </w:rPr>
          </w:rPrChange>
        </w:rPr>
      </w:pPr>
      <w:bookmarkStart w:id="1765" w:name="_ENREF_25"/>
      <w:r w:rsidRPr="00CC30E1">
        <w:rPr>
          <w:sz w:val="20"/>
          <w:lang w:val="en-AU"/>
          <w:rPrChange w:id="1766" w:author="Rachael Maree Woods" w:date="2016-03-16T14:26:00Z">
            <w:rPr>
              <w:sz w:val="20"/>
            </w:rPr>
          </w:rPrChange>
        </w:rPr>
        <w:t>Gopalakrishnan S, Thilagam H, Raja PV (2008) Comparison of heavy metal toxicity in life stages (spermiotoxicity, egg toxicity, embryotoxicity and larval toxicity) of&lt; i&gt; Hydroides elegans&lt;/i&gt;. Chemosphere 71:515-528</w:t>
      </w:r>
      <w:bookmarkEnd w:id="1765"/>
    </w:p>
    <w:p w14:paraId="4E4EC0C0" w14:textId="420BFB4A" w:rsidR="00196F2F" w:rsidRPr="00CC30E1" w:rsidDel="004E1042" w:rsidRDefault="00196F2F" w:rsidP="00196F2F">
      <w:pPr>
        <w:pStyle w:val="EndNoteBibliography"/>
        <w:ind w:left="720" w:hanging="720"/>
        <w:rPr>
          <w:del w:id="1767" w:author="Rachael Maree Woods" w:date="2016-03-25T10:08:00Z"/>
          <w:sz w:val="20"/>
          <w:lang w:val="en-AU"/>
          <w:rPrChange w:id="1768" w:author="Rachael Maree Woods" w:date="2016-03-16T14:26:00Z">
            <w:rPr>
              <w:del w:id="1769" w:author="Rachael Maree Woods" w:date="2016-03-25T10:08:00Z"/>
              <w:sz w:val="20"/>
            </w:rPr>
          </w:rPrChange>
        </w:rPr>
      </w:pPr>
      <w:bookmarkStart w:id="1770" w:name="_ENREF_26"/>
      <w:del w:id="1771" w:author="Rachael Maree Woods" w:date="2016-03-25T10:08:00Z">
        <w:r w:rsidRPr="00CC30E1" w:rsidDel="004E1042">
          <w:rPr>
            <w:sz w:val="20"/>
            <w:lang w:val="en-AU"/>
            <w:rPrChange w:id="1772" w:author="Rachael Maree Woods" w:date="2016-03-16T14:26:00Z">
              <w:rPr>
                <w:sz w:val="20"/>
              </w:rPr>
            </w:rPrChange>
          </w:rPr>
          <w:delText>Graham N, Barnett T (1987) Sea surface temperature, surface wind divergence, and convection over tropical oceans. Science 238:657-659</w:delText>
        </w:r>
        <w:bookmarkEnd w:id="1770"/>
      </w:del>
    </w:p>
    <w:p w14:paraId="5DC4DAAC" w14:textId="1941879B" w:rsidR="00787E59" w:rsidRPr="00CC30E1" w:rsidRDefault="00787E59" w:rsidP="00787E59">
      <w:pPr>
        <w:overflowPunct/>
        <w:spacing w:line="240" w:lineRule="auto"/>
        <w:ind w:left="720" w:hanging="720"/>
        <w:textAlignment w:val="auto"/>
        <w:rPr>
          <w:noProof/>
          <w:sz w:val="20"/>
          <w:lang w:val="en-AU"/>
          <w:rPrChange w:id="1773" w:author="Rachael Maree Woods" w:date="2016-03-16T14:26:00Z">
            <w:rPr>
              <w:noProof/>
              <w:sz w:val="20"/>
              <w:lang w:val="de-DE"/>
            </w:rPr>
          </w:rPrChange>
        </w:rPr>
      </w:pPr>
      <w:r w:rsidRPr="00CC30E1">
        <w:rPr>
          <w:noProof/>
          <w:sz w:val="20"/>
          <w:lang w:val="en-AU"/>
          <w:rPrChange w:id="1774"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775" w:author="Rachael Maree Woods" w:date="2016-03-16T14:26:00Z">
            <w:rPr>
              <w:sz w:val="20"/>
            </w:rPr>
          </w:rPrChange>
        </w:rPr>
      </w:pPr>
      <w:bookmarkStart w:id="1776" w:name="_ENREF_27"/>
      <w:r w:rsidRPr="00CC30E1">
        <w:rPr>
          <w:sz w:val="20"/>
          <w:lang w:val="en-AU"/>
          <w:rPrChange w:id="1777" w:author="Rachael Maree Woods" w:date="2016-03-16T14:26:00Z">
            <w:rPr>
              <w:sz w:val="20"/>
            </w:rPr>
          </w:rPrChange>
        </w:rPr>
        <w:t>Grantham BA, Eckert GL, Shanks AL (2003) Dispersal potential of marine invertebrates in diverse habitats. Ecological Applications 13:108-116</w:t>
      </w:r>
      <w:bookmarkEnd w:id="1776"/>
    </w:p>
    <w:p w14:paraId="48FD4037" w14:textId="77777777" w:rsidR="00196F2F" w:rsidRPr="00CC30E1" w:rsidRDefault="00196F2F" w:rsidP="00196F2F">
      <w:pPr>
        <w:pStyle w:val="EndNoteBibliography"/>
        <w:ind w:left="720" w:hanging="720"/>
        <w:rPr>
          <w:sz w:val="20"/>
          <w:lang w:val="en-AU"/>
          <w:rPrChange w:id="1778" w:author="Rachael Maree Woods" w:date="2016-03-16T14:26:00Z">
            <w:rPr>
              <w:sz w:val="20"/>
            </w:rPr>
          </w:rPrChange>
        </w:rPr>
      </w:pPr>
      <w:bookmarkStart w:id="1779" w:name="_ENREF_28"/>
      <w:r w:rsidRPr="00CC30E1">
        <w:rPr>
          <w:sz w:val="20"/>
          <w:lang w:val="en-AU"/>
          <w:rPrChange w:id="1780"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779"/>
    </w:p>
    <w:p w14:paraId="3A7EDD97" w14:textId="77777777" w:rsidR="00196F2F" w:rsidRPr="00CC30E1" w:rsidRDefault="00196F2F" w:rsidP="00196F2F">
      <w:pPr>
        <w:pStyle w:val="EndNoteBibliography"/>
        <w:ind w:left="720" w:hanging="720"/>
        <w:rPr>
          <w:sz w:val="20"/>
          <w:lang w:val="en-AU"/>
          <w:rPrChange w:id="1781" w:author="Rachael Maree Woods" w:date="2016-03-16T14:26:00Z">
            <w:rPr>
              <w:sz w:val="20"/>
            </w:rPr>
          </w:rPrChange>
        </w:rPr>
      </w:pPr>
      <w:bookmarkStart w:id="1782" w:name="_ENREF_30"/>
      <w:r w:rsidRPr="00CC30E1">
        <w:rPr>
          <w:sz w:val="20"/>
          <w:lang w:val="en-AU"/>
          <w:rPrChange w:id="1783"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782"/>
    </w:p>
    <w:p w14:paraId="2F56E93F" w14:textId="77777777" w:rsidR="00196F2F" w:rsidRPr="00CC30E1" w:rsidRDefault="00196F2F" w:rsidP="00196F2F">
      <w:pPr>
        <w:pStyle w:val="EndNoteBibliography"/>
        <w:ind w:left="720" w:hanging="720"/>
        <w:rPr>
          <w:sz w:val="20"/>
          <w:lang w:val="en-AU"/>
          <w:rPrChange w:id="1784" w:author="Rachael Maree Woods" w:date="2016-03-16T14:26:00Z">
            <w:rPr>
              <w:sz w:val="20"/>
            </w:rPr>
          </w:rPrChange>
        </w:rPr>
      </w:pPr>
      <w:bookmarkStart w:id="1785" w:name="_ENREF_31"/>
      <w:r w:rsidRPr="00CC30E1">
        <w:rPr>
          <w:sz w:val="20"/>
          <w:lang w:val="en-AU"/>
          <w:rPrChange w:id="1786" w:author="Rachael Maree Woods" w:date="2016-03-16T14:26:00Z">
            <w:rPr>
              <w:sz w:val="20"/>
            </w:rPr>
          </w:rPrChange>
        </w:rPr>
        <w:t>Harrison P, Ward S (2001) Elevated levels of nitrogen and phosphorus reduce fertilisation success of gametes from scleractinian reef corals. Marine Biology 139:1057-1068</w:t>
      </w:r>
      <w:bookmarkEnd w:id="1785"/>
    </w:p>
    <w:p w14:paraId="4B0C0D37" w14:textId="3C616986" w:rsidR="00186F7C" w:rsidRDefault="00186F7C" w:rsidP="00186F7C">
      <w:pPr>
        <w:pStyle w:val="EndNoteBibliography"/>
        <w:ind w:left="720" w:hanging="720"/>
        <w:rPr>
          <w:ins w:id="1787" w:author="Rachael Maree Woods" w:date="2016-03-25T10:08:00Z"/>
          <w:sz w:val="20"/>
          <w:lang w:val="en-AU"/>
        </w:rPr>
      </w:pPr>
      <w:bookmarkStart w:id="1788" w:name="_ENREF_32"/>
      <w:ins w:id="1789" w:author="Rachael Maree Woods" w:date="2016-03-25T10:08:00Z">
        <w:r w:rsidRPr="00C30A08">
          <w:rPr>
            <w:sz w:val="20"/>
            <w:lang w:val="en-AU"/>
          </w:rPr>
          <w:t>Hartman AC, Marhaver KL, Chamberland VF, Sandin SA, Vermeij MJA (2013) Large birth size does not reduce negative latent effects of harsh environments across life stages in two coral species. Ecology 94:1966-1976</w:t>
        </w:r>
      </w:ins>
    </w:p>
    <w:p w14:paraId="1B31ACE8" w14:textId="77777777" w:rsidR="00196F2F" w:rsidRPr="00CC30E1" w:rsidRDefault="00196F2F" w:rsidP="00196F2F">
      <w:pPr>
        <w:pStyle w:val="EndNoteBibliography"/>
        <w:ind w:left="720" w:hanging="720"/>
        <w:rPr>
          <w:sz w:val="20"/>
          <w:lang w:val="en-AU"/>
          <w:rPrChange w:id="1790" w:author="Rachael Maree Woods" w:date="2016-03-16T14:26:00Z">
            <w:rPr>
              <w:sz w:val="20"/>
            </w:rPr>
          </w:rPrChange>
        </w:rPr>
      </w:pPr>
      <w:r w:rsidRPr="00CC30E1">
        <w:rPr>
          <w:sz w:val="20"/>
          <w:lang w:val="en-AU"/>
          <w:rPrChange w:id="1791"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788"/>
    </w:p>
    <w:p w14:paraId="65CB3492" w14:textId="77777777" w:rsidR="00196F2F" w:rsidRPr="00CC30E1" w:rsidRDefault="00196F2F" w:rsidP="00196F2F">
      <w:pPr>
        <w:pStyle w:val="EndNoteBibliography"/>
        <w:ind w:left="720" w:hanging="720"/>
        <w:rPr>
          <w:sz w:val="20"/>
          <w:lang w:val="en-AU"/>
          <w:rPrChange w:id="1792" w:author="Rachael Maree Woods" w:date="2016-03-16T14:26:00Z">
            <w:rPr>
              <w:sz w:val="20"/>
            </w:rPr>
          </w:rPrChange>
        </w:rPr>
      </w:pPr>
      <w:bookmarkStart w:id="1793" w:name="_ENREF_33"/>
      <w:r w:rsidRPr="00CC30E1">
        <w:rPr>
          <w:sz w:val="20"/>
          <w:lang w:val="en-AU"/>
          <w:rPrChange w:id="1794" w:author="Rachael Maree Woods" w:date="2016-03-16T14:26:00Z">
            <w:rPr>
              <w:sz w:val="20"/>
            </w:rPr>
          </w:rPrChange>
        </w:rPr>
        <w:t>Heslinga G (1976) Effects of copper on the coral-reef echinoid Echinometra mathaei. Marine Biology 35:155-160</w:t>
      </w:r>
      <w:bookmarkEnd w:id="1793"/>
    </w:p>
    <w:p w14:paraId="067118A8" w14:textId="5B64F139" w:rsidR="00D57E92" w:rsidRPr="00CC30E1" w:rsidRDefault="00D57E92" w:rsidP="00D57E92">
      <w:pPr>
        <w:overflowPunct/>
        <w:spacing w:line="240" w:lineRule="auto"/>
        <w:ind w:left="720" w:hanging="720"/>
        <w:textAlignment w:val="auto"/>
        <w:rPr>
          <w:noProof/>
          <w:sz w:val="20"/>
          <w:lang w:val="en-AU"/>
          <w:rPrChange w:id="1795" w:author="Rachael Maree Woods" w:date="2016-03-16T14:26:00Z">
            <w:rPr>
              <w:noProof/>
              <w:sz w:val="20"/>
              <w:lang w:val="de-DE"/>
            </w:rPr>
          </w:rPrChange>
        </w:rPr>
      </w:pPr>
      <w:bookmarkStart w:id="1796" w:name="_ENREF_34"/>
      <w:r w:rsidRPr="00CC30E1">
        <w:rPr>
          <w:noProof/>
          <w:sz w:val="20"/>
          <w:lang w:val="en-AU"/>
          <w:rPrChange w:id="1797"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798" w:author="Rachael Maree Woods" w:date="2016-03-16T14:26:00Z">
            <w:rPr>
              <w:sz w:val="20"/>
            </w:rPr>
          </w:rPrChange>
        </w:rPr>
      </w:pPr>
      <w:r w:rsidRPr="00CC30E1">
        <w:rPr>
          <w:sz w:val="20"/>
          <w:lang w:val="en-AU"/>
          <w:rPrChange w:id="1799"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796"/>
    </w:p>
    <w:p w14:paraId="6EA766A4" w14:textId="0A0DEDA7" w:rsidR="00085260" w:rsidRPr="00CC30E1" w:rsidRDefault="00085260" w:rsidP="00085260">
      <w:pPr>
        <w:overflowPunct/>
        <w:spacing w:line="240" w:lineRule="auto"/>
        <w:ind w:left="720" w:hanging="720"/>
        <w:textAlignment w:val="auto"/>
        <w:rPr>
          <w:noProof/>
          <w:sz w:val="20"/>
          <w:lang w:val="en-AU"/>
          <w:rPrChange w:id="1800" w:author="Rachael Maree Woods" w:date="2016-03-16T14:26:00Z">
            <w:rPr>
              <w:noProof/>
              <w:sz w:val="20"/>
              <w:lang w:val="de-DE"/>
            </w:rPr>
          </w:rPrChange>
        </w:rPr>
      </w:pPr>
      <w:bookmarkStart w:id="1801" w:name="_ENREF_35"/>
      <w:r w:rsidRPr="00CC30E1">
        <w:rPr>
          <w:noProof/>
          <w:sz w:val="20"/>
          <w:lang w:val="en-AU"/>
          <w:rPrChange w:id="1802"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803" w:author="Rachael Maree Woods" w:date="2016-03-16T14:26:00Z">
            <w:rPr>
              <w:sz w:val="20"/>
            </w:rPr>
          </w:rPrChange>
        </w:rPr>
      </w:pPr>
      <w:r w:rsidRPr="00CC30E1">
        <w:rPr>
          <w:sz w:val="20"/>
          <w:lang w:val="en-AU"/>
          <w:rPrChange w:id="1804"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801"/>
    </w:p>
    <w:p w14:paraId="14CF2400" w14:textId="77777777" w:rsidR="00196F2F" w:rsidRPr="00CC30E1" w:rsidRDefault="00196F2F" w:rsidP="00196F2F">
      <w:pPr>
        <w:pStyle w:val="EndNoteBibliography"/>
        <w:ind w:left="720" w:hanging="720"/>
        <w:rPr>
          <w:sz w:val="20"/>
          <w:lang w:val="en-AU"/>
          <w:rPrChange w:id="1805" w:author="Rachael Maree Woods" w:date="2016-03-16T14:26:00Z">
            <w:rPr>
              <w:sz w:val="20"/>
            </w:rPr>
          </w:rPrChange>
        </w:rPr>
      </w:pPr>
      <w:bookmarkStart w:id="1806" w:name="_ENREF_36"/>
      <w:r w:rsidRPr="00CC30E1">
        <w:rPr>
          <w:sz w:val="20"/>
          <w:lang w:val="en-AU"/>
          <w:rPrChange w:id="1807"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806"/>
    </w:p>
    <w:p w14:paraId="64238821" w14:textId="2DA3CC21" w:rsidR="003B21A7" w:rsidRPr="00CC30E1" w:rsidRDefault="003B21A7" w:rsidP="003B21A7">
      <w:pPr>
        <w:overflowPunct/>
        <w:spacing w:line="240" w:lineRule="auto"/>
        <w:ind w:left="720" w:hanging="720"/>
        <w:textAlignment w:val="auto"/>
        <w:rPr>
          <w:noProof/>
          <w:sz w:val="20"/>
          <w:lang w:val="en-AU"/>
          <w:rPrChange w:id="1808" w:author="Rachael Maree Woods" w:date="2016-03-16T14:26:00Z">
            <w:rPr>
              <w:noProof/>
              <w:sz w:val="20"/>
              <w:lang w:val="de-DE"/>
            </w:rPr>
          </w:rPrChange>
        </w:rPr>
      </w:pPr>
      <w:bookmarkStart w:id="1809" w:name="_ENREF_37"/>
      <w:r w:rsidRPr="00CC30E1">
        <w:rPr>
          <w:noProof/>
          <w:sz w:val="20"/>
          <w:lang w:val="en-AU"/>
          <w:rPrChange w:id="1810"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811" w:author="Rachael Maree Woods" w:date="2016-03-16T14:26:00Z">
            <w:rPr>
              <w:sz w:val="20"/>
            </w:rPr>
          </w:rPrChange>
        </w:rPr>
      </w:pPr>
      <w:bookmarkStart w:id="1812" w:name="_ENREF_38"/>
      <w:bookmarkEnd w:id="1809"/>
      <w:r w:rsidRPr="00CC30E1">
        <w:rPr>
          <w:sz w:val="20"/>
          <w:lang w:val="en-AU"/>
          <w:rPrChange w:id="1813" w:author="Rachael Maree Woods" w:date="2016-03-16T14:26:00Z">
            <w:rPr>
              <w:sz w:val="20"/>
            </w:rPr>
          </w:rPrChange>
        </w:rPr>
        <w:t>Kurihara H (2008) Effects of CO2-driven ocean acidification on the early developmental stages of invertebrates</w:t>
      </w:r>
      <w:bookmarkEnd w:id="1812"/>
    </w:p>
    <w:p w14:paraId="3247C5F6" w14:textId="4E0ACC0D" w:rsidR="00196F2F" w:rsidRPr="00CC30E1" w:rsidDel="00186F7C" w:rsidRDefault="00196F2F" w:rsidP="00196F2F">
      <w:pPr>
        <w:pStyle w:val="EndNoteBibliography"/>
        <w:ind w:left="720" w:hanging="720"/>
        <w:rPr>
          <w:del w:id="1814" w:author="Rachael Maree Woods" w:date="2016-03-25T10:09:00Z"/>
          <w:sz w:val="20"/>
          <w:lang w:val="en-AU"/>
          <w:rPrChange w:id="1815" w:author="Rachael Maree Woods" w:date="2016-03-16T14:26:00Z">
            <w:rPr>
              <w:del w:id="1816" w:author="Rachael Maree Woods" w:date="2016-03-25T10:09:00Z"/>
              <w:sz w:val="20"/>
            </w:rPr>
          </w:rPrChange>
        </w:rPr>
      </w:pPr>
      <w:bookmarkStart w:id="1817" w:name="_ENREF_39"/>
      <w:del w:id="1818" w:author="Rachael Maree Woods" w:date="2016-03-25T10:09:00Z">
        <w:r w:rsidRPr="00CC30E1" w:rsidDel="00186F7C">
          <w:rPr>
            <w:sz w:val="20"/>
            <w:lang w:val="en-AU"/>
            <w:rPrChange w:id="1819" w:author="Rachael Maree Woods" w:date="2016-03-16T14:26:00Z">
              <w:rPr>
                <w:sz w:val="20"/>
              </w:rPr>
            </w:rPrChange>
          </w:rPr>
          <w:delText>Lee K, Tong LT, Millero FJ, Sabine CL, Dickson AG, Goyet C, Park GH, Wanninkhof R, Feely RA, Key RM (2006) Global relationships of total alkalinity with salinity and temperature in surface waters of the world's oceans. Geophysical Research Letters 33</w:delText>
        </w:r>
        <w:bookmarkEnd w:id="1817"/>
      </w:del>
    </w:p>
    <w:p w14:paraId="4EF38C9B" w14:textId="77777777" w:rsidR="00196F2F" w:rsidRPr="00CC30E1" w:rsidRDefault="00196F2F" w:rsidP="00196F2F">
      <w:pPr>
        <w:pStyle w:val="EndNoteBibliography"/>
        <w:ind w:left="720" w:hanging="720"/>
        <w:rPr>
          <w:sz w:val="20"/>
          <w:lang w:val="en-AU"/>
          <w:rPrChange w:id="1820" w:author="Rachael Maree Woods" w:date="2016-03-16T14:26:00Z">
            <w:rPr>
              <w:sz w:val="20"/>
            </w:rPr>
          </w:rPrChange>
        </w:rPr>
      </w:pPr>
      <w:bookmarkStart w:id="1821" w:name="_ENREF_40"/>
      <w:r w:rsidRPr="00CC30E1">
        <w:rPr>
          <w:sz w:val="20"/>
          <w:lang w:val="en-AU"/>
          <w:rPrChange w:id="1822" w:author="Rachael Maree Woods" w:date="2016-03-16T14:26:00Z">
            <w:rPr>
              <w:sz w:val="20"/>
            </w:rPr>
          </w:rPrChange>
        </w:rPr>
        <w:t>Li X, Poon C-s, Liu PS (2001) Heavy metal contamination of urban soils and street dusts in Hong Kong. Applied Geochemistry 16:1361-1368</w:t>
      </w:r>
      <w:bookmarkEnd w:id="1821"/>
    </w:p>
    <w:p w14:paraId="13BB6C7D" w14:textId="3D9A0E1A" w:rsidR="00CF2247" w:rsidRPr="00CC30E1" w:rsidRDefault="00CF2247" w:rsidP="00CF2247">
      <w:pPr>
        <w:overflowPunct/>
        <w:spacing w:line="240" w:lineRule="auto"/>
        <w:ind w:left="720" w:hanging="720"/>
        <w:textAlignment w:val="auto"/>
        <w:rPr>
          <w:noProof/>
          <w:sz w:val="20"/>
          <w:lang w:val="en-AU"/>
          <w:rPrChange w:id="1823" w:author="Rachael Maree Woods" w:date="2016-03-16T14:26:00Z">
            <w:rPr>
              <w:noProof/>
              <w:sz w:val="20"/>
              <w:lang w:val="de-DE"/>
            </w:rPr>
          </w:rPrChange>
        </w:rPr>
      </w:pPr>
      <w:bookmarkStart w:id="1824" w:name="_ENREF_41"/>
      <w:r w:rsidRPr="00CC30E1">
        <w:rPr>
          <w:noProof/>
          <w:sz w:val="20"/>
          <w:lang w:val="en-AU"/>
          <w:rPrChange w:id="1825"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826" w:author="Rachael Maree Woods" w:date="2016-03-16T14:26:00Z">
            <w:rPr>
              <w:sz w:val="20"/>
            </w:rPr>
          </w:rPrChange>
        </w:rPr>
      </w:pPr>
      <w:bookmarkStart w:id="1827" w:name="_ENREF_42"/>
      <w:bookmarkEnd w:id="1824"/>
      <w:r w:rsidRPr="00CC30E1">
        <w:rPr>
          <w:sz w:val="20"/>
          <w:lang w:val="en-AU"/>
          <w:rPrChange w:id="1828" w:author="Rachael Maree Woods" w:date="2016-03-16T14:26:00Z">
            <w:rPr>
              <w:sz w:val="20"/>
            </w:rPr>
          </w:rPrChange>
        </w:rPr>
        <w:t>Nakamura M, Ohki S, Suzuki A, Sakai K (2011) Coral larvae under ocean acidification: survival, metabolism, and metamorphosis. PLoS One 6:e14521</w:t>
      </w:r>
      <w:bookmarkEnd w:id="1827"/>
    </w:p>
    <w:p w14:paraId="2A25592C" w14:textId="77777777" w:rsidR="00196F2F" w:rsidRPr="00CC30E1" w:rsidRDefault="00196F2F" w:rsidP="00196F2F">
      <w:pPr>
        <w:pStyle w:val="EndNoteBibliography"/>
        <w:ind w:left="720" w:hanging="720"/>
        <w:rPr>
          <w:sz w:val="20"/>
          <w:lang w:val="en-AU"/>
          <w:rPrChange w:id="1829" w:author="Rachael Maree Woods" w:date="2016-03-16T14:26:00Z">
            <w:rPr>
              <w:sz w:val="20"/>
            </w:rPr>
          </w:rPrChange>
        </w:rPr>
      </w:pPr>
      <w:bookmarkStart w:id="1830" w:name="_ENREF_43"/>
      <w:r w:rsidRPr="00CC30E1">
        <w:rPr>
          <w:sz w:val="20"/>
          <w:lang w:val="en-AU"/>
          <w:rPrChange w:id="1831" w:author="Rachael Maree Woods" w:date="2016-03-16T14:26:00Z">
            <w:rPr>
              <w:sz w:val="20"/>
            </w:rPr>
          </w:rPrChange>
        </w:rPr>
        <w:t>Negri A, Heyward A (2001) Inhibition of coral fertilisation and larval metamorphosis by tributyltin and copper. Marine environmental research 51:17-27</w:t>
      </w:r>
      <w:bookmarkEnd w:id="1830"/>
    </w:p>
    <w:p w14:paraId="053D836A" w14:textId="70FB3889" w:rsidR="00196F2F" w:rsidRPr="00CC30E1" w:rsidDel="00186F7C" w:rsidRDefault="00196F2F" w:rsidP="00196F2F">
      <w:pPr>
        <w:pStyle w:val="EndNoteBibliography"/>
        <w:ind w:left="720" w:hanging="720"/>
        <w:rPr>
          <w:del w:id="1832" w:author="Rachael Maree Woods" w:date="2016-03-25T10:10:00Z"/>
          <w:sz w:val="20"/>
          <w:lang w:val="en-AU"/>
          <w:rPrChange w:id="1833" w:author="Rachael Maree Woods" w:date="2016-03-16T14:26:00Z">
            <w:rPr>
              <w:del w:id="1834" w:author="Rachael Maree Woods" w:date="2016-03-25T10:10:00Z"/>
              <w:sz w:val="20"/>
            </w:rPr>
          </w:rPrChange>
        </w:rPr>
      </w:pPr>
      <w:bookmarkStart w:id="1835" w:name="_ENREF_44"/>
      <w:del w:id="1836" w:author="Rachael Maree Woods" w:date="2016-03-25T10:10:00Z">
        <w:r w:rsidRPr="00CC30E1" w:rsidDel="00186F7C">
          <w:rPr>
            <w:sz w:val="20"/>
            <w:lang w:val="en-AU"/>
            <w:rPrChange w:id="1837" w:author="Rachael Maree Woods" w:date="2016-03-16T14:26:00Z">
              <w:rPr>
                <w:sz w:val="20"/>
              </w:rPr>
            </w:rPrChange>
          </w:rPr>
          <w:delText>Orr JC, Fabry VJ, Aumont O, Bopp L, Doney SC, Feely RA, Gnanadesikan A, Gruber N, Ishida A, Joos F (2005) Anthropogenic ocean acidification over the twenty-first century and its impact on calcifying organisms. Nature 437:681-686</w:delText>
        </w:r>
        <w:bookmarkEnd w:id="1835"/>
      </w:del>
    </w:p>
    <w:p w14:paraId="5F737081" w14:textId="3D7AD410" w:rsidR="00196F2F" w:rsidRPr="00CC30E1" w:rsidDel="00186F7C" w:rsidRDefault="00196F2F" w:rsidP="00196F2F">
      <w:pPr>
        <w:pStyle w:val="EndNoteBibliography"/>
        <w:ind w:left="720" w:hanging="720"/>
        <w:rPr>
          <w:del w:id="1838" w:author="Rachael Maree Woods" w:date="2016-03-25T10:10:00Z"/>
          <w:sz w:val="20"/>
          <w:lang w:val="en-AU"/>
          <w:rPrChange w:id="1839" w:author="Rachael Maree Woods" w:date="2016-03-16T14:26:00Z">
            <w:rPr>
              <w:del w:id="1840" w:author="Rachael Maree Woods" w:date="2016-03-25T10:10:00Z"/>
              <w:sz w:val="20"/>
            </w:rPr>
          </w:rPrChange>
        </w:rPr>
      </w:pPr>
      <w:bookmarkStart w:id="1841" w:name="_ENREF_45"/>
      <w:del w:id="1842" w:author="Rachael Maree Woods" w:date="2016-03-25T10:10:00Z">
        <w:r w:rsidRPr="00CC30E1" w:rsidDel="00186F7C">
          <w:rPr>
            <w:sz w:val="20"/>
            <w:lang w:val="en-AU"/>
            <w:rPrChange w:id="1843" w:author="Rachael Maree Woods" w:date="2016-03-16T14:26:00Z">
              <w:rPr>
                <w:sz w:val="20"/>
              </w:rPr>
            </w:rPrChange>
          </w:rPr>
          <w:delText>Pagano G, Anselmi B, Dinnel P, Esposito A, Guida M, Iaccarino M, Melluso G, Pascale M, Trieff N (1993) Effects on sea urchin fertilization and embryogenesis of water and sediment from two rivers in Campania, Italy. Archives of Environmental Contamination and Toxicology 25:20-26</w:delText>
        </w:r>
        <w:bookmarkEnd w:id="1841"/>
      </w:del>
    </w:p>
    <w:p w14:paraId="5233AF36" w14:textId="77777777" w:rsidR="00196F2F" w:rsidRPr="00CC30E1" w:rsidRDefault="00196F2F" w:rsidP="00196F2F">
      <w:pPr>
        <w:pStyle w:val="EndNoteBibliography"/>
        <w:ind w:left="720" w:hanging="720"/>
        <w:rPr>
          <w:sz w:val="20"/>
          <w:lang w:val="en-AU"/>
          <w:rPrChange w:id="1844" w:author="Rachael Maree Woods" w:date="2016-03-16T14:26:00Z">
            <w:rPr>
              <w:sz w:val="20"/>
            </w:rPr>
          </w:rPrChange>
        </w:rPr>
      </w:pPr>
      <w:bookmarkStart w:id="1845" w:name="_ENREF_47"/>
      <w:r w:rsidRPr="00CC30E1">
        <w:rPr>
          <w:sz w:val="20"/>
          <w:lang w:val="en-AU"/>
          <w:rPrChange w:id="1846"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845"/>
    </w:p>
    <w:p w14:paraId="29E159F9" w14:textId="77777777" w:rsidR="00196F2F" w:rsidRPr="00CC30E1" w:rsidRDefault="00196F2F" w:rsidP="00196F2F">
      <w:pPr>
        <w:pStyle w:val="EndNoteBibliography"/>
        <w:ind w:left="720" w:hanging="720"/>
        <w:rPr>
          <w:sz w:val="20"/>
          <w:lang w:val="en-AU"/>
          <w:rPrChange w:id="1847" w:author="Rachael Maree Woods" w:date="2016-03-16T14:26:00Z">
            <w:rPr>
              <w:sz w:val="20"/>
            </w:rPr>
          </w:rPrChange>
        </w:rPr>
      </w:pPr>
      <w:bookmarkStart w:id="1848" w:name="_ENREF_48"/>
      <w:r w:rsidRPr="00CC30E1">
        <w:rPr>
          <w:sz w:val="20"/>
          <w:lang w:val="en-AU"/>
          <w:rPrChange w:id="1849"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848"/>
    </w:p>
    <w:p w14:paraId="6F56A562" w14:textId="77777777" w:rsidR="00196F2F" w:rsidRPr="00CC30E1" w:rsidRDefault="00196F2F" w:rsidP="00196F2F">
      <w:pPr>
        <w:pStyle w:val="EndNoteBibliography"/>
        <w:ind w:left="720" w:hanging="720"/>
        <w:rPr>
          <w:sz w:val="20"/>
          <w:lang w:val="en-AU"/>
          <w:rPrChange w:id="1850" w:author="Rachael Maree Woods" w:date="2016-03-16T14:26:00Z">
            <w:rPr>
              <w:sz w:val="20"/>
            </w:rPr>
          </w:rPrChange>
        </w:rPr>
      </w:pPr>
      <w:bookmarkStart w:id="1851" w:name="_ENREF_50"/>
      <w:r w:rsidRPr="00CC30E1">
        <w:rPr>
          <w:sz w:val="20"/>
          <w:lang w:val="en-AU"/>
          <w:rPrChange w:id="1852" w:author="Rachael Maree Woods" w:date="2016-03-16T14:26:00Z">
            <w:rPr>
              <w:sz w:val="20"/>
            </w:rPr>
          </w:rPrChange>
        </w:rPr>
        <w:lastRenderedPageBreak/>
        <w:t>Reichelt-Brushett A, Harrison P (1999) The effect of copper, zinc and cadmium on fertilization success of gametes from scleractinian reef corals. Marine Pollution Bulletin 38:182-187</w:t>
      </w:r>
      <w:bookmarkEnd w:id="1851"/>
    </w:p>
    <w:p w14:paraId="4A009C37" w14:textId="77777777" w:rsidR="00196F2F" w:rsidRPr="00CC30E1" w:rsidRDefault="00196F2F" w:rsidP="00196F2F">
      <w:pPr>
        <w:pStyle w:val="EndNoteBibliography"/>
        <w:ind w:left="720" w:hanging="720"/>
        <w:rPr>
          <w:sz w:val="20"/>
          <w:lang w:val="en-AU"/>
          <w:rPrChange w:id="1853" w:author="Rachael Maree Woods" w:date="2016-03-16T14:26:00Z">
            <w:rPr>
              <w:sz w:val="20"/>
            </w:rPr>
          </w:rPrChange>
        </w:rPr>
      </w:pPr>
      <w:bookmarkStart w:id="1854" w:name="_ENREF_51"/>
      <w:r w:rsidRPr="00CC30E1">
        <w:rPr>
          <w:sz w:val="20"/>
          <w:lang w:val="en-AU"/>
          <w:rPrChange w:id="1855" w:author="Rachael Maree Woods" w:date="2016-03-16T14:26:00Z">
            <w:rPr>
              <w:sz w:val="20"/>
            </w:rPr>
          </w:rPrChange>
        </w:rPr>
        <w:t>Reichelt-Brushett AJ, Harrison PL (2004) Development of a sublethal test to determine the effects of copper and lead on scleractinian coral larvae. Archives of environmental contamination and toxicology 47:40-55</w:t>
      </w:r>
      <w:bookmarkEnd w:id="1854"/>
    </w:p>
    <w:p w14:paraId="541A590B" w14:textId="77777777" w:rsidR="00196F2F" w:rsidRPr="00CC30E1" w:rsidDel="00F42A83" w:rsidRDefault="00196F2F" w:rsidP="00196F2F">
      <w:pPr>
        <w:pStyle w:val="EndNoteBibliography"/>
        <w:ind w:left="720" w:hanging="720"/>
        <w:rPr>
          <w:del w:id="1856" w:author="Rachael Maree Woods" w:date="2016-03-16T14:34:00Z"/>
          <w:sz w:val="20"/>
          <w:lang w:val="en-AU"/>
          <w:rPrChange w:id="1857" w:author="Rachael Maree Woods" w:date="2016-03-16T14:26:00Z">
            <w:rPr>
              <w:del w:id="1858" w:author="Rachael Maree Woods" w:date="2016-03-16T14:34:00Z"/>
              <w:sz w:val="20"/>
            </w:rPr>
          </w:rPrChange>
        </w:rPr>
      </w:pPr>
      <w:bookmarkStart w:id="1859" w:name="_ENREF_52"/>
      <w:r w:rsidRPr="00CC30E1">
        <w:rPr>
          <w:sz w:val="20"/>
          <w:lang w:val="en-AU"/>
          <w:rPrChange w:id="1860" w:author="Rachael Maree Woods" w:date="2016-03-16T14:26:00Z">
            <w:rPr>
              <w:sz w:val="20"/>
            </w:rPr>
          </w:rPrChange>
        </w:rPr>
        <w:t>Reichelt-Brushett AJ, Harrison PL (2005) The effect of selected trace metals on the fertilization success of several scleractinian coral species. Coral Reefs 24:524-534</w:t>
      </w:r>
      <w:bookmarkEnd w:id="1859"/>
    </w:p>
    <w:p w14:paraId="7B4AF4EB" w14:textId="77777777" w:rsidR="00196F2F" w:rsidRPr="00CC30E1" w:rsidRDefault="00196F2F">
      <w:pPr>
        <w:pStyle w:val="EndNoteBibliography"/>
        <w:ind w:left="720" w:hanging="720"/>
        <w:rPr>
          <w:sz w:val="20"/>
          <w:lang w:val="en-AU"/>
          <w:rPrChange w:id="1861" w:author="Rachael Maree Woods" w:date="2016-03-16T14:26:00Z">
            <w:rPr>
              <w:sz w:val="20"/>
            </w:rPr>
          </w:rPrChange>
        </w:rPr>
      </w:pPr>
      <w:bookmarkStart w:id="1862" w:name="_ENREF_53"/>
      <w:del w:id="1863" w:author="Rachael Maree Woods" w:date="2016-03-16T14:34:00Z">
        <w:r w:rsidRPr="00CC30E1" w:rsidDel="00F42A83">
          <w:rPr>
            <w:sz w:val="20"/>
            <w:lang w:val="en-AU"/>
            <w:rPrChange w:id="1864" w:author="Rachael Maree Woods" w:date="2016-03-16T14:26:00Z">
              <w:rPr>
                <w:sz w:val="20"/>
              </w:rPr>
            </w:rPrChange>
          </w:rPr>
          <w:delText>Richmond RH (1996) Effects of coastal runoff on coral reproduction. Biological Conservation 76:211-211</w:delText>
        </w:r>
      </w:del>
      <w:bookmarkEnd w:id="1862"/>
    </w:p>
    <w:p w14:paraId="69F2792C" w14:textId="77777777" w:rsidR="00196F2F" w:rsidRPr="00CC30E1" w:rsidRDefault="00196F2F" w:rsidP="00196F2F">
      <w:pPr>
        <w:pStyle w:val="EndNoteBibliography"/>
        <w:ind w:left="720" w:hanging="720"/>
        <w:rPr>
          <w:sz w:val="20"/>
          <w:lang w:val="en-AU"/>
          <w:rPrChange w:id="1865" w:author="Rachael Maree Woods" w:date="2016-03-16T14:26:00Z">
            <w:rPr>
              <w:sz w:val="20"/>
            </w:rPr>
          </w:rPrChange>
        </w:rPr>
      </w:pPr>
      <w:bookmarkStart w:id="1866" w:name="_ENREF_54"/>
      <w:r w:rsidRPr="00CC30E1">
        <w:rPr>
          <w:sz w:val="20"/>
          <w:lang w:val="en-AU"/>
          <w:rPrChange w:id="1867" w:author="Rachael Maree Woods" w:date="2016-03-16T14:26:00Z">
            <w:rPr>
              <w:sz w:val="20"/>
            </w:rPr>
          </w:rPrChange>
        </w:rPr>
        <w:t>Richmond RH (1997) Reproduction and recruitment in corals: critical links in the persistence of reefs. Life and death of coral reefs Chapman &amp; Hall, New York:175-197</w:t>
      </w:r>
      <w:bookmarkEnd w:id="1866"/>
    </w:p>
    <w:p w14:paraId="3AFF44F7" w14:textId="699DD19D" w:rsidR="00196F2F" w:rsidRPr="00CC30E1" w:rsidDel="00186F7C" w:rsidRDefault="00196F2F" w:rsidP="00196F2F">
      <w:pPr>
        <w:pStyle w:val="EndNoteBibliography"/>
        <w:ind w:left="720" w:hanging="720"/>
        <w:rPr>
          <w:del w:id="1868" w:author="Rachael Maree Woods" w:date="2016-03-25T10:11:00Z"/>
          <w:sz w:val="20"/>
          <w:lang w:val="en-AU"/>
          <w:rPrChange w:id="1869" w:author="Rachael Maree Woods" w:date="2016-03-16T14:26:00Z">
            <w:rPr>
              <w:del w:id="1870" w:author="Rachael Maree Woods" w:date="2016-03-25T10:11:00Z"/>
              <w:sz w:val="20"/>
            </w:rPr>
          </w:rPrChange>
        </w:rPr>
      </w:pPr>
      <w:bookmarkStart w:id="1871" w:name="_ENREF_55"/>
      <w:del w:id="1872" w:author="Rachael Maree Woods" w:date="2016-03-25T10:11:00Z">
        <w:r w:rsidRPr="00CC30E1" w:rsidDel="00186F7C">
          <w:rPr>
            <w:sz w:val="20"/>
            <w:lang w:val="en-AU"/>
            <w:rPrChange w:id="1873" w:author="Rachael Maree Woods" w:date="2016-03-16T14:26:00Z">
              <w:rPr>
                <w:sz w:val="20"/>
              </w:rPr>
            </w:rPrChange>
          </w:rPr>
          <w:delText>Rivera-Duarte I, Rosen G, Lapota D, Chadwick DB, Kear-Padilla L, Zirino A (2005) Copper toxicity to larval stages of three marine invertebrates and copper complexation capacity in San Diego Bay, California. Environmental science &amp; technology 39:1542-1546</w:delText>
        </w:r>
        <w:bookmarkEnd w:id="1871"/>
      </w:del>
    </w:p>
    <w:p w14:paraId="661AE4D8" w14:textId="77777777" w:rsidR="00196F2F" w:rsidRPr="00CC30E1" w:rsidRDefault="00196F2F" w:rsidP="00196F2F">
      <w:pPr>
        <w:pStyle w:val="EndNoteBibliography"/>
        <w:ind w:left="720" w:hanging="720"/>
        <w:rPr>
          <w:sz w:val="20"/>
          <w:lang w:val="en-AU"/>
          <w:rPrChange w:id="1874" w:author="Rachael Maree Woods" w:date="2016-03-16T14:26:00Z">
            <w:rPr>
              <w:sz w:val="20"/>
            </w:rPr>
          </w:rPrChange>
        </w:rPr>
      </w:pPr>
      <w:bookmarkStart w:id="1875" w:name="_ENREF_57"/>
      <w:r w:rsidRPr="00CC30E1">
        <w:rPr>
          <w:sz w:val="20"/>
          <w:lang w:val="en-AU"/>
          <w:rPrChange w:id="1876"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875"/>
    </w:p>
    <w:p w14:paraId="243F1FE8" w14:textId="77777777" w:rsidR="00196F2F" w:rsidRPr="00CC30E1" w:rsidRDefault="00196F2F" w:rsidP="00196F2F">
      <w:pPr>
        <w:pStyle w:val="EndNoteBibliography"/>
        <w:ind w:left="720" w:hanging="720"/>
        <w:rPr>
          <w:sz w:val="20"/>
          <w:lang w:val="en-AU"/>
          <w:rPrChange w:id="1877" w:author="Rachael Maree Woods" w:date="2016-03-16T14:26:00Z">
            <w:rPr>
              <w:sz w:val="20"/>
            </w:rPr>
          </w:rPrChange>
        </w:rPr>
      </w:pPr>
      <w:bookmarkStart w:id="1878" w:name="_ENREF_58"/>
      <w:r w:rsidRPr="00CC30E1">
        <w:rPr>
          <w:sz w:val="20"/>
          <w:lang w:val="en-AU"/>
          <w:rPrChange w:id="1879"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878"/>
    </w:p>
    <w:p w14:paraId="5D0FA6C9" w14:textId="77777777" w:rsidR="00380346" w:rsidRPr="004E5C70" w:rsidRDefault="00380346" w:rsidP="00380346">
      <w:pPr>
        <w:pStyle w:val="NoSpacing"/>
        <w:rPr>
          <w:ins w:id="1880" w:author="Rachael Maree Woods" w:date="2016-05-04T10:56:00Z"/>
          <w:rFonts w:ascii="Times New Roman" w:eastAsia="Times New Roman" w:hAnsi="Times New Roman"/>
          <w:noProof/>
          <w:sz w:val="20"/>
          <w:szCs w:val="20"/>
          <w:lang w:eastAsia="de-DE"/>
        </w:rPr>
      </w:pPr>
      <w:bookmarkStart w:id="1881" w:name="_ENREF_60"/>
      <w:ins w:id="1882" w:author="Rachael Maree Woods" w:date="2016-05-04T10:56:00Z">
        <w:r w:rsidRPr="004E5C70">
          <w:rPr>
            <w:rFonts w:ascii="Times New Roman" w:eastAsia="Times New Roman" w:hAnsi="Times New Roman"/>
            <w:noProof/>
            <w:sz w:val="20"/>
            <w:szCs w:val="20"/>
            <w:lang w:eastAsia="de-DE"/>
          </w:rPr>
          <w:t xml:space="preserve">Slattery M, </w:t>
        </w:r>
        <w:r>
          <w:rPr>
            <w:rFonts w:ascii="Times New Roman" w:eastAsia="Times New Roman" w:hAnsi="Times New Roman"/>
            <w:noProof/>
            <w:sz w:val="20"/>
            <w:szCs w:val="20"/>
            <w:lang w:eastAsia="de-DE"/>
          </w:rPr>
          <w:t xml:space="preserve">Hines GA, Starmer J, Paul VJ </w:t>
        </w:r>
        <w:r w:rsidRPr="004E5C70">
          <w:rPr>
            <w:rFonts w:ascii="Times New Roman" w:eastAsia="Times New Roman" w:hAnsi="Times New Roman"/>
            <w:noProof/>
            <w:sz w:val="20"/>
            <w:szCs w:val="20"/>
            <w:lang w:eastAsia="de-DE"/>
          </w:rPr>
          <w:t>(1999) Chemical signals in gametogenesis, spawning, and larval settlement and defense of the soft coral Sinularia polydactyla.  Coral Reefs 18(1): 75-84.</w:t>
        </w:r>
      </w:ins>
    </w:p>
    <w:p w14:paraId="37443B5C" w14:textId="77777777" w:rsidR="00196F2F" w:rsidRPr="00CC30E1" w:rsidRDefault="00196F2F" w:rsidP="00196F2F">
      <w:pPr>
        <w:pStyle w:val="EndNoteBibliography"/>
        <w:ind w:left="720" w:hanging="720"/>
        <w:rPr>
          <w:sz w:val="20"/>
          <w:lang w:val="en-AU"/>
          <w:rPrChange w:id="1883" w:author="Rachael Maree Woods" w:date="2016-03-16T14:26:00Z">
            <w:rPr>
              <w:sz w:val="20"/>
            </w:rPr>
          </w:rPrChange>
        </w:rPr>
      </w:pPr>
      <w:bookmarkStart w:id="1884" w:name="_GoBack"/>
      <w:bookmarkEnd w:id="1884"/>
      <w:r w:rsidRPr="00CC30E1">
        <w:rPr>
          <w:sz w:val="20"/>
          <w:lang w:val="en-AU"/>
          <w:rPrChange w:id="1885"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881"/>
    </w:p>
    <w:p w14:paraId="1CBC88B7" w14:textId="77777777" w:rsidR="00196F2F" w:rsidRPr="00CC30E1" w:rsidRDefault="00196F2F" w:rsidP="00196F2F">
      <w:pPr>
        <w:pStyle w:val="EndNoteBibliography"/>
        <w:ind w:left="720" w:hanging="720"/>
        <w:rPr>
          <w:sz w:val="20"/>
          <w:lang w:val="en-AU"/>
          <w:rPrChange w:id="1886" w:author="Rachael Maree Woods" w:date="2016-03-16T14:26:00Z">
            <w:rPr>
              <w:sz w:val="20"/>
            </w:rPr>
          </w:rPrChange>
        </w:rPr>
      </w:pPr>
      <w:bookmarkStart w:id="1887" w:name="_ENREF_62"/>
      <w:r w:rsidRPr="00CC30E1">
        <w:rPr>
          <w:sz w:val="20"/>
          <w:lang w:val="en-AU"/>
          <w:rPrChange w:id="1888"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887"/>
    </w:p>
    <w:p w14:paraId="571D4DB0" w14:textId="77777777" w:rsidR="00380346" w:rsidRPr="004E5C70" w:rsidRDefault="00380346" w:rsidP="00380346">
      <w:pPr>
        <w:pStyle w:val="NoSpacing"/>
        <w:rPr>
          <w:ins w:id="1889" w:author="Rachael Maree Woods" w:date="2016-05-04T10:53:00Z"/>
          <w:rFonts w:ascii="Times New Roman" w:eastAsia="Times New Roman" w:hAnsi="Times New Roman"/>
          <w:noProof/>
          <w:sz w:val="20"/>
          <w:szCs w:val="20"/>
          <w:lang w:eastAsia="de-DE"/>
        </w:rPr>
      </w:pPr>
      <w:bookmarkStart w:id="1890" w:name="_ENREF_64"/>
      <w:ins w:id="1891" w:author="Rachael Maree Woods" w:date="2016-05-04T10:53:00Z">
        <w:r w:rsidRPr="004E5C70">
          <w:rPr>
            <w:rFonts w:ascii="Times New Roman" w:eastAsia="Times New Roman" w:hAnsi="Times New Roman"/>
            <w:noProof/>
            <w:sz w:val="20"/>
            <w:szCs w:val="20"/>
            <w:lang w:eastAsia="de-DE"/>
          </w:rPr>
          <w:t xml:space="preserve">Tebben J, </w:t>
        </w:r>
        <w:r>
          <w:rPr>
            <w:rFonts w:ascii="Times New Roman" w:eastAsia="Times New Roman" w:hAnsi="Times New Roman"/>
            <w:noProof/>
            <w:sz w:val="20"/>
            <w:szCs w:val="20"/>
            <w:lang w:eastAsia="de-DE"/>
          </w:rPr>
          <w:t xml:space="preserve">Tapiolas DM, Motti CA, Abrego, D. Negri, AP, Blackall, LL. Steinberg, PD, Harder T </w:t>
        </w:r>
        <w:r w:rsidRPr="004E5C70">
          <w:rPr>
            <w:rFonts w:ascii="Times New Roman" w:eastAsia="Times New Roman" w:hAnsi="Times New Roman"/>
            <w:noProof/>
            <w:sz w:val="20"/>
            <w:szCs w:val="20"/>
            <w:lang w:eastAsia="de-DE"/>
          </w:rPr>
          <w:t xml:space="preserve">(2011) Induction of larval metamorphosis of the coral Acropora millepora by tetrabromopyrrole isolated from a </w:t>
        </w:r>
        <w:r w:rsidRPr="004E5C70">
          <w:rPr>
            <w:rFonts w:ascii="Times New Roman" w:eastAsia="Times New Roman" w:hAnsi="Times New Roman"/>
            <w:i/>
            <w:noProof/>
            <w:sz w:val="20"/>
            <w:szCs w:val="20"/>
            <w:lang w:eastAsia="de-DE"/>
          </w:rPr>
          <w:t>Pseudoalteromonas</w:t>
        </w:r>
        <w:r w:rsidRPr="004E5C70">
          <w:rPr>
            <w:rFonts w:ascii="Times New Roman" w:eastAsia="Times New Roman" w:hAnsi="Times New Roman"/>
            <w:noProof/>
            <w:sz w:val="20"/>
            <w:szCs w:val="20"/>
            <w:lang w:eastAsia="de-DE"/>
          </w:rPr>
          <w:t xml:space="preserve"> bacterium. PloS one 6(4): e19082.</w:t>
        </w:r>
      </w:ins>
    </w:p>
    <w:p w14:paraId="43920090" w14:textId="77777777" w:rsidR="00196F2F" w:rsidRPr="00CC30E1" w:rsidRDefault="00196F2F" w:rsidP="00196F2F">
      <w:pPr>
        <w:pStyle w:val="EndNoteBibliography"/>
        <w:ind w:left="720" w:hanging="720"/>
        <w:rPr>
          <w:sz w:val="20"/>
          <w:lang w:val="en-AU"/>
          <w:rPrChange w:id="1892" w:author="Rachael Maree Woods" w:date="2016-03-16T14:26:00Z">
            <w:rPr>
              <w:sz w:val="20"/>
            </w:rPr>
          </w:rPrChange>
        </w:rPr>
      </w:pPr>
      <w:r w:rsidRPr="00CC30E1">
        <w:rPr>
          <w:sz w:val="20"/>
          <w:lang w:val="en-AU"/>
          <w:rPrChange w:id="1893" w:author="Rachael Maree Woods" w:date="2016-03-16T14:26:00Z">
            <w:rPr>
              <w:sz w:val="20"/>
            </w:rPr>
          </w:rPrChange>
        </w:rPr>
        <w:t>Tilman D, Lehman C (2001) Human-caused environmental change: impacts on plant diversity and evolution. Proceedings of the National Academy of Sciences 98:5433-5440</w:t>
      </w:r>
      <w:bookmarkEnd w:id="1890"/>
    </w:p>
    <w:p w14:paraId="62C36DEF" w14:textId="7FB97EFF" w:rsidR="00186F7C" w:rsidRDefault="00186F7C" w:rsidP="00186F7C">
      <w:pPr>
        <w:pStyle w:val="EndNoteBibliography"/>
        <w:ind w:left="720" w:hanging="720"/>
        <w:rPr>
          <w:ins w:id="1894" w:author="Rachael Maree Woods" w:date="2016-03-25T10:11:00Z"/>
          <w:sz w:val="20"/>
          <w:lang w:val="en-AU"/>
        </w:rPr>
      </w:pPr>
      <w:bookmarkStart w:id="1895" w:name="_ENREF_65"/>
      <w:ins w:id="1896" w:author="Rachael Maree Woods" w:date="2016-03-25T10:11:00Z">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ins>
    </w:p>
    <w:p w14:paraId="6D40DA59" w14:textId="77777777" w:rsidR="00196F2F" w:rsidRPr="00CC30E1" w:rsidRDefault="00196F2F" w:rsidP="00196F2F">
      <w:pPr>
        <w:pStyle w:val="EndNoteBibliography"/>
        <w:ind w:left="720" w:hanging="720"/>
        <w:rPr>
          <w:sz w:val="20"/>
          <w:lang w:val="en-AU"/>
          <w:rPrChange w:id="1897" w:author="Rachael Maree Woods" w:date="2016-03-16T14:26:00Z">
            <w:rPr>
              <w:sz w:val="20"/>
            </w:rPr>
          </w:rPrChange>
        </w:rPr>
      </w:pPr>
      <w:r w:rsidRPr="00CC30E1">
        <w:rPr>
          <w:sz w:val="20"/>
          <w:lang w:val="en-AU"/>
          <w:rPrChange w:id="1898" w:author="Rachael Maree Woods" w:date="2016-03-16T14:26:00Z">
            <w:rPr>
              <w:sz w:val="20"/>
            </w:rPr>
          </w:rPrChange>
        </w:rPr>
        <w:t>Victor S, Richmond RH (2005) Effect of copper on fertilization success in the reef coral&lt; i&gt; Acropora surculosa&lt;/i&gt;. Marine pollution bulletin 50:1448-1451</w:t>
      </w:r>
      <w:bookmarkEnd w:id="1895"/>
    </w:p>
    <w:p w14:paraId="1EE4391E" w14:textId="0BBE4040" w:rsidR="00A80FD9" w:rsidRPr="00CC30E1" w:rsidRDefault="00A80FD9" w:rsidP="00196F2F">
      <w:pPr>
        <w:pStyle w:val="EndNoteBibliography"/>
        <w:ind w:left="720" w:hanging="720"/>
        <w:rPr>
          <w:sz w:val="20"/>
          <w:lang w:val="en-AU"/>
          <w:rPrChange w:id="1899" w:author="Rachael Maree Woods" w:date="2016-03-16T14:26:00Z">
            <w:rPr>
              <w:sz w:val="20"/>
            </w:rPr>
          </w:rPrChange>
        </w:rPr>
      </w:pPr>
      <w:bookmarkStart w:id="1900" w:name="_ENREF_66"/>
      <w:r w:rsidRPr="00CC30E1">
        <w:rPr>
          <w:sz w:val="20"/>
          <w:lang w:val="en-AU"/>
          <w:rPrChange w:id="1901"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4615B41D" w:rsidR="00196F2F" w:rsidRPr="00CC30E1" w:rsidDel="00186F7C" w:rsidRDefault="00196F2F" w:rsidP="00196F2F">
      <w:pPr>
        <w:pStyle w:val="EndNoteBibliography"/>
        <w:ind w:left="720" w:hanging="720"/>
        <w:rPr>
          <w:del w:id="1902" w:author="Rachael Maree Woods" w:date="2016-03-25T10:12:00Z"/>
          <w:sz w:val="20"/>
          <w:lang w:val="en-AU"/>
          <w:rPrChange w:id="1903" w:author="Rachael Maree Woods" w:date="2016-03-16T14:26:00Z">
            <w:rPr>
              <w:del w:id="1904" w:author="Rachael Maree Woods" w:date="2016-03-25T10:12:00Z"/>
              <w:sz w:val="20"/>
            </w:rPr>
          </w:rPrChange>
        </w:rPr>
      </w:pPr>
      <w:del w:id="1905" w:author="Rachael Maree Woods" w:date="2016-03-25T10:12:00Z">
        <w:r w:rsidRPr="00CC30E1" w:rsidDel="00186F7C">
          <w:rPr>
            <w:sz w:val="20"/>
            <w:lang w:val="en-AU"/>
            <w:rPrChange w:id="1906" w:author="Rachael Maree Woods" w:date="2016-03-16T14:26:00Z">
              <w:rPr>
                <w:sz w:val="20"/>
              </w:rPr>
            </w:rPrChange>
          </w:rPr>
          <w:delText>Wang Q, Liu B, Yang H, Wang X, Lin Z (2009) Toxicity of lead, cadmium and mercury on embryogenesis, survival, growth and metamorphosis of Meretrix meretrix larvae. Ecotoxicology 18:829-837</w:delText>
        </w:r>
        <w:bookmarkEnd w:id="1900"/>
      </w:del>
    </w:p>
    <w:p w14:paraId="2F391BF6" w14:textId="22049DD3" w:rsidR="00CD04D3" w:rsidRPr="00CC30E1" w:rsidDel="00186F7C" w:rsidRDefault="00CD04D3" w:rsidP="00196F2F">
      <w:pPr>
        <w:pStyle w:val="EndNoteBibliography"/>
        <w:ind w:left="720" w:hanging="720"/>
        <w:rPr>
          <w:del w:id="1907" w:author="Rachael Maree Woods" w:date="2016-03-25T10:12:00Z"/>
          <w:sz w:val="20"/>
          <w:lang w:val="en-AU"/>
          <w:rPrChange w:id="1908" w:author="Rachael Maree Woods" w:date="2016-03-16T14:26:00Z">
            <w:rPr>
              <w:del w:id="1909" w:author="Rachael Maree Woods" w:date="2016-03-25T10:12:00Z"/>
              <w:sz w:val="20"/>
            </w:rPr>
          </w:rPrChange>
        </w:rPr>
      </w:pPr>
      <w:bookmarkStart w:id="1910" w:name="_ENREF_68"/>
      <w:del w:id="1911" w:author="Rachael Maree Woods" w:date="2016-03-25T10:12:00Z">
        <w:r w:rsidRPr="00CC30E1" w:rsidDel="00186F7C">
          <w:rPr>
            <w:sz w:val="20"/>
            <w:lang w:val="en-AU"/>
            <w:rPrChange w:id="1912" w:author="Rachael Maree Woods" w:date="2016-03-16T14:26:00Z">
              <w:rPr>
                <w:sz w:val="20"/>
              </w:rPr>
            </w:rPrChange>
          </w:rPr>
          <w:delText>Woolsey ES, Byrne M, Baird AH (2013) The effects of temperature on embryonic development and larval survival in two scleractinian corals. Marine Ecology Progress Series 493:179-184</w:delText>
        </w:r>
      </w:del>
    </w:p>
    <w:p w14:paraId="7DF91713" w14:textId="77777777" w:rsidR="00196F2F" w:rsidRPr="00CC30E1" w:rsidRDefault="00196F2F" w:rsidP="00196F2F">
      <w:pPr>
        <w:pStyle w:val="EndNoteBibliography"/>
        <w:ind w:left="720" w:hanging="720"/>
        <w:rPr>
          <w:sz w:val="20"/>
          <w:lang w:val="en-AU"/>
          <w:rPrChange w:id="1913" w:author="Rachael Maree Woods" w:date="2016-03-16T14:26:00Z">
            <w:rPr>
              <w:sz w:val="20"/>
            </w:rPr>
          </w:rPrChange>
        </w:rPr>
      </w:pPr>
      <w:r w:rsidRPr="00CC30E1">
        <w:rPr>
          <w:sz w:val="20"/>
          <w:lang w:val="en-AU"/>
          <w:rPrChange w:id="1914" w:author="Rachael Maree Woods" w:date="2016-03-16T14:26:00Z">
            <w:rPr>
              <w:sz w:val="20"/>
            </w:rPr>
          </w:rPrChange>
        </w:rPr>
        <w:t>Yamano H, Sugihara K, Nomura K (2011) Rapid poleward range expansion of tropical reef corals in response to rising sea surface temperatures. Geophysical Research Letters 38</w:t>
      </w:r>
      <w:bookmarkEnd w:id="1910"/>
    </w:p>
    <w:p w14:paraId="41436562" w14:textId="695A7595" w:rsidR="00196F2F" w:rsidRPr="00CC30E1" w:rsidDel="00CB7688" w:rsidRDefault="00196F2F" w:rsidP="00196F2F">
      <w:pPr>
        <w:pStyle w:val="EndNoteBibliography"/>
        <w:ind w:left="720" w:hanging="720"/>
        <w:rPr>
          <w:del w:id="1915" w:author="Rachael Maree Woods" w:date="2016-03-16T14:26:00Z"/>
          <w:sz w:val="20"/>
          <w:lang w:val="en-AU"/>
          <w:rPrChange w:id="1916" w:author="Rachael Maree Woods" w:date="2016-03-16T14:26:00Z">
            <w:rPr>
              <w:del w:id="1917" w:author="Rachael Maree Woods" w:date="2016-03-16T14:26:00Z"/>
              <w:sz w:val="20"/>
            </w:rPr>
          </w:rPrChange>
        </w:rPr>
      </w:pPr>
      <w:bookmarkStart w:id="1918" w:name="_ENREF_69"/>
      <w:r w:rsidRPr="00CC30E1">
        <w:rPr>
          <w:sz w:val="20"/>
          <w:lang w:val="en-AU"/>
          <w:rPrChange w:id="1919" w:author="Rachael Maree Woods" w:date="2016-03-16T14:26:00Z">
            <w:rPr>
              <w:sz w:val="20"/>
            </w:rPr>
          </w:rPrChange>
        </w:rPr>
        <w:t>Zuur A, Ieno EN, Walker N, Saveliev AA, Smith GM (2009) Mixed effects models and extensions in ecology with R. Springer</w:t>
      </w:r>
      <w:bookmarkEnd w:id="1918"/>
    </w:p>
    <w:p w14:paraId="4DE9CC85" w14:textId="77777777" w:rsidR="001F359A" w:rsidRDefault="006B2A4C">
      <w:pPr>
        <w:pStyle w:val="EndNoteBibliography"/>
        <w:ind w:left="720" w:hanging="720"/>
        <w:rPr>
          <w:ins w:id="1920" w:author="Rachael Maree Woods" w:date="2016-05-04T10:46:00Z"/>
          <w:lang w:val="en-AU"/>
        </w:rPr>
        <w:pPrChange w:id="1921" w:author="Rachael Maree Woods" w:date="2016-03-16T14:26:00Z">
          <w:pPr>
            <w:overflowPunct/>
            <w:autoSpaceDE/>
            <w:autoSpaceDN/>
            <w:adjustRightInd/>
            <w:spacing w:line="240" w:lineRule="auto"/>
            <w:textAlignment w:val="auto"/>
          </w:pPr>
        </w:pPrChange>
      </w:pPr>
      <w:r w:rsidRPr="007B765C">
        <w:rPr>
          <w:lang w:val="en-AU"/>
        </w:rPr>
        <w:fldChar w:fldCharType="end"/>
      </w:r>
    </w:p>
    <w:p w14:paraId="33376941" w14:textId="77777777" w:rsidR="001F359A" w:rsidRDefault="001F359A">
      <w:pPr>
        <w:pStyle w:val="EndNoteBibliography"/>
        <w:ind w:left="720" w:hanging="720"/>
        <w:rPr>
          <w:ins w:id="1922" w:author="Rachael Maree Woods" w:date="2016-05-04T10:46:00Z"/>
          <w:lang w:val="en-AU"/>
        </w:rPr>
        <w:pPrChange w:id="1923" w:author="Rachael Maree Woods" w:date="2016-03-16T14:26:00Z">
          <w:pPr>
            <w:overflowPunct/>
            <w:autoSpaceDE/>
            <w:autoSpaceDN/>
            <w:adjustRightInd/>
            <w:spacing w:line="240" w:lineRule="auto"/>
            <w:textAlignment w:val="auto"/>
          </w:pPr>
        </w:pPrChange>
      </w:pPr>
    </w:p>
    <w:p w14:paraId="5D4C8FC4" w14:textId="77777777" w:rsidR="001F359A" w:rsidRDefault="001F359A">
      <w:pPr>
        <w:pStyle w:val="EndNoteBibliography"/>
        <w:ind w:left="720" w:hanging="720"/>
        <w:rPr>
          <w:ins w:id="1924" w:author="Rachael Maree Woods" w:date="2016-05-04T10:46:00Z"/>
          <w:lang w:val="en-AU"/>
        </w:rPr>
        <w:pPrChange w:id="1925" w:author="Rachael Maree Woods" w:date="2016-03-16T14:26:00Z">
          <w:pPr>
            <w:overflowPunct/>
            <w:autoSpaceDE/>
            <w:autoSpaceDN/>
            <w:adjustRightInd/>
            <w:spacing w:line="240" w:lineRule="auto"/>
            <w:textAlignment w:val="auto"/>
          </w:pPr>
        </w:pPrChange>
      </w:pPr>
    </w:p>
    <w:p w14:paraId="3C20AF0F" w14:textId="77777777" w:rsidR="001F359A" w:rsidRDefault="001F359A">
      <w:pPr>
        <w:pStyle w:val="EndNoteBibliography"/>
        <w:ind w:left="720" w:hanging="720"/>
        <w:rPr>
          <w:ins w:id="1926" w:author="Rachael Maree Woods" w:date="2016-05-04T10:46:00Z"/>
          <w:lang w:val="en-AU"/>
        </w:rPr>
        <w:pPrChange w:id="1927" w:author="Rachael Maree Woods" w:date="2016-03-16T14:26:00Z">
          <w:pPr>
            <w:overflowPunct/>
            <w:autoSpaceDE/>
            <w:autoSpaceDN/>
            <w:adjustRightInd/>
            <w:spacing w:line="240" w:lineRule="auto"/>
            <w:textAlignment w:val="auto"/>
          </w:pPr>
        </w:pPrChange>
      </w:pPr>
    </w:p>
    <w:p w14:paraId="48F13296" w14:textId="77777777" w:rsidR="001F359A" w:rsidRPr="001F359A" w:rsidRDefault="001F359A" w:rsidP="001F359A">
      <w:pPr>
        <w:pStyle w:val="NoSpacing"/>
        <w:rPr>
          <w:ins w:id="1928" w:author="Rachael Maree Woods" w:date="2016-05-04T10:47:00Z"/>
          <w:rFonts w:ascii="Times New Roman" w:eastAsia="Times New Roman" w:hAnsi="Times New Roman"/>
          <w:noProof/>
          <w:sz w:val="20"/>
          <w:szCs w:val="20"/>
          <w:lang w:eastAsia="de-DE"/>
          <w:rPrChange w:id="1929" w:author="Rachael Maree Woods" w:date="2016-05-04T10:48:00Z">
            <w:rPr>
              <w:ins w:id="1930" w:author="Rachael Maree Woods" w:date="2016-05-04T10:47:00Z"/>
              <w:lang w:val="en-AU"/>
            </w:rPr>
          </w:rPrChange>
        </w:rPr>
        <w:pPrChange w:id="1931" w:author="Rachael Maree Woods" w:date="2016-05-04T10:48:00Z">
          <w:pPr>
            <w:overflowPunct/>
            <w:autoSpaceDE/>
            <w:autoSpaceDN/>
            <w:adjustRightInd/>
            <w:spacing w:line="240" w:lineRule="auto"/>
            <w:textAlignment w:val="auto"/>
          </w:pPr>
        </w:pPrChange>
      </w:pPr>
    </w:p>
    <w:p w14:paraId="25A0EE8F" w14:textId="77777777" w:rsidR="001F359A" w:rsidRPr="001F359A" w:rsidRDefault="001F359A" w:rsidP="001F359A">
      <w:pPr>
        <w:pStyle w:val="NoSpacing"/>
        <w:rPr>
          <w:ins w:id="1932" w:author="Rachael Maree Woods" w:date="2016-05-04T10:48:00Z"/>
          <w:rFonts w:ascii="Times New Roman" w:eastAsia="Times New Roman" w:hAnsi="Times New Roman"/>
          <w:noProof/>
          <w:sz w:val="20"/>
          <w:szCs w:val="20"/>
          <w:lang w:eastAsia="de-DE"/>
          <w:rPrChange w:id="1933" w:author="Rachael Maree Woods" w:date="2016-05-04T10:48:00Z">
            <w:rPr>
              <w:ins w:id="1934" w:author="Rachael Maree Woods" w:date="2016-05-04T10:48:00Z"/>
              <w:lang w:val="en-AU"/>
            </w:rPr>
          </w:rPrChange>
        </w:rPr>
        <w:pPrChange w:id="1935" w:author="Rachael Maree Woods" w:date="2016-05-04T10:48:00Z">
          <w:pPr>
            <w:overflowPunct/>
            <w:autoSpaceDE/>
            <w:autoSpaceDN/>
            <w:adjustRightInd/>
            <w:spacing w:line="240" w:lineRule="auto"/>
            <w:textAlignment w:val="auto"/>
          </w:pPr>
        </w:pPrChange>
      </w:pPr>
    </w:p>
    <w:p w14:paraId="30DB8573" w14:textId="1D57DBB1" w:rsidR="00B83CCE" w:rsidRPr="001F359A" w:rsidRDefault="00B83CCE" w:rsidP="001F359A">
      <w:pPr>
        <w:pStyle w:val="NoSpacing"/>
        <w:rPr>
          <w:rFonts w:ascii="Times New Roman" w:eastAsia="Times New Roman" w:hAnsi="Times New Roman"/>
          <w:noProof/>
          <w:sz w:val="20"/>
          <w:szCs w:val="20"/>
          <w:lang w:eastAsia="de-DE"/>
          <w:rPrChange w:id="1936" w:author="Rachael Maree Woods" w:date="2016-05-04T10:48:00Z">
            <w:rPr>
              <w:lang w:val="en-AU"/>
            </w:rPr>
          </w:rPrChange>
        </w:rPr>
        <w:pPrChange w:id="1937" w:author="Rachael Maree Woods" w:date="2016-05-04T10:48:00Z">
          <w:pPr>
            <w:overflowPunct/>
            <w:autoSpaceDE/>
            <w:autoSpaceDN/>
            <w:adjustRightInd/>
            <w:spacing w:line="240" w:lineRule="auto"/>
            <w:textAlignment w:val="auto"/>
          </w:pPr>
        </w:pPrChange>
      </w:pPr>
      <w:r w:rsidRPr="001F359A">
        <w:rPr>
          <w:rFonts w:ascii="Times New Roman" w:eastAsia="Times New Roman" w:hAnsi="Times New Roman"/>
          <w:noProof/>
          <w:sz w:val="20"/>
          <w:szCs w:val="20"/>
          <w:lang w:eastAsia="de-DE"/>
          <w:rPrChange w:id="1938" w:author="Rachael Maree Woods" w:date="2016-05-04T10:48:00Z">
            <w:rPr>
              <w:lang w:val="en-AU"/>
            </w:rPr>
          </w:rPrChange>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2C25F51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ins w:id="1939" w:author="Josh Madin" w:date="2016-03-24T13:52:00Z">
        <w:r w:rsidR="00030552">
          <w:rPr>
            <w:lang w:val="en-AU"/>
          </w:rPr>
          <w:t xml:space="preserve">Fertilisation success as a function of </w:t>
        </w:r>
      </w:ins>
      <w:del w:id="1940" w:author="Josh Madin" w:date="2016-03-24T13:51:00Z">
        <w:r w:rsidR="00B83CCE" w:rsidRPr="00CC30E1" w:rsidDel="00030552">
          <w:rPr>
            <w:lang w:val="en-AU"/>
          </w:rPr>
          <w:delText>Effect of the</w:delText>
        </w:r>
      </w:del>
      <w:ins w:id="1941" w:author="Josh Madin" w:date="2016-03-24T13:52:00Z">
        <w:r w:rsidR="00030552">
          <w:rPr>
            <w:lang w:val="en-AU"/>
          </w:rPr>
          <w:t>s</w:t>
        </w:r>
      </w:ins>
      <w:ins w:id="1942" w:author="Josh Madin" w:date="2016-03-24T13:51:00Z">
        <w:r w:rsidR="00030552">
          <w:rPr>
            <w:lang w:val="en-AU"/>
          </w:rPr>
          <w:t>eawater properties</w:t>
        </w:r>
      </w:ins>
      <w:del w:id="1943" w:author="Josh Madin" w:date="2016-03-24T13:52:00Z">
        <w:r w:rsidR="00B83CCE" w:rsidRPr="00CC30E1" w:rsidDel="00030552">
          <w:rPr>
            <w:lang w:val="en-AU"/>
          </w:rPr>
          <w:delText xml:space="preserve"> </w:delText>
        </w:r>
      </w:del>
      <w:del w:id="1944" w:author="Josh Madin" w:date="2016-03-24T13:50:00Z">
        <w:r w:rsidR="00B83CCE" w:rsidRPr="00CC30E1" w:rsidDel="00030552">
          <w:rPr>
            <w:lang w:val="en-AU"/>
          </w:rPr>
          <w:delText xml:space="preserve">significant </w:delText>
        </w:r>
      </w:del>
      <w:del w:id="1945" w:author="Josh Madin" w:date="2016-03-24T13:52:00Z">
        <w:r w:rsidR="00B83CCE" w:rsidRPr="00CC30E1" w:rsidDel="00030552">
          <w:rPr>
            <w:lang w:val="en-AU"/>
          </w:rPr>
          <w:delText xml:space="preserve">factors from the GLMM conducted on the probability of </w:delText>
        </w:r>
        <w:r w:rsidR="001F5820" w:rsidRPr="00CC30E1" w:rsidDel="00030552">
          <w:rPr>
            <w:lang w:val="en-AU"/>
          </w:rPr>
          <w:delText>fertilisation</w:delText>
        </w:r>
        <w:r w:rsidR="00B83CCE" w:rsidRPr="00CC30E1" w:rsidDel="00030552">
          <w:rPr>
            <w:lang w:val="en-AU"/>
          </w:rPr>
          <w:delText xml:space="preserve"> with a 95% confidence interval –</w:delText>
        </w:r>
      </w:del>
      <w:ins w:id="1946" w:author="Josh Madin" w:date="2016-03-24T13:52:00Z">
        <w:r w:rsidR="00030552">
          <w:rPr>
            <w:lang w:val="en-AU"/>
          </w:rPr>
          <w:t>:</w:t>
        </w:r>
      </w:ins>
      <w:r w:rsidR="00B83CCE" w:rsidRPr="00CC30E1">
        <w:rPr>
          <w:lang w:val="en-AU"/>
        </w:rPr>
        <w:t xml:space="preserve"> (a) </w:t>
      </w:r>
      <w:del w:id="1947" w:author="Josh Madin" w:date="2016-03-24T13:54:00Z">
        <w:r w:rsidR="00FF618B" w:rsidRPr="00CC30E1" w:rsidDel="00030552">
          <w:rPr>
            <w:lang w:val="en-AU"/>
          </w:rPr>
          <w:delText>Copper</w:delText>
        </w:r>
      </w:del>
      <w:ins w:id="1948" w:author="Josh Madin" w:date="2016-03-24T13:54:00Z">
        <w:r w:rsidR="00030552">
          <w:rPr>
            <w:lang w:val="en-AU"/>
          </w:rPr>
          <w:t>c</w:t>
        </w:r>
        <w:r w:rsidR="00030552" w:rsidRPr="00CC30E1">
          <w:rPr>
            <w:lang w:val="en-AU"/>
          </w:rPr>
          <w:t>opper</w:t>
        </w:r>
      </w:ins>
      <w:r w:rsidR="00B83CCE" w:rsidRPr="00CC30E1">
        <w:rPr>
          <w:lang w:val="en-AU"/>
        </w:rPr>
        <w:t xml:space="preserve">, (b) </w:t>
      </w:r>
      <w:ins w:id="1949" w:author="Rachael Maree Woods" w:date="2016-03-16T14:27:00Z">
        <w:del w:id="1950" w:author="Josh Madin" w:date="2016-03-24T13:54:00Z">
          <w:r w:rsidR="00AE24D3" w:rsidDel="00030552">
            <w:rPr>
              <w:lang w:val="en-AU"/>
            </w:rPr>
            <w:delText>S</w:delText>
          </w:r>
        </w:del>
      </w:ins>
      <w:ins w:id="1951" w:author="Josh Madin" w:date="2016-03-24T13:54:00Z">
        <w:r w:rsidR="00030552">
          <w:rPr>
            <w:lang w:val="en-AU"/>
          </w:rPr>
          <w:t>s</w:t>
        </w:r>
      </w:ins>
      <w:ins w:id="1952" w:author="Rachael Maree Woods" w:date="2016-03-16T14:27:00Z">
        <w:r w:rsidR="00AE24D3">
          <w:rPr>
            <w:lang w:val="en-AU"/>
          </w:rPr>
          <w:t>ediment</w:t>
        </w:r>
      </w:ins>
      <w:del w:id="1953" w:author="Rachael Maree Woods" w:date="2016-03-16T14:27:00Z">
        <w:r w:rsidR="00FF618B" w:rsidRPr="00CC30E1" w:rsidDel="00AE24D3">
          <w:rPr>
            <w:lang w:val="en-AU"/>
          </w:rPr>
          <w:delText>Salinity</w:delText>
        </w:r>
      </w:del>
      <w:r w:rsidR="00B83CCE" w:rsidRPr="00CC30E1">
        <w:rPr>
          <w:lang w:val="en-AU"/>
        </w:rPr>
        <w:t xml:space="preserve">, (c) </w:t>
      </w:r>
      <w:ins w:id="1954" w:author="Rachael Maree Woods" w:date="2016-03-16T14:27:00Z">
        <w:del w:id="1955" w:author="Josh Madin" w:date="2016-03-24T13:54:00Z">
          <w:r w:rsidR="00AE24D3" w:rsidDel="00030552">
            <w:rPr>
              <w:lang w:val="en-AU"/>
            </w:rPr>
            <w:delText>A</w:delText>
          </w:r>
        </w:del>
      </w:ins>
      <w:ins w:id="1956" w:author="Josh Madin" w:date="2016-03-24T13:54:00Z">
        <w:r w:rsidR="00030552">
          <w:rPr>
            <w:lang w:val="en-AU"/>
          </w:rPr>
          <w:t>a</w:t>
        </w:r>
      </w:ins>
      <w:ins w:id="1957" w:author="Rachael Maree Woods" w:date="2016-03-16T14:27:00Z">
        <w:r w:rsidR="00AE24D3">
          <w:rPr>
            <w:lang w:val="en-AU"/>
          </w:rPr>
          <w:t>mmonium</w:t>
        </w:r>
      </w:ins>
      <w:del w:id="1958" w:author="Rachael Maree Woods" w:date="2016-03-16T14:27:00Z">
        <w:r w:rsidR="00FF618B" w:rsidRPr="00CC30E1" w:rsidDel="00AE24D3">
          <w:rPr>
            <w:lang w:val="en-AU"/>
          </w:rPr>
          <w:delText>Sediment</w:delText>
        </w:r>
      </w:del>
      <w:r w:rsidR="00B83CCE" w:rsidRPr="00CC30E1">
        <w:rPr>
          <w:lang w:val="en-AU"/>
        </w:rPr>
        <w:t xml:space="preserve">, (d) </w:t>
      </w:r>
      <w:ins w:id="1959" w:author="Rachael Maree Woods" w:date="2016-02-17T10:12:00Z">
        <w:del w:id="1960" w:author="Josh Madin" w:date="2016-03-24T13:54:00Z">
          <w:r w:rsidR="00DE3BDE" w:rsidRPr="00CC30E1" w:rsidDel="00030552">
            <w:rPr>
              <w:lang w:val="en-AU"/>
            </w:rPr>
            <w:delText>P</w:delText>
          </w:r>
        </w:del>
      </w:ins>
      <w:ins w:id="1961" w:author="Josh Madin" w:date="2016-03-24T13:54:00Z">
        <w:r w:rsidR="00030552">
          <w:rPr>
            <w:lang w:val="en-AU"/>
          </w:rPr>
          <w:t>p</w:t>
        </w:r>
      </w:ins>
      <w:ins w:id="1962" w:author="Rachael Maree Woods" w:date="2016-02-17T10:12:00Z">
        <w:r w:rsidR="00DE3BDE" w:rsidRPr="00CC30E1">
          <w:rPr>
            <w:lang w:val="en-AU"/>
          </w:rPr>
          <w:t>hosphate</w:t>
        </w:r>
      </w:ins>
      <w:del w:id="1963" w:author="Rachael Maree Woods" w:date="2016-02-17T10:12:00Z">
        <w:r w:rsidR="00521ACB" w:rsidRPr="00CC30E1" w:rsidDel="00DE3BDE">
          <w:rPr>
            <w:lang w:val="en-AU"/>
          </w:rPr>
          <w:delText>Phosphoru</w:delText>
        </w:r>
        <w:r w:rsidR="00FF618B" w:rsidRPr="00CC30E1" w:rsidDel="00DE3BDE">
          <w:rPr>
            <w:lang w:val="en-AU"/>
          </w:rPr>
          <w:delText>s</w:delText>
        </w:r>
      </w:del>
      <w:ins w:id="1964" w:author="Rachael Maree Woods" w:date="2016-03-16T14:28:00Z">
        <w:r w:rsidR="00AE24D3">
          <w:rPr>
            <w:lang w:val="en-AU"/>
          </w:rPr>
          <w:t xml:space="preserve">, </w:t>
        </w:r>
      </w:ins>
      <w:ins w:id="1965" w:author="Josh Madin" w:date="2016-03-24T13:54:00Z">
        <w:r w:rsidR="00030552">
          <w:rPr>
            <w:lang w:val="en-AU"/>
          </w:rPr>
          <w:t xml:space="preserve">and </w:t>
        </w:r>
      </w:ins>
      <w:ins w:id="1966" w:author="Rachael Maree Woods" w:date="2016-03-16T14:28:00Z">
        <w:r w:rsidR="00AE24D3">
          <w:rPr>
            <w:lang w:val="en-AU"/>
          </w:rPr>
          <w:t xml:space="preserve">(e) </w:t>
        </w:r>
        <w:del w:id="1967" w:author="Josh Madin" w:date="2016-03-24T13:54:00Z">
          <w:r w:rsidR="00AE24D3" w:rsidDel="00030552">
            <w:rPr>
              <w:lang w:val="en-AU"/>
            </w:rPr>
            <w:delText>S</w:delText>
          </w:r>
        </w:del>
      </w:ins>
      <w:ins w:id="1968" w:author="Josh Madin" w:date="2016-03-24T13:54:00Z">
        <w:r w:rsidR="00030552">
          <w:rPr>
            <w:lang w:val="en-AU"/>
          </w:rPr>
          <w:t>s</w:t>
        </w:r>
      </w:ins>
      <w:ins w:id="1969" w:author="Rachael Maree Woods" w:date="2016-03-16T14:28:00Z">
        <w:r w:rsidR="00AE24D3">
          <w:rPr>
            <w:lang w:val="en-AU"/>
          </w:rPr>
          <w:t>alinity.</w:t>
        </w:r>
      </w:ins>
      <w:ins w:id="1970" w:author="Josh Madin" w:date="2016-03-24T13:52:00Z">
        <w:r w:rsidR="00030552">
          <w:rPr>
            <w:lang w:val="en-AU"/>
          </w:rPr>
          <w:t xml:space="preserve"> </w:t>
        </w:r>
      </w:ins>
      <w:ins w:id="1971" w:author="Josh Madin" w:date="2016-03-24T13:53:00Z">
        <w:r w:rsidR="00030552">
          <w:rPr>
            <w:lang w:val="en-AU"/>
          </w:rPr>
          <w:t>The p</w:t>
        </w:r>
      </w:ins>
      <w:ins w:id="1972" w:author="Josh Madin" w:date="2016-03-24T13:52:00Z">
        <w:r w:rsidR="00030552">
          <w:rPr>
            <w:lang w:val="en-AU"/>
          </w:rPr>
          <w:t xml:space="preserve">oints are </w:t>
        </w:r>
      </w:ins>
      <w:ins w:id="1973" w:author="Josh Madin" w:date="2016-03-24T13:54:00Z">
        <w:r w:rsidR="00D8022F">
          <w:rPr>
            <w:lang w:val="en-AU"/>
          </w:rPr>
          <w:t xml:space="preserve">the </w:t>
        </w:r>
      </w:ins>
      <w:ins w:id="1974" w:author="Josh Madin" w:date="2016-03-24T13:53:00Z">
        <w:r w:rsidR="00030552">
          <w:rPr>
            <w:lang w:val="en-AU"/>
          </w:rPr>
          <w:t xml:space="preserve">raw </w:t>
        </w:r>
      </w:ins>
      <w:ins w:id="1975" w:author="Josh Madin" w:date="2016-03-24T13:54:00Z">
        <w:r w:rsidR="00D8022F">
          <w:rPr>
            <w:lang w:val="en-AU"/>
          </w:rPr>
          <w:t>proportions</w:t>
        </w:r>
      </w:ins>
      <w:ins w:id="1976" w:author="Josh Madin" w:date="2016-03-24T13:53:00Z">
        <w:r w:rsidR="00030552">
          <w:rPr>
            <w:lang w:val="en-AU"/>
          </w:rPr>
          <w:t xml:space="preserve"> from </w:t>
        </w:r>
      </w:ins>
      <w:ins w:id="1977" w:author="Josh Madin" w:date="2016-03-24T13:54:00Z">
        <w:r w:rsidR="00D8022F">
          <w:rPr>
            <w:lang w:val="en-AU"/>
          </w:rPr>
          <w:t xml:space="preserve">the published </w:t>
        </w:r>
      </w:ins>
      <w:ins w:id="1978" w:author="Josh Madin" w:date="2016-03-24T13:53:00Z">
        <w:r w:rsidR="00030552">
          <w:rPr>
            <w:lang w:val="en-AU"/>
          </w:rPr>
          <w:t xml:space="preserve">studies. </w:t>
        </w:r>
      </w:ins>
      <w:ins w:id="1979" w:author="Josh Madin" w:date="2016-03-24T13:54:00Z">
        <w:r w:rsidR="00D8022F">
          <w:rPr>
            <w:lang w:val="en-AU"/>
          </w:rPr>
          <w:t>The black c</w:t>
        </w:r>
      </w:ins>
      <w:ins w:id="1980" w:author="Josh Madin" w:date="2016-03-24T13:53:00Z">
        <w:r w:rsidR="00030552">
          <w:rPr>
            <w:lang w:val="en-AU"/>
          </w:rPr>
          <w:t xml:space="preserve">urves are model fits </w:t>
        </w:r>
      </w:ins>
      <w:ins w:id="1981" w:author="Josh Madin" w:date="2016-03-24T13:55:00Z">
        <w:r w:rsidR="0006692F">
          <w:rPr>
            <w:lang w:val="en-AU"/>
          </w:rPr>
          <w:t>with</w:t>
        </w:r>
      </w:ins>
      <w:ins w:id="1982" w:author="Josh Madin" w:date="2016-03-24T13:53:00Z">
        <w:r w:rsidR="00030552">
          <w:rPr>
            <w:lang w:val="en-AU"/>
          </w:rPr>
          <w:t xml:space="preserve"> grey shad</w:t>
        </w:r>
      </w:ins>
      <w:ins w:id="1983" w:author="Josh Madin" w:date="2016-03-24T13:55:00Z">
        <w:r w:rsidR="0006692F">
          <w:rPr>
            <w:lang w:val="en-AU"/>
          </w:rPr>
          <w:t>ing</w:t>
        </w:r>
      </w:ins>
      <w:ins w:id="1984" w:author="Josh Madin" w:date="2016-03-24T13:53:00Z">
        <w:r w:rsidR="00030552">
          <w:rPr>
            <w:lang w:val="en-AU"/>
          </w:rPr>
          <w:t xml:space="preserve"> </w:t>
        </w:r>
      </w:ins>
      <w:ins w:id="1985" w:author="Josh Madin" w:date="2016-03-24T13:55:00Z">
        <w:r w:rsidR="0006692F">
          <w:rPr>
            <w:lang w:val="en-AU"/>
          </w:rPr>
          <w:t>representing</w:t>
        </w:r>
      </w:ins>
      <w:ins w:id="1986" w:author="Josh Madin" w:date="2016-03-24T13:52:00Z">
        <w:r w:rsidR="00030552" w:rsidRPr="00CC30E1">
          <w:rPr>
            <w:lang w:val="en-AU"/>
          </w:rPr>
          <w:t xml:space="preserve"> 95% confidence interval</w:t>
        </w:r>
      </w:ins>
      <w:ins w:id="1987" w:author="Josh Madin" w:date="2016-03-24T13:53:00Z">
        <w:r w:rsidR="00030552">
          <w:rPr>
            <w:lang w:val="en-AU"/>
          </w:rPr>
          <w:t>s.</w:t>
        </w:r>
      </w:ins>
      <w:ins w:id="1988" w:author="Rachael Maree Woods" w:date="2016-03-16T14:28:00Z">
        <w:del w:id="1989" w:author="Josh Madin" w:date="2016-03-24T13:52:00Z">
          <w:r w:rsidR="00AE24D3" w:rsidDel="00030552">
            <w:rPr>
              <w:lang w:val="en-AU"/>
            </w:rPr>
            <w:delText xml:space="preserve"> </w:delText>
          </w:r>
        </w:del>
      </w:ins>
      <w:del w:id="1990"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5A3B0A88"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ins w:id="1991" w:author="Josh Madin" w:date="2016-03-24T13:55:00Z">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ins>
      <w:ins w:id="1992" w:author="Josh Madin" w:date="2016-03-24T13:56:00Z">
        <w:r w:rsidR="0079512F">
          <w:rPr>
            <w:lang w:val="en-AU"/>
          </w:rPr>
          <w:t>.</w:t>
        </w:r>
      </w:ins>
      <w:del w:id="1993" w:author="Josh Madin" w:date="2016-03-24T13:56:00Z">
        <w:r w:rsidR="00B83CCE" w:rsidRPr="00CC30E1" w:rsidDel="0079512F">
          <w:rPr>
            <w:lang w:val="en-AU"/>
          </w:rPr>
          <w:delText>Effect of the significant factors from the GLMM conducted on the probability of survivorship with a 95% confidence interval – (a) Copper, (b) Lead, (c) Temperature, (d)</w:delText>
        </w:r>
      </w:del>
      <w:ins w:id="1994" w:author="Rachael Maree Woods" w:date="2016-03-16T14:28:00Z">
        <w:del w:id="1995" w:author="Josh Madin" w:date="2016-03-24T13:56:00Z">
          <w:r w:rsidR="00617EA8" w:rsidDel="0079512F">
            <w:rPr>
              <w:lang w:val="en-AU"/>
            </w:rPr>
            <w:delText>(c)</w:delText>
          </w:r>
        </w:del>
      </w:ins>
      <w:del w:id="1996" w:author="Josh Madin" w:date="2016-03-24T13:56:00Z">
        <w:r w:rsidR="00B83CCE" w:rsidRPr="00CC30E1" w:rsidDel="0079512F">
          <w:rPr>
            <w:lang w:val="en-AU"/>
          </w:rPr>
          <w:delText xml:space="preserve"> Salinity.</w:delText>
        </w:r>
      </w:del>
    </w:p>
    <w:p w14:paraId="54B1304E" w14:textId="77777777" w:rsidR="00B83CCE" w:rsidRPr="00CC30E1" w:rsidRDefault="00B83CCE" w:rsidP="009219E1">
      <w:pPr>
        <w:spacing w:line="480" w:lineRule="auto"/>
        <w:rPr>
          <w:lang w:val="en-AU"/>
        </w:rPr>
      </w:pPr>
    </w:p>
    <w:p w14:paraId="4667AE47" w14:textId="758ED197" w:rsidR="00F55B67" w:rsidRDefault="00F55B67" w:rsidP="00246544">
      <w:pPr>
        <w:spacing w:line="480" w:lineRule="auto"/>
        <w:rPr>
          <w:ins w:id="1997" w:author="Rachael Maree Woods" w:date="2016-03-16T14:28:00Z"/>
          <w:lang w:val="en-AU"/>
        </w:rPr>
      </w:pPr>
      <w:ins w:id="1998" w:author="Rachael Maree Woods" w:date="2016-03-16T14:28:00Z">
        <w:r>
          <w:rPr>
            <w:lang w:val="en-AU"/>
          </w:rPr>
          <w:t xml:space="preserve">Figure 3. </w:t>
        </w:r>
      </w:ins>
      <w:ins w:id="1999" w:author="Josh Madin" w:date="2016-03-24T13:56:00Z">
        <w:r w:rsidR="0079512F">
          <w:rPr>
            <w:lang w:val="en-AU"/>
          </w:rPr>
          <w:t xml:space="preserve">Predicted probability of </w:t>
        </w:r>
      </w:ins>
      <w:ins w:id="2000" w:author="Josh Madin" w:date="2016-03-24T13:57:00Z">
        <w:r w:rsidR="0079512F">
          <w:rPr>
            <w:lang w:val="en-AU"/>
          </w:rPr>
          <w:t xml:space="preserve">(a) </w:t>
        </w:r>
      </w:ins>
      <w:ins w:id="2001" w:author="Josh Madin" w:date="2016-03-24T13:56:00Z">
        <w:r w:rsidR="0079512F">
          <w:rPr>
            <w:lang w:val="en-AU"/>
          </w:rPr>
          <w:t xml:space="preserve">fertilisation success and </w:t>
        </w:r>
      </w:ins>
      <w:ins w:id="2002" w:author="Josh Madin" w:date="2016-03-24T13:57:00Z">
        <w:r w:rsidR="0079512F">
          <w:rPr>
            <w:lang w:val="en-AU"/>
          </w:rPr>
          <w:t xml:space="preserve">(b) </w:t>
        </w:r>
      </w:ins>
      <w:ins w:id="2003" w:author="Josh Madin" w:date="2016-03-24T13:56:00Z">
        <w:r w:rsidR="0079512F">
          <w:rPr>
            <w:lang w:val="en-AU"/>
          </w:rPr>
          <w:t xml:space="preserve">larval survivorship based on </w:t>
        </w:r>
      </w:ins>
      <w:ins w:id="2004" w:author="Rachael Maree Woods" w:date="2016-03-16T14:32:00Z">
        <w:del w:id="2005" w:author="Josh Madin" w:date="2016-03-24T13:57:00Z">
          <w:r w:rsidR="005F6D0B" w:rsidDel="0079512F">
            <w:rPr>
              <w:lang w:val="en-AU"/>
            </w:rPr>
            <w:delText xml:space="preserve">Effect of </w:delText>
          </w:r>
        </w:del>
      </w:ins>
      <w:ins w:id="2006" w:author="Josh Madin" w:date="2016-03-24T13:57:00Z">
        <w:r w:rsidR="0079512F">
          <w:rPr>
            <w:lang w:val="en-AU"/>
          </w:rPr>
          <w:t>sea</w:t>
        </w:r>
      </w:ins>
      <w:ins w:id="2007" w:author="Rachael Maree Woods" w:date="2016-03-16T14:32:00Z">
        <w:r w:rsidR="005F6D0B">
          <w:rPr>
            <w:lang w:val="en-AU"/>
          </w:rPr>
          <w:t>water sampled from three locations (Chowder Bay, Mona Vale and Lizard Island)</w:t>
        </w:r>
      </w:ins>
      <w:ins w:id="2008" w:author="Josh Madin" w:date="2016-03-24T13:57:00Z">
        <w:r w:rsidR="0079512F">
          <w:rPr>
            <w:lang w:val="en-AU"/>
          </w:rPr>
          <w:t xml:space="preserve">. </w:t>
        </w:r>
      </w:ins>
      <w:ins w:id="2009" w:author="Rachael Maree Woods" w:date="2016-03-16T14:32:00Z">
        <w:del w:id="2010" w:author="Josh Madin" w:date="2016-03-24T13:57:00Z">
          <w:r w:rsidR="005F6D0B" w:rsidDel="0079512F">
            <w:rPr>
              <w:lang w:val="en-AU"/>
            </w:rPr>
            <w:delText xml:space="preserve"> </w:delText>
          </w:r>
        </w:del>
      </w:ins>
      <w:ins w:id="2011" w:author="Josh Madin" w:date="2016-03-24T13:57:00Z">
        <w:r w:rsidR="0079512F">
          <w:rPr>
            <w:lang w:val="en-AU"/>
          </w:rPr>
          <w:t xml:space="preserve">(c) The joint probability of </w:t>
        </w:r>
      </w:ins>
      <w:ins w:id="2012" w:author="Josh Madin" w:date="2016-03-24T13:58:00Z">
        <w:r w:rsidR="009C7E0F">
          <w:rPr>
            <w:lang w:val="en-AU"/>
          </w:rPr>
          <w:t>both early life stages</w:t>
        </w:r>
      </w:ins>
      <w:ins w:id="2013" w:author="Rachael Maree Woods" w:date="2016-03-16T14:32:00Z">
        <w:del w:id="2014" w:author="Josh Madin" w:date="2016-03-24T13:57:00Z">
          <w:r w:rsidR="005F6D0B" w:rsidDel="0079512F">
            <w:rPr>
              <w:lang w:val="en-AU"/>
            </w:rPr>
            <w:delText xml:space="preserve">on the </w:delText>
          </w:r>
          <w:r w:rsidR="005F6D0B" w:rsidRPr="005A283A" w:rsidDel="0079512F">
            <w:rPr>
              <w:lang w:val="en-AU"/>
            </w:rPr>
            <w:delText xml:space="preserve">percent likelihood of success </w:delText>
          </w:r>
        </w:del>
      </w:ins>
      <w:ins w:id="2015" w:author="Rachael Maree Woods" w:date="2016-03-16T14:33:00Z">
        <w:del w:id="2016" w:author="Josh Madin" w:date="2016-03-24T13:57:00Z">
          <w:r w:rsidR="009779FB" w:rsidDel="0079512F">
            <w:rPr>
              <w:lang w:val="en-AU"/>
            </w:rPr>
            <w:delText xml:space="preserve">with standard error </w:delText>
          </w:r>
        </w:del>
      </w:ins>
      <w:ins w:id="2017" w:author="Rachael Maree Woods" w:date="2016-03-16T14:32:00Z">
        <w:del w:id="2018" w:author="Josh Madin" w:date="2016-03-24T13:57:00Z">
          <w:r w:rsidR="005F6D0B" w:rsidDel="0079512F">
            <w:rPr>
              <w:lang w:val="en-AU"/>
            </w:rPr>
            <w:delText>for</w:delText>
          </w:r>
        </w:del>
      </w:ins>
      <w:ins w:id="2019" w:author="Rachael Maree Woods" w:date="2016-03-16T14:33:00Z">
        <w:del w:id="2020" w:author="Josh Madin" w:date="2016-03-24T13:57:00Z">
          <w:r w:rsidR="009779FB" w:rsidDel="0079512F">
            <w:rPr>
              <w:lang w:val="en-AU"/>
            </w:rPr>
            <w:delText xml:space="preserve"> -</w:delText>
          </w:r>
        </w:del>
      </w:ins>
      <w:ins w:id="2021" w:author="Rachael Maree Woods" w:date="2016-03-16T14:32:00Z">
        <w:del w:id="2022" w:author="Josh Madin" w:date="2016-03-24T13:57:00Z">
          <w:r w:rsidR="005F6D0B" w:rsidDel="0079512F">
            <w:rPr>
              <w:lang w:val="en-AU"/>
            </w:rPr>
            <w:delText xml:space="preserve"> (a) </w:delText>
          </w:r>
          <w:r w:rsidR="009779FB" w:rsidDel="0079512F">
            <w:rPr>
              <w:lang w:val="en-AU"/>
            </w:rPr>
            <w:delText>F</w:delText>
          </w:r>
          <w:r w:rsidR="005F6D0B" w:rsidRPr="005A283A" w:rsidDel="0079512F">
            <w:rPr>
              <w:lang w:val="en-AU"/>
            </w:rPr>
            <w:delText xml:space="preserve">ertilisation and </w:delText>
          </w:r>
        </w:del>
      </w:ins>
      <w:ins w:id="2023" w:author="Rachael Maree Woods" w:date="2016-03-16T14:33:00Z">
        <w:del w:id="2024" w:author="Josh Madin" w:date="2016-03-24T13:57:00Z">
          <w:r w:rsidR="005F6D0B" w:rsidDel="0079512F">
            <w:rPr>
              <w:lang w:val="en-AU"/>
            </w:rPr>
            <w:delText>(b)</w:delText>
          </w:r>
          <w:r w:rsidR="00C24BFD" w:rsidDel="0079512F">
            <w:rPr>
              <w:lang w:val="en-AU"/>
            </w:rPr>
            <w:delText xml:space="preserve"> </w:delText>
          </w:r>
        </w:del>
      </w:ins>
      <w:ins w:id="2025" w:author="Rachael Maree Woods" w:date="2016-03-16T14:32:00Z">
        <w:del w:id="2026" w:author="Josh Madin" w:date="2016-03-24T13:57:00Z">
          <w:r w:rsidR="009779FB" w:rsidDel="0079512F">
            <w:rPr>
              <w:lang w:val="en-AU"/>
            </w:rPr>
            <w:delText>L</w:delText>
          </w:r>
          <w:r w:rsidR="002F7ED7" w:rsidDel="0079512F">
            <w:rPr>
              <w:lang w:val="en-AU"/>
            </w:rPr>
            <w:delText>arval Su</w:delText>
          </w:r>
          <w:r w:rsidR="009779FB" w:rsidDel="0079512F">
            <w:rPr>
              <w:lang w:val="en-AU"/>
            </w:rPr>
            <w:delText>rvivorship</w:delText>
          </w:r>
        </w:del>
        <w:r w:rsidR="009779FB">
          <w:rPr>
            <w:lang w:val="en-AU"/>
          </w:rPr>
          <w:t>.</w:t>
        </w:r>
      </w:ins>
      <w:ins w:id="2027" w:author="Josh Madin" w:date="2016-03-24T13:58:00Z">
        <w:r w:rsidR="009C7E0F">
          <w:rPr>
            <w:lang w:val="en-AU"/>
          </w:rPr>
          <w:t xml:space="preserve"> Error bars represent</w:t>
        </w:r>
        <w:r w:rsidR="009C7E0F" w:rsidRPr="00CC30E1">
          <w:rPr>
            <w:lang w:val="en-AU"/>
          </w:rPr>
          <w:t xml:space="preserve"> 95% confidence interval</w:t>
        </w:r>
        <w:r w:rsidR="009C7E0F">
          <w:rPr>
            <w:lang w:val="en-AU"/>
          </w:rPr>
          <w:t>s.</w:t>
        </w:r>
      </w:ins>
    </w:p>
    <w:p w14:paraId="7E23895D" w14:textId="77777777" w:rsidR="00F55B67" w:rsidDel="009C7E0F" w:rsidRDefault="00F55B67" w:rsidP="00246544">
      <w:pPr>
        <w:spacing w:line="480" w:lineRule="auto"/>
        <w:rPr>
          <w:ins w:id="2028" w:author="Rachael Maree Woods" w:date="2016-03-16T14:28:00Z"/>
          <w:del w:id="2029" w:author="Josh Madin" w:date="2016-03-24T13:58:00Z"/>
          <w:lang w:val="en-AU"/>
        </w:rPr>
      </w:pPr>
    </w:p>
    <w:p w14:paraId="5311A522" w14:textId="62AE5AD3" w:rsidR="00F55B67" w:rsidDel="009C7E0F" w:rsidRDefault="00E84F0A" w:rsidP="00246544">
      <w:pPr>
        <w:spacing w:line="480" w:lineRule="auto"/>
        <w:rPr>
          <w:ins w:id="2030" w:author="Rachael Maree Woods" w:date="2016-03-16T14:29:00Z"/>
          <w:del w:id="2031" w:author="Josh Madin" w:date="2016-03-24T13:58:00Z"/>
          <w:lang w:val="en-AU"/>
        </w:rPr>
      </w:pPr>
      <w:del w:id="2032" w:author="Josh Madin" w:date="2016-03-24T13:58:00Z">
        <w:r w:rsidRPr="00CC30E1" w:rsidDel="009C7E0F">
          <w:rPr>
            <w:lang w:val="en-AU"/>
          </w:rPr>
          <w:delText xml:space="preserve">Figure </w:delText>
        </w:r>
        <w:r w:rsidR="00B83CCE" w:rsidRPr="00CC30E1" w:rsidDel="009C7E0F">
          <w:rPr>
            <w:lang w:val="en-AU"/>
          </w:rPr>
          <w:delText>3</w:delText>
        </w:r>
      </w:del>
      <w:ins w:id="2033" w:author="Rachael Maree Woods" w:date="2016-03-16T14:28:00Z">
        <w:del w:id="2034" w:author="Josh Madin" w:date="2016-03-24T13:58:00Z">
          <w:r w:rsidR="00F55B67" w:rsidDel="009C7E0F">
            <w:rPr>
              <w:lang w:val="en-AU"/>
            </w:rPr>
            <w:delText>4</w:delText>
          </w:r>
        </w:del>
      </w:ins>
      <w:del w:id="2035" w:author="Josh Madin" w:date="2016-03-24T13:58:00Z">
        <w:r w:rsidR="00B83CCE" w:rsidRPr="00CC30E1" w:rsidDel="009C7E0F">
          <w:rPr>
            <w:lang w:val="en-AU"/>
          </w:rPr>
          <w:delText xml:space="preserve">. Combined model </w:delText>
        </w:r>
      </w:del>
      <w:ins w:id="2036" w:author="Rachael Maree Woods" w:date="2016-03-16T14:29:00Z">
        <w:del w:id="2037" w:author="Josh Madin" w:date="2016-03-24T13:58:00Z">
          <w:r w:rsidR="00F55B67" w:rsidDel="009C7E0F">
            <w:rPr>
              <w:lang w:val="en-AU"/>
            </w:rPr>
            <w:delText xml:space="preserve">using real-world water samples from Chowder Bay, Mona Vale and Lizard Island showing the </w:delText>
          </w:r>
        </w:del>
      </w:ins>
      <w:ins w:id="2038" w:author="Rachael Maree Woods" w:date="2016-03-16T14:30:00Z">
        <w:del w:id="2039" w:author="Josh Madin" w:date="2016-03-24T13:58:00Z">
          <w:r w:rsidR="00F55B67" w:rsidDel="009C7E0F">
            <w:rPr>
              <w:lang w:val="en-AU"/>
            </w:rPr>
            <w:delText>likelihood</w:delText>
          </w:r>
        </w:del>
      </w:ins>
      <w:ins w:id="2040" w:author="Rachael Maree Woods" w:date="2016-03-16T14:29:00Z">
        <w:del w:id="2041" w:author="Josh Madin" w:date="2016-03-24T13:58:00Z">
          <w:r w:rsidR="00F55B67" w:rsidDel="009C7E0F">
            <w:rPr>
              <w:lang w:val="en-AU"/>
            </w:rPr>
            <w:delText xml:space="preserve"> of success through both life </w:delText>
          </w:r>
        </w:del>
      </w:ins>
      <w:ins w:id="2042" w:author="Rachael Maree Woods" w:date="2016-03-16T14:30:00Z">
        <w:del w:id="2043" w:author="Josh Madin" w:date="2016-03-24T13:58:00Z">
          <w:r w:rsidR="00F55B67" w:rsidDel="009C7E0F">
            <w:rPr>
              <w:lang w:val="en-AU"/>
            </w:rPr>
            <w:delText>history</w:delText>
          </w:r>
        </w:del>
      </w:ins>
      <w:ins w:id="2044" w:author="Rachael Maree Woods" w:date="2016-03-16T14:29:00Z">
        <w:del w:id="2045" w:author="Josh Madin" w:date="2016-03-24T13:58:00Z">
          <w:r w:rsidR="00F55B67" w:rsidDel="009C7E0F">
            <w:rPr>
              <w:lang w:val="en-AU"/>
            </w:rPr>
            <w:delText xml:space="preserve"> stages (</w:delText>
          </w:r>
        </w:del>
      </w:ins>
      <w:ins w:id="2046" w:author="Rachael Maree Woods" w:date="2016-03-16T14:30:00Z">
        <w:del w:id="2047" w:author="Josh Madin" w:date="2016-03-24T13:58:00Z">
          <w:r w:rsidR="00F55B67" w:rsidDel="009C7E0F">
            <w:rPr>
              <w:lang w:val="en-AU"/>
            </w:rPr>
            <w:delText>fertilisation</w:delText>
          </w:r>
        </w:del>
      </w:ins>
      <w:ins w:id="2048" w:author="Rachael Maree Woods" w:date="2016-03-16T14:29:00Z">
        <w:del w:id="2049" w:author="Josh Madin" w:date="2016-03-24T13:58:00Z">
          <w:r w:rsidR="00F55B67" w:rsidDel="009C7E0F">
            <w:rPr>
              <w:lang w:val="en-AU"/>
            </w:rPr>
            <w:delText xml:space="preserve"> and larval </w:delText>
          </w:r>
        </w:del>
      </w:ins>
      <w:ins w:id="2050" w:author="Rachael Maree Woods" w:date="2016-03-16T14:30:00Z">
        <w:del w:id="2051" w:author="Josh Madin" w:date="2016-03-24T13:58:00Z">
          <w:r w:rsidR="00F55B67" w:rsidDel="009C7E0F">
            <w:rPr>
              <w:lang w:val="en-AU"/>
            </w:rPr>
            <w:delText>survivorship</w:delText>
          </w:r>
        </w:del>
      </w:ins>
      <w:ins w:id="2052" w:author="Rachael Maree Woods" w:date="2016-03-16T14:29:00Z">
        <w:del w:id="2053" w:author="Josh Madin" w:date="2016-03-24T13:58:00Z">
          <w:r w:rsidR="00F55B67" w:rsidDel="009C7E0F">
            <w:rPr>
              <w:lang w:val="en-AU"/>
            </w:rPr>
            <w:delText>)</w:delText>
          </w:r>
        </w:del>
      </w:ins>
      <w:ins w:id="2054" w:author="Rachael Maree Woods" w:date="2016-03-16T14:30:00Z">
        <w:del w:id="2055" w:author="Josh Madin" w:date="2016-03-24T13:58:00Z">
          <w:r w:rsidR="00F55B67" w:rsidDel="009C7E0F">
            <w:rPr>
              <w:lang w:val="en-AU"/>
            </w:rPr>
            <w:delText xml:space="preserve">. </w:delText>
          </w:r>
        </w:del>
      </w:ins>
    </w:p>
    <w:p w14:paraId="26D662F4" w14:textId="4AF59BA7" w:rsidR="00B10079" w:rsidRPr="00CC30E1" w:rsidDel="00F55B67" w:rsidRDefault="00B83CCE" w:rsidP="00246544">
      <w:pPr>
        <w:spacing w:line="480" w:lineRule="auto"/>
        <w:rPr>
          <w:del w:id="2056"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2057"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09" w:author="Josh Madin" w:date="2016-03-18T16:08:00Z" w:initials="JM">
    <w:p w14:paraId="1E80B26F" w14:textId="70E5C3D3" w:rsidR="00C8112E" w:rsidRDefault="00C8112E">
      <w:pPr>
        <w:pStyle w:val="CommentText"/>
      </w:pPr>
      <w:r>
        <w:rPr>
          <w:rStyle w:val="CommentReference"/>
        </w:rPr>
        <w:annotationRef/>
      </w:r>
      <w:r>
        <w:t xml:space="preserve">This last sentence is messy and doesn’t make sense to me. I’d just delete it, unless you want to try agai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80B2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8D30B3" w14:textId="77777777" w:rsidR="0076040A" w:rsidRDefault="0076040A">
      <w:r>
        <w:separator/>
      </w:r>
    </w:p>
  </w:endnote>
  <w:endnote w:type="continuationSeparator" w:id="0">
    <w:p w14:paraId="17B450EC" w14:textId="77777777" w:rsidR="0076040A" w:rsidRDefault="007604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C8112E" w:rsidRDefault="00C8112E">
        <w:pPr>
          <w:pStyle w:val="Footer"/>
          <w:jc w:val="right"/>
        </w:pPr>
        <w:r>
          <w:fldChar w:fldCharType="begin"/>
        </w:r>
        <w:r>
          <w:instrText xml:space="preserve"> PAGE   \* MERGEFORMAT </w:instrText>
        </w:r>
        <w:r>
          <w:fldChar w:fldCharType="separate"/>
        </w:r>
        <w:r w:rsidR="00380346">
          <w:rPr>
            <w:noProof/>
          </w:rPr>
          <w:t>16</w:t>
        </w:r>
        <w:r>
          <w:rPr>
            <w:noProof/>
          </w:rPr>
          <w:fldChar w:fldCharType="end"/>
        </w:r>
      </w:p>
    </w:sdtContent>
  </w:sdt>
  <w:p w14:paraId="0FD5040A" w14:textId="77777777" w:rsidR="00C8112E" w:rsidRDefault="00C8112E">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C8112E" w:rsidRDefault="00C8112E">
    <w:pPr>
      <w:pStyle w:val="Footer"/>
      <w:jc w:val="right"/>
    </w:pPr>
  </w:p>
  <w:p w14:paraId="57E13F80" w14:textId="77777777" w:rsidR="00C8112E" w:rsidRDefault="00C811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83ECC2" w14:textId="77777777" w:rsidR="0076040A" w:rsidRDefault="0076040A">
      <w:r>
        <w:separator/>
      </w:r>
    </w:p>
  </w:footnote>
  <w:footnote w:type="continuationSeparator" w:id="0">
    <w:p w14:paraId="1D2A224A" w14:textId="77777777" w:rsidR="0076040A" w:rsidRDefault="0076040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92C6E80"/>
    <w:multiLevelType w:val="multilevel"/>
    <w:tmpl w:val="F48A0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481DEE"/>
    <w:multiLevelType w:val="multilevel"/>
    <w:tmpl w:val="E33E6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1"/>
  </w:num>
  <w:num w:numId="5">
    <w:abstractNumId w:val="0"/>
  </w:num>
  <w:num w:numId="6">
    <w:abstractNumId w:val="5"/>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007A"/>
    <w:rsid w:val="00004707"/>
    <w:rsid w:val="00005C0C"/>
    <w:rsid w:val="00007A13"/>
    <w:rsid w:val="00010E88"/>
    <w:rsid w:val="000111F3"/>
    <w:rsid w:val="00015F10"/>
    <w:rsid w:val="00021515"/>
    <w:rsid w:val="00022220"/>
    <w:rsid w:val="00025E4B"/>
    <w:rsid w:val="000276C0"/>
    <w:rsid w:val="00027A60"/>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28C"/>
    <w:rsid w:val="00061AE5"/>
    <w:rsid w:val="000655C3"/>
    <w:rsid w:val="0006692F"/>
    <w:rsid w:val="000671F3"/>
    <w:rsid w:val="00072C1B"/>
    <w:rsid w:val="00075235"/>
    <w:rsid w:val="00077DE8"/>
    <w:rsid w:val="00080EC3"/>
    <w:rsid w:val="00082B6F"/>
    <w:rsid w:val="00082F41"/>
    <w:rsid w:val="00085260"/>
    <w:rsid w:val="00086C06"/>
    <w:rsid w:val="00086DFE"/>
    <w:rsid w:val="000871C7"/>
    <w:rsid w:val="00090E94"/>
    <w:rsid w:val="000917C0"/>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0C88"/>
    <w:rsid w:val="000D6731"/>
    <w:rsid w:val="000D70C2"/>
    <w:rsid w:val="000E33D0"/>
    <w:rsid w:val="000E36B5"/>
    <w:rsid w:val="000E37E8"/>
    <w:rsid w:val="000E381B"/>
    <w:rsid w:val="000E401A"/>
    <w:rsid w:val="000E6773"/>
    <w:rsid w:val="000F0442"/>
    <w:rsid w:val="000F0595"/>
    <w:rsid w:val="000F0FB9"/>
    <w:rsid w:val="000F3B86"/>
    <w:rsid w:val="000F3BEB"/>
    <w:rsid w:val="000F6999"/>
    <w:rsid w:val="000F6BEE"/>
    <w:rsid w:val="000F700E"/>
    <w:rsid w:val="00101077"/>
    <w:rsid w:val="001024E8"/>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4FB1"/>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1B9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59A"/>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8F0"/>
    <w:rsid w:val="00261ED4"/>
    <w:rsid w:val="002635BD"/>
    <w:rsid w:val="0026397C"/>
    <w:rsid w:val="002706C9"/>
    <w:rsid w:val="0027399D"/>
    <w:rsid w:val="0027748C"/>
    <w:rsid w:val="00281E24"/>
    <w:rsid w:val="00283749"/>
    <w:rsid w:val="00286C4E"/>
    <w:rsid w:val="00286FAF"/>
    <w:rsid w:val="002870E0"/>
    <w:rsid w:val="00287738"/>
    <w:rsid w:val="00290317"/>
    <w:rsid w:val="00292E34"/>
    <w:rsid w:val="002939D2"/>
    <w:rsid w:val="0029651F"/>
    <w:rsid w:val="00297947"/>
    <w:rsid w:val="002A1910"/>
    <w:rsid w:val="002A3B31"/>
    <w:rsid w:val="002B13B8"/>
    <w:rsid w:val="002B799F"/>
    <w:rsid w:val="002C1E95"/>
    <w:rsid w:val="002D0591"/>
    <w:rsid w:val="002D54B5"/>
    <w:rsid w:val="002D6AD2"/>
    <w:rsid w:val="002D718B"/>
    <w:rsid w:val="002E137B"/>
    <w:rsid w:val="002E2639"/>
    <w:rsid w:val="002E2F80"/>
    <w:rsid w:val="002E6FA4"/>
    <w:rsid w:val="002E7185"/>
    <w:rsid w:val="002E79E4"/>
    <w:rsid w:val="002F3715"/>
    <w:rsid w:val="002F7ED7"/>
    <w:rsid w:val="0030065B"/>
    <w:rsid w:val="00301CEB"/>
    <w:rsid w:val="003045D9"/>
    <w:rsid w:val="00313F72"/>
    <w:rsid w:val="00314DCF"/>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0346"/>
    <w:rsid w:val="00382838"/>
    <w:rsid w:val="003829A5"/>
    <w:rsid w:val="00383A82"/>
    <w:rsid w:val="00383E70"/>
    <w:rsid w:val="0038572D"/>
    <w:rsid w:val="00387B7F"/>
    <w:rsid w:val="00392996"/>
    <w:rsid w:val="0039312B"/>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0FEE"/>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2D9F"/>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2D3"/>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48A8"/>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046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5E1"/>
    <w:rsid w:val="006F0E52"/>
    <w:rsid w:val="006F0FEE"/>
    <w:rsid w:val="006F1E68"/>
    <w:rsid w:val="006F3077"/>
    <w:rsid w:val="006F478E"/>
    <w:rsid w:val="006F6FBF"/>
    <w:rsid w:val="00700265"/>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4BD1"/>
    <w:rsid w:val="00755884"/>
    <w:rsid w:val="00756297"/>
    <w:rsid w:val="00757C7E"/>
    <w:rsid w:val="007600C2"/>
    <w:rsid w:val="0076040A"/>
    <w:rsid w:val="00763756"/>
    <w:rsid w:val="00764C24"/>
    <w:rsid w:val="00764DD2"/>
    <w:rsid w:val="00765BE6"/>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9531A"/>
    <w:rsid w:val="007A3341"/>
    <w:rsid w:val="007A4C92"/>
    <w:rsid w:val="007A5D5D"/>
    <w:rsid w:val="007A79F5"/>
    <w:rsid w:val="007B00F3"/>
    <w:rsid w:val="007B2485"/>
    <w:rsid w:val="007B280B"/>
    <w:rsid w:val="007B347A"/>
    <w:rsid w:val="007B3C5E"/>
    <w:rsid w:val="007B765C"/>
    <w:rsid w:val="007C1DC1"/>
    <w:rsid w:val="007C48E4"/>
    <w:rsid w:val="007D6970"/>
    <w:rsid w:val="007D758E"/>
    <w:rsid w:val="007E494D"/>
    <w:rsid w:val="007E60A1"/>
    <w:rsid w:val="007E616F"/>
    <w:rsid w:val="007F35EB"/>
    <w:rsid w:val="007F7E95"/>
    <w:rsid w:val="0080130B"/>
    <w:rsid w:val="00802544"/>
    <w:rsid w:val="00802B99"/>
    <w:rsid w:val="00804773"/>
    <w:rsid w:val="0080551E"/>
    <w:rsid w:val="00805AB7"/>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77419"/>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194"/>
    <w:rsid w:val="008C0A78"/>
    <w:rsid w:val="008D116D"/>
    <w:rsid w:val="008D1E1F"/>
    <w:rsid w:val="008D2A64"/>
    <w:rsid w:val="008D34BF"/>
    <w:rsid w:val="008E10EA"/>
    <w:rsid w:val="008E3183"/>
    <w:rsid w:val="008E3CDD"/>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3065"/>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81F03"/>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644C"/>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5F34"/>
    <w:rsid w:val="00A56890"/>
    <w:rsid w:val="00A61724"/>
    <w:rsid w:val="00A634A7"/>
    <w:rsid w:val="00A63B9F"/>
    <w:rsid w:val="00A71A13"/>
    <w:rsid w:val="00A72F5A"/>
    <w:rsid w:val="00A73B92"/>
    <w:rsid w:val="00A75634"/>
    <w:rsid w:val="00A765E5"/>
    <w:rsid w:val="00A80FD9"/>
    <w:rsid w:val="00A81885"/>
    <w:rsid w:val="00A81BBA"/>
    <w:rsid w:val="00A8337B"/>
    <w:rsid w:val="00A86161"/>
    <w:rsid w:val="00A864C6"/>
    <w:rsid w:val="00A865C0"/>
    <w:rsid w:val="00A879BA"/>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2111"/>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26F7D"/>
    <w:rsid w:val="00B30494"/>
    <w:rsid w:val="00B30F6B"/>
    <w:rsid w:val="00B312DB"/>
    <w:rsid w:val="00B375DD"/>
    <w:rsid w:val="00B437F0"/>
    <w:rsid w:val="00B44302"/>
    <w:rsid w:val="00B45384"/>
    <w:rsid w:val="00B47D47"/>
    <w:rsid w:val="00B5290F"/>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11DA"/>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896"/>
    <w:rsid w:val="00C02F06"/>
    <w:rsid w:val="00C03501"/>
    <w:rsid w:val="00C0399A"/>
    <w:rsid w:val="00C04EBF"/>
    <w:rsid w:val="00C1356A"/>
    <w:rsid w:val="00C15DDA"/>
    <w:rsid w:val="00C17505"/>
    <w:rsid w:val="00C23962"/>
    <w:rsid w:val="00C2496A"/>
    <w:rsid w:val="00C24BFD"/>
    <w:rsid w:val="00C272A6"/>
    <w:rsid w:val="00C321BA"/>
    <w:rsid w:val="00C35936"/>
    <w:rsid w:val="00C36E52"/>
    <w:rsid w:val="00C371BD"/>
    <w:rsid w:val="00C37B4F"/>
    <w:rsid w:val="00C40A84"/>
    <w:rsid w:val="00C42445"/>
    <w:rsid w:val="00C44349"/>
    <w:rsid w:val="00C44A9C"/>
    <w:rsid w:val="00C44EAB"/>
    <w:rsid w:val="00C460E4"/>
    <w:rsid w:val="00C51DF3"/>
    <w:rsid w:val="00C52E5B"/>
    <w:rsid w:val="00C54D33"/>
    <w:rsid w:val="00C54F20"/>
    <w:rsid w:val="00C56C94"/>
    <w:rsid w:val="00C56C98"/>
    <w:rsid w:val="00C62FB8"/>
    <w:rsid w:val="00C63470"/>
    <w:rsid w:val="00C63BC1"/>
    <w:rsid w:val="00C63E8C"/>
    <w:rsid w:val="00C6509A"/>
    <w:rsid w:val="00C65BFA"/>
    <w:rsid w:val="00C65F62"/>
    <w:rsid w:val="00C70478"/>
    <w:rsid w:val="00C7267B"/>
    <w:rsid w:val="00C737B6"/>
    <w:rsid w:val="00C7548D"/>
    <w:rsid w:val="00C8112E"/>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18EB"/>
    <w:rsid w:val="00E726B7"/>
    <w:rsid w:val="00E7287B"/>
    <w:rsid w:val="00E77208"/>
    <w:rsid w:val="00E77D84"/>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1862"/>
    <w:rsid w:val="00EC268D"/>
    <w:rsid w:val="00EC48A4"/>
    <w:rsid w:val="00EC48FA"/>
    <w:rsid w:val="00EC6031"/>
    <w:rsid w:val="00EC7434"/>
    <w:rsid w:val="00ED10AD"/>
    <w:rsid w:val="00ED171B"/>
    <w:rsid w:val="00ED1DC3"/>
    <w:rsid w:val="00ED64AD"/>
    <w:rsid w:val="00ED72A1"/>
    <w:rsid w:val="00EE0E9D"/>
    <w:rsid w:val="00EE4CD1"/>
    <w:rsid w:val="00EE75AF"/>
    <w:rsid w:val="00EE7A91"/>
    <w:rsid w:val="00EE7DD0"/>
    <w:rsid w:val="00EE7EA7"/>
    <w:rsid w:val="00F01EEA"/>
    <w:rsid w:val="00F028E7"/>
    <w:rsid w:val="00F03987"/>
    <w:rsid w:val="00F04B20"/>
    <w:rsid w:val="00F100C4"/>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 w:type="character" w:customStyle="1" w:styleId="authorname">
    <w:name w:val="authorname"/>
    <w:basedOn w:val="DefaultParagraphFont"/>
    <w:rsid w:val="00380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757403646">
      <w:bodyDiv w:val="1"/>
      <w:marLeft w:val="0"/>
      <w:marRight w:val="0"/>
      <w:marTop w:val="0"/>
      <w:marBottom w:val="0"/>
      <w:divBdr>
        <w:top w:val="none" w:sz="0" w:space="0" w:color="auto"/>
        <w:left w:val="none" w:sz="0" w:space="0" w:color="auto"/>
        <w:bottom w:val="none" w:sz="0" w:space="0" w:color="auto"/>
        <w:right w:val="none" w:sz="0" w:space="0" w:color="auto"/>
      </w:divBdr>
    </w:div>
    <w:div w:id="1381981801">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87D62-BD70-467B-BB86-32ABEB5A4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6668</TotalTime>
  <Pages>17</Pages>
  <Words>13964</Words>
  <Characters>7959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93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58</cp:revision>
  <cp:lastPrinted>2015-10-27T22:35:00Z</cp:lastPrinted>
  <dcterms:created xsi:type="dcterms:W3CDTF">2016-03-24T23:13:00Z</dcterms:created>
  <dcterms:modified xsi:type="dcterms:W3CDTF">2016-05-04T00:56:00Z</dcterms:modified>
</cp:coreProperties>
</file>